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77548C" w14:textId="77777777" w:rsidR="00D0150B" w:rsidRPr="00A25E70" w:rsidRDefault="00D0150B" w:rsidP="001240F7">
      <w:pPr>
        <w:tabs>
          <w:tab w:val="clear" w:pos="3068"/>
        </w:tabs>
        <w:ind w:firstLine="0"/>
        <w:rPr>
          <w:rFonts w:cs="Times New Roman"/>
          <w:szCs w:val="24"/>
        </w:rPr>
      </w:pPr>
    </w:p>
    <w:p w14:paraId="4F60FCBA" w14:textId="0BF97236" w:rsidR="00D0150B" w:rsidRPr="002F797A" w:rsidRDefault="00D0150B" w:rsidP="00D0150B">
      <w:pPr>
        <w:pStyle w:val="Title"/>
      </w:pPr>
      <w:r w:rsidRPr="002F797A">
        <w:t xml:space="preserve">Classical Conditioning for Pain: </w:t>
      </w:r>
      <w:r w:rsidR="00671721" w:rsidRPr="002F797A">
        <w:t xml:space="preserve">The </w:t>
      </w:r>
      <w:r w:rsidRPr="002F797A">
        <w:t>D</w:t>
      </w:r>
      <w:r w:rsidR="00671721" w:rsidRPr="002F797A">
        <w:t>evelopment of</w:t>
      </w:r>
      <w:r w:rsidRPr="002F797A">
        <w:t xml:space="preserve"> a Customized Single-Case</w:t>
      </w:r>
      <w:r w:rsidR="00CD0D69" w:rsidRPr="002F797A">
        <w:t xml:space="preserve"> </w:t>
      </w:r>
      <w:r w:rsidRPr="002F797A">
        <w:t>Experiment</w:t>
      </w:r>
      <w:r w:rsidR="00671721" w:rsidRPr="002F797A">
        <w:t>al Design</w:t>
      </w:r>
    </w:p>
    <w:p w14:paraId="56CC3DD7" w14:textId="77777777" w:rsidR="00D0150B" w:rsidRPr="002F797A" w:rsidRDefault="00D0150B" w:rsidP="00D0150B">
      <w:pPr>
        <w:tabs>
          <w:tab w:val="clear" w:pos="3068"/>
        </w:tabs>
        <w:rPr>
          <w:rFonts w:cs="Times New Roman"/>
          <w:szCs w:val="24"/>
        </w:rPr>
      </w:pPr>
    </w:p>
    <w:p w14:paraId="622CBB12" w14:textId="77777777" w:rsidR="000B4AD8" w:rsidRPr="002F797A" w:rsidRDefault="000B4AD8" w:rsidP="000B4AD8">
      <w:pPr>
        <w:tabs>
          <w:tab w:val="clear" w:pos="3068"/>
        </w:tabs>
        <w:spacing w:line="276" w:lineRule="auto"/>
        <w:ind w:firstLine="0"/>
        <w:jc w:val="both"/>
        <w:rPr>
          <w:kern w:val="24"/>
          <w:shd w:val="clear" w:color="auto" w:fill="auto"/>
        </w:rPr>
      </w:pPr>
    </w:p>
    <w:p w14:paraId="051DF432" w14:textId="77777777" w:rsidR="00A55BF1" w:rsidRPr="002F797A" w:rsidRDefault="00A55BF1" w:rsidP="00EF6F25">
      <w:pPr>
        <w:rPr>
          <w:shd w:val="clear" w:color="auto" w:fill="auto"/>
        </w:rPr>
      </w:pPr>
    </w:p>
    <w:p w14:paraId="1C86F2F9" w14:textId="77777777" w:rsidR="00A55BF1" w:rsidRPr="002F797A" w:rsidRDefault="00A55BF1">
      <w:pPr>
        <w:tabs>
          <w:tab w:val="clear" w:pos="3068"/>
        </w:tabs>
        <w:spacing w:after="160" w:line="259" w:lineRule="auto"/>
        <w:ind w:firstLine="0"/>
        <w:rPr>
          <w:b/>
          <w:shd w:val="clear" w:color="auto" w:fill="auto"/>
        </w:rPr>
      </w:pPr>
      <w:r w:rsidRPr="002F797A">
        <w:rPr>
          <w:shd w:val="clear" w:color="auto" w:fill="auto"/>
        </w:rPr>
        <w:br w:type="page"/>
      </w:r>
    </w:p>
    <w:p w14:paraId="017AD28B" w14:textId="446C67DB" w:rsidR="004B624E" w:rsidRPr="002F797A" w:rsidRDefault="004B624E" w:rsidP="004B624E">
      <w:pPr>
        <w:ind w:firstLine="0"/>
      </w:pPr>
      <w:r w:rsidRPr="002F797A">
        <w:rPr>
          <w:b/>
          <w:bCs/>
          <w:shd w:val="clear" w:color="auto" w:fill="auto"/>
          <w:lang w:eastAsia="ja-JP"/>
        </w:rPr>
        <w:lastRenderedPageBreak/>
        <w:t>Keywords</w:t>
      </w:r>
      <w:r w:rsidRPr="002F797A">
        <w:rPr>
          <w:shd w:val="clear" w:color="auto" w:fill="auto"/>
          <w:lang w:eastAsia="ja-JP"/>
        </w:rPr>
        <w:t xml:space="preserve">: </w:t>
      </w:r>
      <w:r w:rsidRPr="002F797A">
        <w:t xml:space="preserve">single-case, classical conditioning, pain, randomization test, </w:t>
      </w:r>
      <w:r w:rsidR="00B40ED9" w:rsidRPr="002F797A">
        <w:t xml:space="preserve">statistical </w:t>
      </w:r>
      <w:r w:rsidRPr="002F797A">
        <w:t>power.</w:t>
      </w:r>
    </w:p>
    <w:p w14:paraId="5B996EB1" w14:textId="2E36A374" w:rsidR="004B624E" w:rsidRPr="002F797A" w:rsidRDefault="004B624E" w:rsidP="004B624E">
      <w:pPr>
        <w:pStyle w:val="Heading1"/>
      </w:pPr>
      <w:r w:rsidRPr="002F797A">
        <w:t>Take-Home Message</w:t>
      </w:r>
    </w:p>
    <w:p w14:paraId="0129777B" w14:textId="47F4FB5C" w:rsidR="004B624E" w:rsidRPr="002F797A" w:rsidRDefault="004B624E" w:rsidP="004B624E">
      <w:r w:rsidRPr="002F797A">
        <w:t>We wanted to design a single-case experiment to test whether classical conditioning can influence pain thresholds. We settled on a custom</w:t>
      </w:r>
      <w:r w:rsidR="007619D2" w:rsidRPr="002F797A">
        <w:t>ized</w:t>
      </w:r>
      <w:r w:rsidRPr="002F797A">
        <w:t xml:space="preserve"> AB phase design </w:t>
      </w:r>
      <w:r w:rsidR="007619D2" w:rsidRPr="002F797A">
        <w:t>for</w:t>
      </w:r>
      <w:r w:rsidRPr="002F797A">
        <w:t xml:space="preserve"> which we ran pilot tests and a power study. The results indicated that this single-case design can be used to test </w:t>
      </w:r>
      <w:r w:rsidR="005744E3" w:rsidRPr="002F797A">
        <w:t>our</w:t>
      </w:r>
      <w:r w:rsidRPr="002F797A">
        <w:t xml:space="preserve"> hypothesis.</w:t>
      </w:r>
    </w:p>
    <w:p w14:paraId="0EF2A04B" w14:textId="47D4B162" w:rsidR="000B4AD8" w:rsidRPr="002F797A" w:rsidRDefault="000B4AD8" w:rsidP="00B11F29">
      <w:pPr>
        <w:pStyle w:val="Heading1"/>
        <w:rPr>
          <w:shd w:val="clear" w:color="auto" w:fill="auto"/>
          <w:lang w:eastAsia="ja-JP"/>
        </w:rPr>
      </w:pPr>
      <w:r w:rsidRPr="002F797A">
        <w:rPr>
          <w:shd w:val="clear" w:color="auto" w:fill="auto"/>
          <w:lang w:eastAsia="ja-JP"/>
        </w:rPr>
        <w:t>Abstract</w:t>
      </w:r>
    </w:p>
    <w:p w14:paraId="28D41DD4" w14:textId="13A20759" w:rsidR="000B4AD8" w:rsidRPr="002F797A" w:rsidRDefault="000B4AD8" w:rsidP="00F34318">
      <w:pPr>
        <w:rPr>
          <w:rFonts w:eastAsia="SimSun" w:cs="Times New Roman"/>
          <w:kern w:val="24"/>
          <w:szCs w:val="24"/>
          <w:shd w:val="clear" w:color="auto" w:fill="auto"/>
          <w:lang w:eastAsia="ja-JP"/>
        </w:rPr>
      </w:pPr>
      <w:r w:rsidRPr="002F797A">
        <w:rPr>
          <w:shd w:val="clear" w:color="auto" w:fill="auto"/>
          <w:lang w:eastAsia="ja-JP"/>
        </w:rPr>
        <w:t>Single-case experiments</w:t>
      </w:r>
      <w:r w:rsidR="00025A19" w:rsidRPr="002F797A">
        <w:rPr>
          <w:shd w:val="clear" w:color="auto" w:fill="auto"/>
          <w:lang w:eastAsia="ja-JP"/>
        </w:rPr>
        <w:t xml:space="preserve"> are</w:t>
      </w:r>
      <w:r w:rsidR="00EC2B1F" w:rsidRPr="002F797A">
        <w:rPr>
          <w:shd w:val="clear" w:color="auto" w:fill="auto"/>
          <w:lang w:eastAsia="ja-JP"/>
        </w:rPr>
        <w:t xml:space="preserve"> increasingly popular in </w:t>
      </w:r>
      <w:r w:rsidR="005744E3" w:rsidRPr="002F797A">
        <w:rPr>
          <w:shd w:val="clear" w:color="auto" w:fill="auto"/>
          <w:lang w:eastAsia="ja-JP"/>
        </w:rPr>
        <w:t xml:space="preserve">the </w:t>
      </w:r>
      <w:r w:rsidR="00EC2B1F" w:rsidRPr="002F797A">
        <w:rPr>
          <w:shd w:val="clear" w:color="auto" w:fill="auto"/>
          <w:lang w:eastAsia="ja-JP"/>
        </w:rPr>
        <w:t xml:space="preserve">behavioral sciences. Due to their flexibility, single-case designs </w:t>
      </w:r>
      <w:r w:rsidR="00025A19" w:rsidRPr="002F797A">
        <w:rPr>
          <w:shd w:val="clear" w:color="auto" w:fill="auto"/>
          <w:lang w:eastAsia="ja-JP"/>
        </w:rPr>
        <w:t xml:space="preserve">can be </w:t>
      </w:r>
      <w:r w:rsidR="00EC2B1F" w:rsidRPr="002F797A">
        <w:rPr>
          <w:shd w:val="clear" w:color="auto" w:fill="auto"/>
          <w:lang w:eastAsia="ja-JP"/>
        </w:rPr>
        <w:t xml:space="preserve">customized </w:t>
      </w:r>
      <w:r w:rsidR="00025A19" w:rsidRPr="002F797A">
        <w:rPr>
          <w:shd w:val="clear" w:color="auto" w:fill="auto"/>
          <w:lang w:eastAsia="ja-JP"/>
        </w:rPr>
        <w:t>to test a variety of experimental hypotheses. We were interested in</w:t>
      </w:r>
      <w:r w:rsidR="00F34318" w:rsidRPr="002F797A">
        <w:rPr>
          <w:shd w:val="clear" w:color="auto" w:fill="auto"/>
          <w:lang w:eastAsia="ja-JP"/>
        </w:rPr>
        <w:t xml:space="preserve"> </w:t>
      </w:r>
      <w:r w:rsidR="000E5AE9" w:rsidRPr="002F797A">
        <w:rPr>
          <w:shd w:val="clear" w:color="auto" w:fill="auto"/>
          <w:lang w:eastAsia="ja-JP"/>
        </w:rPr>
        <w:t xml:space="preserve">using </w:t>
      </w:r>
      <w:r w:rsidR="00F34318" w:rsidRPr="002F797A">
        <w:rPr>
          <w:shd w:val="clear" w:color="auto" w:fill="auto"/>
          <w:lang w:eastAsia="ja-JP"/>
        </w:rPr>
        <w:t xml:space="preserve">a single-case </w:t>
      </w:r>
      <w:r w:rsidR="0008727E" w:rsidRPr="002F797A">
        <w:rPr>
          <w:shd w:val="clear" w:color="auto" w:fill="auto"/>
          <w:lang w:eastAsia="ja-JP"/>
        </w:rPr>
        <w:t xml:space="preserve">experimental </w:t>
      </w:r>
      <w:r w:rsidR="00F34318" w:rsidRPr="002F797A">
        <w:rPr>
          <w:shd w:val="clear" w:color="auto" w:fill="auto"/>
          <w:lang w:eastAsia="ja-JP"/>
        </w:rPr>
        <w:t>approach to</w:t>
      </w:r>
      <w:r w:rsidR="00025A19" w:rsidRPr="002F797A">
        <w:rPr>
          <w:shd w:val="clear" w:color="auto" w:fill="auto"/>
          <w:lang w:eastAsia="ja-JP"/>
        </w:rPr>
        <w:t xml:space="preserve"> test </w:t>
      </w:r>
      <w:r w:rsidR="00886EC2" w:rsidRPr="002F797A">
        <w:rPr>
          <w:shd w:val="clear" w:color="auto" w:fill="auto"/>
          <w:lang w:eastAsia="ja-JP"/>
        </w:rPr>
        <w:t xml:space="preserve">whether </w:t>
      </w:r>
      <w:r w:rsidR="00B63F6F" w:rsidRPr="002F797A">
        <w:rPr>
          <w:shd w:val="clear" w:color="auto" w:fill="auto"/>
          <w:lang w:eastAsia="ja-JP"/>
        </w:rPr>
        <w:t xml:space="preserve">pain thresholds </w:t>
      </w:r>
      <w:r w:rsidR="00886EC2" w:rsidRPr="002F797A">
        <w:rPr>
          <w:shd w:val="clear" w:color="auto" w:fill="auto"/>
          <w:lang w:eastAsia="ja-JP"/>
        </w:rPr>
        <w:t xml:space="preserve">can be </w:t>
      </w:r>
      <w:r w:rsidR="00A177A2" w:rsidRPr="002F797A">
        <w:rPr>
          <w:shd w:val="clear" w:color="auto" w:fill="auto"/>
          <w:lang w:eastAsia="ja-JP"/>
        </w:rPr>
        <w:t>influence</w:t>
      </w:r>
      <w:r w:rsidR="00B63F6F" w:rsidRPr="002F797A">
        <w:rPr>
          <w:shd w:val="clear" w:color="auto" w:fill="auto"/>
          <w:lang w:eastAsia="ja-JP"/>
        </w:rPr>
        <w:t>d by Pavlovian classical conditioning</w:t>
      </w:r>
      <w:r w:rsidR="00886EC2" w:rsidRPr="002F797A">
        <w:rPr>
          <w:shd w:val="clear" w:color="auto" w:fill="auto"/>
          <w:lang w:eastAsia="ja-JP"/>
        </w:rPr>
        <w:t xml:space="preserve">. </w:t>
      </w:r>
      <w:r w:rsidR="006733AA" w:rsidRPr="002F797A">
        <w:rPr>
          <w:shd w:val="clear" w:color="auto" w:fill="auto"/>
          <w:lang w:eastAsia="ja-JP"/>
        </w:rPr>
        <w:t>Following the example of earlier studies</w:t>
      </w:r>
      <w:r w:rsidR="00B40ED9" w:rsidRPr="002F797A">
        <w:rPr>
          <w:shd w:val="clear" w:color="auto" w:fill="auto"/>
          <w:lang w:eastAsia="ja-JP"/>
        </w:rPr>
        <w:t xml:space="preserve"> into this topic</w:t>
      </w:r>
      <w:r w:rsidR="0023224C" w:rsidRPr="002F797A">
        <w:rPr>
          <w:shd w:val="clear" w:color="auto" w:fill="auto"/>
          <w:lang w:eastAsia="ja-JP"/>
        </w:rPr>
        <w:t xml:space="preserve">, we planned to measure whether participants </w:t>
      </w:r>
      <w:r w:rsidR="00A177A2" w:rsidRPr="002F797A">
        <w:rPr>
          <w:shd w:val="clear" w:color="auto" w:fill="auto"/>
          <w:lang w:eastAsia="ja-JP"/>
        </w:rPr>
        <w:t>would more frequently report</w:t>
      </w:r>
      <w:r w:rsidR="0023224C" w:rsidRPr="002F797A">
        <w:rPr>
          <w:shd w:val="clear" w:color="auto" w:fill="auto"/>
          <w:lang w:eastAsia="ja-JP"/>
        </w:rPr>
        <w:t xml:space="preserve"> specific </w:t>
      </w:r>
      <w:proofErr w:type="spellStart"/>
      <w:r w:rsidR="0092042A" w:rsidRPr="002F797A">
        <w:t>electrocutaneous</w:t>
      </w:r>
      <w:proofErr w:type="spellEnd"/>
      <w:r w:rsidR="0023224C" w:rsidRPr="002F797A">
        <w:rPr>
          <w:shd w:val="clear" w:color="auto" w:fill="auto"/>
          <w:lang w:eastAsia="ja-JP"/>
        </w:rPr>
        <w:t xml:space="preserve"> stimuli as painful </w:t>
      </w:r>
      <w:r w:rsidR="00A177A2" w:rsidRPr="002F797A">
        <w:rPr>
          <w:shd w:val="clear" w:color="auto" w:fill="auto"/>
          <w:lang w:eastAsia="ja-JP"/>
        </w:rPr>
        <w:t>when they were presented with</w:t>
      </w:r>
      <w:r w:rsidR="0023224C" w:rsidRPr="002F797A">
        <w:rPr>
          <w:shd w:val="clear" w:color="auto" w:fill="auto"/>
          <w:lang w:eastAsia="ja-JP"/>
        </w:rPr>
        <w:t xml:space="preserve"> specific vibrotactile stimuli</w:t>
      </w:r>
      <w:r w:rsidR="00A177A2" w:rsidRPr="002F797A">
        <w:rPr>
          <w:shd w:val="clear" w:color="auto" w:fill="auto"/>
          <w:lang w:eastAsia="ja-JP"/>
        </w:rPr>
        <w:t xml:space="preserve"> that had previously been associated with painful </w:t>
      </w:r>
      <w:proofErr w:type="spellStart"/>
      <w:r w:rsidR="0092042A" w:rsidRPr="002F797A">
        <w:t>electrocutaneous</w:t>
      </w:r>
      <w:proofErr w:type="spellEnd"/>
      <w:r w:rsidR="00A177A2" w:rsidRPr="002F797A">
        <w:rPr>
          <w:shd w:val="clear" w:color="auto" w:fill="auto"/>
          <w:lang w:eastAsia="ja-JP"/>
        </w:rPr>
        <w:t xml:space="preserve"> stimuli</w:t>
      </w:r>
      <w:r w:rsidR="0023224C" w:rsidRPr="002F797A">
        <w:rPr>
          <w:shd w:val="clear" w:color="auto" w:fill="auto"/>
          <w:lang w:eastAsia="ja-JP"/>
        </w:rPr>
        <w:t xml:space="preserve">. </w:t>
      </w:r>
      <w:r w:rsidR="00B40ED9" w:rsidRPr="002F797A">
        <w:rPr>
          <w:shd w:val="clear" w:color="auto" w:fill="auto"/>
          <w:lang w:eastAsia="ja-JP"/>
        </w:rPr>
        <w:t>First, we decided on a mean difference effect size</w:t>
      </w:r>
      <w:r w:rsidR="00EC0608" w:rsidRPr="002F797A">
        <w:rPr>
          <w:shd w:val="clear" w:color="auto" w:fill="auto"/>
          <w:lang w:eastAsia="ja-JP"/>
        </w:rPr>
        <w:t xml:space="preserve"> measure</w:t>
      </w:r>
      <w:r w:rsidR="00B40ED9" w:rsidRPr="002F797A">
        <w:rPr>
          <w:shd w:val="clear" w:color="auto" w:fill="auto"/>
          <w:lang w:eastAsia="ja-JP"/>
        </w:rPr>
        <w:t xml:space="preserve"> derived from the </w:t>
      </w:r>
      <w:r w:rsidR="00B40ED9" w:rsidRPr="002F797A">
        <w:t>Sensation and Pain Rating Scale ratings</w:t>
      </w:r>
      <w:r w:rsidR="00EC0608" w:rsidRPr="002F797A">
        <w:t xml:space="preserve"> for the </w:t>
      </w:r>
      <w:proofErr w:type="spellStart"/>
      <w:r w:rsidR="00EC0608" w:rsidRPr="002F797A">
        <w:t>electrocutaneous</w:t>
      </w:r>
      <w:proofErr w:type="spellEnd"/>
      <w:r w:rsidR="00EC0608" w:rsidRPr="002F797A">
        <w:rPr>
          <w:shd w:val="clear" w:color="auto" w:fill="auto"/>
          <w:lang w:eastAsia="ja-JP"/>
        </w:rPr>
        <w:t xml:space="preserve"> stimuli</w:t>
      </w:r>
      <w:r w:rsidR="00B40ED9" w:rsidRPr="002F797A">
        <w:t xml:space="preserve"> provided by the participants. </w:t>
      </w:r>
      <w:r w:rsidR="00EC0608" w:rsidRPr="002F797A">
        <w:t xml:space="preserve">Next, we discussed several possible single-case designs and evaluated their benefits and shortcomings. Then, </w:t>
      </w:r>
      <w:r w:rsidR="00EC0608" w:rsidRPr="002F797A">
        <w:rPr>
          <w:shd w:val="clear" w:color="auto" w:fill="auto"/>
          <w:lang w:eastAsia="ja-JP"/>
        </w:rPr>
        <w:t>w</w:t>
      </w:r>
      <w:r w:rsidR="0023224C" w:rsidRPr="002F797A">
        <w:rPr>
          <w:shd w:val="clear" w:color="auto" w:fill="auto"/>
          <w:lang w:eastAsia="ja-JP"/>
        </w:rPr>
        <w:t>e ran pilot tests</w:t>
      </w:r>
      <w:r w:rsidR="00B40ED9" w:rsidRPr="002F797A">
        <w:rPr>
          <w:shd w:val="clear" w:color="auto" w:fill="auto"/>
          <w:lang w:eastAsia="ja-JP"/>
        </w:rPr>
        <w:t xml:space="preserve"> with a few participants</w:t>
      </w:r>
      <w:r w:rsidR="0023224C" w:rsidRPr="002F797A">
        <w:rPr>
          <w:shd w:val="clear" w:color="auto" w:fill="auto"/>
          <w:lang w:eastAsia="ja-JP"/>
        </w:rPr>
        <w:t xml:space="preserve"> based on </w:t>
      </w:r>
      <w:r w:rsidR="00EC0608" w:rsidRPr="002F797A">
        <w:rPr>
          <w:shd w:val="clear" w:color="auto" w:fill="auto"/>
          <w:lang w:eastAsia="ja-JP"/>
        </w:rPr>
        <w:t xml:space="preserve">the </w:t>
      </w:r>
      <w:r w:rsidR="0023224C" w:rsidRPr="002F797A">
        <w:rPr>
          <w:shd w:val="clear" w:color="auto" w:fill="auto"/>
          <w:lang w:eastAsia="ja-JP"/>
        </w:rPr>
        <w:t>possible single-case designs. We also conducted a simulation study to estimate</w:t>
      </w:r>
      <w:r w:rsidR="00A177A2" w:rsidRPr="002F797A">
        <w:rPr>
          <w:shd w:val="clear" w:color="auto" w:fill="auto"/>
          <w:lang w:eastAsia="ja-JP"/>
        </w:rPr>
        <w:t xml:space="preserve"> the</w:t>
      </w:r>
      <w:r w:rsidR="0023224C" w:rsidRPr="002F797A">
        <w:rPr>
          <w:shd w:val="clear" w:color="auto" w:fill="auto"/>
          <w:lang w:eastAsia="ja-JP"/>
        </w:rPr>
        <w:t xml:space="preserve"> power of a randomization test to test our hypothesis using </w:t>
      </w:r>
      <w:r w:rsidR="00F34318" w:rsidRPr="002F797A">
        <w:rPr>
          <w:shd w:val="clear" w:color="auto" w:fill="auto"/>
          <w:lang w:eastAsia="ja-JP"/>
        </w:rPr>
        <w:t>different values for effect size, number of participants, and number of measurements</w:t>
      </w:r>
      <w:r w:rsidR="0023224C" w:rsidRPr="002F797A">
        <w:rPr>
          <w:shd w:val="clear" w:color="auto" w:fill="auto"/>
          <w:lang w:eastAsia="ja-JP"/>
        </w:rPr>
        <w:t xml:space="preserve">. </w:t>
      </w:r>
      <w:r w:rsidR="00EC0608" w:rsidRPr="002F797A">
        <w:rPr>
          <w:shd w:val="clear" w:color="auto" w:fill="auto"/>
          <w:lang w:eastAsia="ja-JP"/>
        </w:rPr>
        <w:t>Finally, w</w:t>
      </w:r>
      <w:r w:rsidR="0023224C" w:rsidRPr="002F797A">
        <w:rPr>
          <w:shd w:val="clear" w:color="auto" w:fill="auto"/>
          <w:lang w:eastAsia="ja-JP"/>
        </w:rPr>
        <w:t>e decided on a sequentially replicated AB phase design</w:t>
      </w:r>
      <w:r w:rsidR="00F34318" w:rsidRPr="002F797A">
        <w:rPr>
          <w:shd w:val="clear" w:color="auto" w:fill="auto"/>
          <w:lang w:eastAsia="ja-JP"/>
        </w:rPr>
        <w:t xml:space="preserve"> with 30 participants</w:t>
      </w:r>
      <w:r w:rsidR="0023224C" w:rsidRPr="002F797A">
        <w:rPr>
          <w:shd w:val="clear" w:color="auto" w:fill="auto"/>
          <w:lang w:eastAsia="ja-JP"/>
        </w:rPr>
        <w:t xml:space="preserve"> based on the results from the pilot tests and the power study. We plan to implement this single-case design in a future experiment to test our hypothesis. </w:t>
      </w:r>
      <w:r w:rsidRPr="002F797A">
        <w:rPr>
          <w:rFonts w:eastAsia="SimSun" w:cs="Times New Roman"/>
          <w:kern w:val="24"/>
          <w:szCs w:val="24"/>
          <w:shd w:val="clear" w:color="auto" w:fill="auto"/>
          <w:lang w:eastAsia="ja-JP"/>
        </w:rPr>
        <w:br w:type="page"/>
      </w:r>
    </w:p>
    <w:p w14:paraId="0BCCE492" w14:textId="1EBAA35C" w:rsidR="00202DBC" w:rsidRPr="002F797A" w:rsidRDefault="00202DBC" w:rsidP="00202DBC">
      <w:pPr>
        <w:pStyle w:val="Heading1"/>
        <w:rPr>
          <w:shd w:val="clear" w:color="auto" w:fill="auto"/>
          <w:lang w:eastAsia="ja-JP"/>
        </w:rPr>
      </w:pPr>
      <w:r w:rsidRPr="002F797A">
        <w:rPr>
          <w:shd w:val="clear" w:color="auto" w:fill="auto"/>
          <w:lang w:eastAsia="ja-JP"/>
        </w:rPr>
        <w:lastRenderedPageBreak/>
        <w:t>Purpose</w:t>
      </w:r>
    </w:p>
    <w:p w14:paraId="2917A976" w14:textId="14A14C22" w:rsidR="00202DBC" w:rsidRPr="002F797A" w:rsidRDefault="00202DBC" w:rsidP="00624469">
      <w:r w:rsidRPr="002F797A">
        <w:rPr>
          <w:shd w:val="clear" w:color="auto" w:fill="auto"/>
          <w:lang w:eastAsia="ja-JP"/>
        </w:rPr>
        <w:t xml:space="preserve">In this manuscript, our purpose is to </w:t>
      </w:r>
      <w:r w:rsidR="0008727E" w:rsidRPr="002F797A">
        <w:rPr>
          <w:shd w:val="clear" w:color="auto" w:fill="auto"/>
          <w:lang w:eastAsia="ja-JP"/>
        </w:rPr>
        <w:t xml:space="preserve">describe </w:t>
      </w:r>
      <w:r w:rsidRPr="002F797A">
        <w:rPr>
          <w:shd w:val="clear" w:color="auto" w:fill="auto"/>
          <w:lang w:eastAsia="ja-JP"/>
        </w:rPr>
        <w:t xml:space="preserve">how we </w:t>
      </w:r>
      <w:r w:rsidR="006C63B6" w:rsidRPr="002F797A">
        <w:rPr>
          <w:shd w:val="clear" w:color="auto" w:fill="auto"/>
          <w:lang w:eastAsia="ja-JP"/>
        </w:rPr>
        <w:t xml:space="preserve">used a </w:t>
      </w:r>
      <w:proofErr w:type="gramStart"/>
      <w:r w:rsidR="006C63B6" w:rsidRPr="002F797A">
        <w:rPr>
          <w:shd w:val="clear" w:color="auto" w:fill="auto"/>
          <w:lang w:eastAsia="ja-JP"/>
        </w:rPr>
        <w:t>trial and error</w:t>
      </w:r>
      <w:proofErr w:type="gramEnd"/>
      <w:r w:rsidR="006C63B6" w:rsidRPr="002F797A">
        <w:rPr>
          <w:shd w:val="clear" w:color="auto" w:fill="auto"/>
          <w:lang w:eastAsia="ja-JP"/>
        </w:rPr>
        <w:t xml:space="preserve"> approach to </w:t>
      </w:r>
      <w:r w:rsidRPr="002F797A">
        <w:rPr>
          <w:shd w:val="clear" w:color="auto" w:fill="auto"/>
          <w:lang w:eastAsia="ja-JP"/>
        </w:rPr>
        <w:t>design</w:t>
      </w:r>
      <w:r w:rsidR="0008727E" w:rsidRPr="002F797A">
        <w:rPr>
          <w:shd w:val="clear" w:color="auto" w:fill="auto"/>
          <w:lang w:eastAsia="ja-JP"/>
        </w:rPr>
        <w:t xml:space="preserve"> </w:t>
      </w:r>
      <w:r w:rsidRPr="002F797A">
        <w:rPr>
          <w:shd w:val="clear" w:color="auto" w:fill="auto"/>
          <w:lang w:eastAsia="ja-JP"/>
        </w:rPr>
        <w:t>a custom</w:t>
      </w:r>
      <w:r w:rsidR="006C63B6" w:rsidRPr="002F797A">
        <w:rPr>
          <w:shd w:val="clear" w:color="auto" w:fill="auto"/>
          <w:lang w:eastAsia="ja-JP"/>
        </w:rPr>
        <w:t>ized</w:t>
      </w:r>
      <w:r w:rsidR="00624469" w:rsidRPr="002F797A">
        <w:rPr>
          <w:shd w:val="clear" w:color="auto" w:fill="auto"/>
          <w:lang w:eastAsia="ja-JP"/>
        </w:rPr>
        <w:t xml:space="preserve"> single-case experiment (SCE)</w:t>
      </w:r>
      <w:r w:rsidRPr="002F797A">
        <w:rPr>
          <w:shd w:val="clear" w:color="auto" w:fill="auto"/>
          <w:lang w:eastAsia="ja-JP"/>
        </w:rPr>
        <w:t xml:space="preserve"> to test the effect of classical conditioning on pain thresholds. We hope that this information </w:t>
      </w:r>
      <w:r w:rsidR="0081146D" w:rsidRPr="002F797A">
        <w:rPr>
          <w:shd w:val="clear" w:color="auto" w:fill="auto"/>
          <w:lang w:eastAsia="ja-JP"/>
        </w:rPr>
        <w:t xml:space="preserve">helps </w:t>
      </w:r>
      <w:r w:rsidRPr="002F797A">
        <w:rPr>
          <w:shd w:val="clear" w:color="auto" w:fill="auto"/>
          <w:lang w:eastAsia="ja-JP"/>
        </w:rPr>
        <w:t xml:space="preserve">readers who plan to implement an SCE </w:t>
      </w:r>
      <w:r w:rsidR="0081146D" w:rsidRPr="002F797A">
        <w:rPr>
          <w:shd w:val="clear" w:color="auto" w:fill="auto"/>
          <w:lang w:eastAsia="ja-JP"/>
        </w:rPr>
        <w:t>in</w:t>
      </w:r>
      <w:r w:rsidRPr="002F797A">
        <w:rPr>
          <w:shd w:val="clear" w:color="auto" w:fill="auto"/>
          <w:lang w:eastAsia="ja-JP"/>
        </w:rPr>
        <w:t xml:space="preserve"> better understand</w:t>
      </w:r>
      <w:r w:rsidR="0081146D" w:rsidRPr="002F797A">
        <w:rPr>
          <w:shd w:val="clear" w:color="auto" w:fill="auto"/>
          <w:lang w:eastAsia="ja-JP"/>
        </w:rPr>
        <w:t>ing</w:t>
      </w:r>
      <w:r w:rsidRPr="002F797A">
        <w:rPr>
          <w:shd w:val="clear" w:color="auto" w:fill="auto"/>
          <w:lang w:eastAsia="ja-JP"/>
        </w:rPr>
        <w:t xml:space="preserve"> the steps involved and possible challenges. We w</w:t>
      </w:r>
      <w:r w:rsidR="00B63F6F" w:rsidRPr="002F797A">
        <w:rPr>
          <w:shd w:val="clear" w:color="auto" w:fill="auto"/>
          <w:lang w:eastAsia="ja-JP"/>
        </w:rPr>
        <w:t>ish</w:t>
      </w:r>
      <w:r w:rsidRPr="002F797A">
        <w:rPr>
          <w:shd w:val="clear" w:color="auto" w:fill="auto"/>
          <w:lang w:eastAsia="ja-JP"/>
        </w:rPr>
        <w:t xml:space="preserve"> to focus on using the flexible nature of SCEs to adapt to the requirements of the experiment</w:t>
      </w:r>
      <w:r w:rsidR="004B5E36" w:rsidRPr="002F797A">
        <w:rPr>
          <w:shd w:val="clear" w:color="auto" w:fill="auto"/>
          <w:lang w:eastAsia="ja-JP"/>
        </w:rPr>
        <w:t>.</w:t>
      </w:r>
      <w:r w:rsidRPr="002F797A">
        <w:rPr>
          <w:shd w:val="clear" w:color="auto" w:fill="auto"/>
          <w:lang w:eastAsia="ja-JP"/>
        </w:rPr>
        <w:t xml:space="preserve"> </w:t>
      </w:r>
      <w:r w:rsidR="004B5E36" w:rsidRPr="002F797A">
        <w:rPr>
          <w:shd w:val="clear" w:color="auto" w:fill="auto"/>
          <w:lang w:eastAsia="ja-JP"/>
        </w:rPr>
        <w:t>We also wish to highlight</w:t>
      </w:r>
      <w:r w:rsidRPr="002F797A">
        <w:rPr>
          <w:shd w:val="clear" w:color="auto" w:fill="auto"/>
          <w:lang w:eastAsia="ja-JP"/>
        </w:rPr>
        <w:t xml:space="preserve"> the necessity of exploring various available statistical methods and statistical power requirements for these methods prior to starting the experiment. </w:t>
      </w:r>
      <w:r w:rsidR="0081146D" w:rsidRPr="002F797A">
        <w:rPr>
          <w:shd w:val="clear" w:color="auto" w:fill="auto"/>
          <w:lang w:eastAsia="ja-JP"/>
        </w:rPr>
        <w:t>Finally</w:t>
      </w:r>
      <w:r w:rsidRPr="002F797A">
        <w:rPr>
          <w:shd w:val="clear" w:color="auto" w:fill="auto"/>
          <w:lang w:eastAsia="ja-JP"/>
        </w:rPr>
        <w:t xml:space="preserve">, we </w:t>
      </w:r>
      <w:r w:rsidR="0081146D" w:rsidRPr="002F797A">
        <w:rPr>
          <w:shd w:val="clear" w:color="auto" w:fill="auto"/>
          <w:lang w:eastAsia="ja-JP"/>
        </w:rPr>
        <w:t>demonstrate how</w:t>
      </w:r>
      <w:r w:rsidRPr="002F797A">
        <w:rPr>
          <w:shd w:val="clear" w:color="auto" w:fill="auto"/>
          <w:lang w:eastAsia="ja-JP"/>
        </w:rPr>
        <w:t xml:space="preserve"> SCEs </w:t>
      </w:r>
      <w:r w:rsidR="0081146D" w:rsidRPr="002F797A">
        <w:rPr>
          <w:shd w:val="clear" w:color="auto" w:fill="auto"/>
          <w:lang w:eastAsia="ja-JP"/>
        </w:rPr>
        <w:t>can serve as a</w:t>
      </w:r>
      <w:r w:rsidRPr="002F797A">
        <w:rPr>
          <w:shd w:val="clear" w:color="auto" w:fill="auto"/>
          <w:lang w:eastAsia="ja-JP"/>
        </w:rPr>
        <w:t xml:space="preserve"> viable avenue for pilot</w:t>
      </w:r>
      <w:r w:rsidR="00B03C61" w:rsidRPr="002F797A">
        <w:rPr>
          <w:shd w:val="clear" w:color="auto" w:fill="auto"/>
          <w:lang w:eastAsia="ja-JP"/>
        </w:rPr>
        <w:t>-</w:t>
      </w:r>
      <w:r w:rsidRPr="002F797A">
        <w:rPr>
          <w:shd w:val="clear" w:color="auto" w:fill="auto"/>
          <w:lang w:eastAsia="ja-JP"/>
        </w:rPr>
        <w:t xml:space="preserve">testing new therapies and treatments </w:t>
      </w:r>
      <w:r w:rsidR="00134F4B" w:rsidRPr="002F797A">
        <w:rPr>
          <w:shd w:val="clear" w:color="auto" w:fill="auto"/>
          <w:lang w:eastAsia="ja-JP"/>
        </w:rPr>
        <w:t>at</w:t>
      </w:r>
      <w:r w:rsidRPr="002F797A">
        <w:rPr>
          <w:shd w:val="clear" w:color="auto" w:fill="auto"/>
          <w:lang w:eastAsia="ja-JP"/>
        </w:rPr>
        <w:t xml:space="preserve"> a small scale before implementing larger scale studies.</w:t>
      </w:r>
    </w:p>
    <w:p w14:paraId="6C890D8D" w14:textId="0432BA09" w:rsidR="000B4AD8" w:rsidRPr="002F797A" w:rsidRDefault="000B4AD8" w:rsidP="00D0150B">
      <w:pPr>
        <w:pStyle w:val="Heading1"/>
      </w:pPr>
      <w:r w:rsidRPr="002F797A">
        <w:t>Introduction</w:t>
      </w:r>
    </w:p>
    <w:p w14:paraId="6DCB93F1" w14:textId="77777777" w:rsidR="009F78BA" w:rsidRPr="002F797A" w:rsidRDefault="009F78BA" w:rsidP="009F78BA">
      <w:pPr>
        <w:pStyle w:val="Heading2"/>
        <w:rPr>
          <w:shd w:val="clear" w:color="auto" w:fill="auto"/>
          <w:lang w:eastAsia="ja-JP"/>
        </w:rPr>
      </w:pPr>
      <w:r w:rsidRPr="002F797A">
        <w:rPr>
          <w:shd w:val="clear" w:color="auto" w:fill="auto"/>
          <w:lang w:eastAsia="ja-JP"/>
        </w:rPr>
        <w:t>Classical Conditioning</w:t>
      </w:r>
    </w:p>
    <w:p w14:paraId="0E58B2A2" w14:textId="6F779D4A" w:rsidR="00E92952" w:rsidRPr="002F797A" w:rsidRDefault="009F78BA" w:rsidP="009F78BA">
      <w:pPr>
        <w:rPr>
          <w:shd w:val="clear" w:color="auto" w:fill="auto"/>
          <w:lang w:eastAsia="ja-JP"/>
        </w:rPr>
      </w:pPr>
      <w:r w:rsidRPr="002F797A">
        <w:rPr>
          <w:shd w:val="clear" w:color="auto" w:fill="auto"/>
          <w:lang w:eastAsia="ja-JP"/>
        </w:rPr>
        <w:t>Persistent pain</w:t>
      </w:r>
      <w:r w:rsidR="005326CA" w:rsidRPr="002F797A">
        <w:rPr>
          <w:shd w:val="clear" w:color="auto" w:fill="auto"/>
          <w:lang w:eastAsia="ja-JP"/>
        </w:rPr>
        <w:t xml:space="preserve">—pain </w:t>
      </w:r>
      <w:r w:rsidRPr="002F797A">
        <w:rPr>
          <w:shd w:val="clear" w:color="auto" w:fill="auto"/>
          <w:lang w:eastAsia="ja-JP"/>
        </w:rPr>
        <w:t>that is still felt after bodily tissue has healed</w:t>
      </w:r>
      <w:r w:rsidR="005326CA" w:rsidRPr="002F797A">
        <w:rPr>
          <w:shd w:val="clear" w:color="auto" w:fill="auto"/>
          <w:lang w:eastAsia="ja-JP"/>
        </w:rPr>
        <w:t xml:space="preserve">—is </w:t>
      </w:r>
      <w:r w:rsidRPr="002F797A">
        <w:rPr>
          <w:shd w:val="clear" w:color="auto" w:fill="auto"/>
          <w:lang w:eastAsia="ja-JP"/>
        </w:rPr>
        <w:t>a major healthcare problem that is poorly understood and, consequently, difficult to treat effectively</w:t>
      </w:r>
      <w:r w:rsidRPr="002F797A">
        <w:rPr>
          <w:noProof/>
          <w:shd w:val="clear" w:color="auto" w:fill="auto"/>
          <w:lang w:eastAsia="ja-JP"/>
        </w:rPr>
        <w:t xml:space="preserve"> </w:t>
      </w:r>
      <w:r w:rsidRPr="002F797A">
        <w:rPr>
          <w:noProof/>
          <w:shd w:val="clear" w:color="auto" w:fill="auto"/>
          <w:lang w:eastAsia="ja-JP"/>
        </w:rPr>
        <w:fldChar w:fldCharType="begin" w:fldLock="1"/>
      </w:r>
      <w:r w:rsidR="00F53021" w:rsidRPr="002F797A">
        <w:rPr>
          <w:noProof/>
          <w:shd w:val="clear" w:color="auto" w:fill="auto"/>
          <w:lang w:eastAsia="ja-JP"/>
        </w:rPr>
        <w:instrText>ADDIN CSL_CITATION {"citationItems":[{"id":"ITEM-1","itemData":{"DOI":"10.1016/j.ejpain.2005.06.009","ISSN":"1090-3801 (Print)","PMID":"16095934","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 (London, England)","id":"ITEM-1","issue":"4","issued":{"date-parts":[["2006","5"]]},"language":"eng","page":"287-333","publisher-place":"England","title":"Survey of chronic pain in Europe: Prevalence, impact on daily life, and treatment.","type":"article-journal","volume":"10"},"uris":["http://www.mendeley.com/documents/?uuid=792ec57c-b8b4-4772-a648-6727255d4af5"]},{"id":"ITEM-2","itemData":{"DOI":"10.1016/j.jpain.2008.05.005","ISSN":"1528-8447 (Electronic)","PMID":"18602869","author":[{"dropping-particle":"","family":"Tsang","given":"Adley","non-dropping-particle":"","parse-names":false,"suffix":""},{"dropping-particle":"","family":"Korff","given":"Michael","non-dropping-particle":"Von","parse-names":false,"suffix":""},{"dropping-particle":"","family":"Lee","given":"Sing","non-dropping-particle":"","parse-names":false,"suffix":""},{"dropping-particle":"","family":"Alonso","given":"Jordi","non-dropping-particle":"","parse-names":false,"suffix":""},{"dropping-particle":"","family":"Karam","given":"Elie","non-dropping-particle":"","parse-names":false,"suffix":""},{"dropping-particle":"","family":"Angermeyer","given":"Matthias C","non-dropping-particle":"","parse-names":false,"suffix":""},{"dropping-particle":"","family":"Borges","given":"Guilherme Luiz Guimaraes","non-dropping-particle":"","parse-names":false,"suffix":""},{"dropping-particle":"","family":"Bromet","given":"Evelyn J","non-dropping-particle":"","parse-names":false,"suffix":""},{"dropping-particle":"","family":"Demytteneare","given":"K","non-dropping-particle":"","parse-names":false,"suffix":""},{"dropping-particle":"","family":"Girolamo","given":"Giovanni","non-dropping-particle":"de","parse-names":false,"suffix":""},{"dropping-particle":"","family":"Graaf","given":"Ron","non-dropping-particle":"de","parse-names":false,"suffix":""},{"dropping-particle":"","family":"Gureje","given":"Oye","non-dropping-particle":"","parse-names":false,"suffix":""},{"dropping-particle":"","family":"Lepine","given":"Jean-Pierre","non-dropping-particle":"","parse-names":false,"suffix":""},{"dropping-particle":"","family":"Haro","given":"Josep Maria","non-dropping-particle":"","parse-names":false,"suffix":""},{"dropping-particle":"","family":"Levinson","given":"Daphna","non-dropping-particle":"","parse-names":false,"suffix":""},{"dropping-particle":"","family":"Oakley Browne","given":"Mark A","non-dropping-particle":"","parse-names":false,"suffix":""},{"dropping-particle":"","family":"Posada-Villa","given":"Jose","non-dropping-particle":"","parse-names":false,"suffix":""},{"dropping-particle":"","family":"Seedat","given":"Soraya","non-dropping-particle":"","parse-names":false,"suffix":""},{"dropping-particle":"","family":"Watanabe","given":"Makoto","non-dropping-particle":"","parse-names":false,"suffix":""}],"container-title":"The Journal of Pain","id":"ITEM-2","issue":"10","issued":{"date-parts":[["2008","10"]]},"language":"eng","page":"883-891","publisher-place":"United States","title":"Common chronic pain conditions in developed and developing countries: Gender and age differences and comorbidity with depression-anxiety disorders.","type":"article-journal","volume":"9"},"uris":["http://www.mendeley.com/documents/?uuid=c5ee4e4e-0c70-4c3f-a17f-d31c1bfc5984"]},{"id":"ITEM-3","itemData":{"DOI":"10.1136/bmj.b3829","author":[{"dropping-particle":"","family":"Costa","given":"Luciola da C Menezes","non-dropping-particle":"","parse-names":false,"suffix":""},{"dropping-particle":"","family":"Maher","given":"Christopher G","non-dropping-particle":"","parse-names":false,"suffix":""},{"dropping-particle":"","family":"McAuley","given":"James H","non-dropping-particle":"","parse-names":false,"suffix":""},{"dropping-particle":"","family":"Hancock","given":"Mark J","non-dropping-particle":"","parse-names":false,"suffix":""},{"dropping-particle":"","family":"Herbert","given":"Robert D","non-dropping-particle":"","parse-names":false,"suffix":""},{"dropping-particle":"","family":"Refshauge","given":"Kathryn M","non-dropping-particle":"","parse-names":false,"suffix":""},{"dropping-particle":"","family":"Henschke","given":"Nicholas","non-dropping-particle":"","parse-names":false,"suffix":""}],"container-title":"BMJ","id":"ITEM-3","issued":{"date-parts":[["2009","10","6"]]},"page":"b3829","title":"Prognosis for patients with chronic low back pain: Inception cohort study","type":"article-journal","volume":"339"},"uris":["http://www.mendeley.com/documents/?uuid=5b919bd1-a70e-4f8c-a038-e4277c5e2f31"]},{"id":"ITEM-4","itemData":{"DOI":"10.1016/S0140-6736(18)30489-6","ISSN":"0140-6736","author":[{"dropping-particle":"","family":"Foster","given":"Nadine E","non-dropping-particle":"","parse-names":false,"suffix":""},{"dropping-particle":"","family":"Anema","given":"Johannes R","non-dropping-particle":"","parse-names":false,"suffix":""},{"dropping-particle":"","family":"Cherkin","given":"Dan","non-dropping-particle":"","parse-names":false,"suffix":""},{"dropping-particle":"","family":"Chou","given":"Roger","non-dropping-particle":"","parse-names":false,"suffix":""},{"dropping-particle":"","family":"Cohen","given":"Steven P","non-dropping-particle":"","parse-names":false,"suffix":""},{"dropping-particle":"","family":"Gross","given":"Douglas P","non-dropping-particle":"","parse-names":false,"suffix":""},{"dropping-particle":"","family":"Ferreira","given":"Paulo H","non-dropping-particle":"","parse-names":false,"suffix":""},{"dropping-particle":"","family":"Fritz","given":"Julie M","non-dropping-particle":"","parse-names":false,"suffix":""},{"dropping-particle":"","family":"Koes","given":"Bart W","non-dropping-particle":"","parse-names":false,"suffix":""},{"dropping-particle":"","family":"Peul","given":"Wilco","non-dropping-particle":"","parse-names":false,"suffix":""},{"dropping-particle":"","family":"Turner","given":"Judith A","non-dropping-particle":"","parse-names":false,"suffix":""},{"dropping-particle":"","family":"Maher","given":"Chris G","non-dropping-particle":"","parse-names":false,"suffix":""},{"dropping-particle":"","family":"Buchbinder","given":"Rachelle","non-dropping-particle":"","parse-names":false,"suffix":""},{"dropping-particle":"","family":"Hartvigsen","given":"Jan","non-dropping-particle":"","parse-names":false,"suffix":""},{"dropping-particle":"","family":"Cherkin","given":"Dan","non-dropping-particle":"","parse-names":false,"suffix":""},{"dropping-particle":"","family":"Foster","given":"Nadine E","non-dropping-particle":"","parse-names":false,"suffix":""},{"dropping-particle":"","family":"Maher","given":"Chris G","non-dropping-particle":"","parse-names":false,"suffix":""},{"dropping-particle":"","family":"Underwood","given":"Martin","non-dropping-particle":"","parse-names":false,"suffix":""},{"dropping-particle":"","family":"Tulder","given":"Maurits","non-dropping-particle":"van","parse-names":false,"suffix":""},{"dropping-particle":"","family":"Anema","given":"Johannes R","non-dropping-particle":"","parse-names":false,"suffix":""},{"dropping-particle":"","family":"Chou","given":"Roger","non-dropping-particle":"","parse-names":false,"suffix":""},{"dropping-particle":"","family":"Cohen","given":"Stephen P","non-dropping-particle":"","parse-names":false,"suffix":""},{"dropping-particle":"","family":"Menezes Costa","given":"Lucíola","non-dropping-particle":"","parse-names":false,"suffix":""},{"dropping-particle":"","family":"Croft","given":"Peter","non-dropping-particle":"","parse-names":false,"suffix":""},{"dropping-particle":"","family":"Ferreira","given":"Manuela","non-dropping-particle":"","parse-names":false,"suffix":""},{"dropping-particle":"","family":"Ferreira","given":"Paulo H","non-dropping-particle":"","parse-names":false,"suffix":""},{"dropping-particle":"","family":"Fritz","given":"Julie M","non-dropping-particle":"","parse-names":false,"suffix":""},{"dropping-particle":"","family":"Genevay","given":"Stéphane","non-dropping-particle":"","parse-names":false,"suffix":""},{"dropping-particle":"","family":"Gross","given":"Douglas P","non-dropping-particle":"","parse-names":false,"suffix":""},{"dropping-particle":"","family":"Hancock","given":"Mark J","non-dropping-particle":"","parse-names":false,"suffix":""},{"dropping-particle":"","family":"Hoy","given":"Damian","non-dropping-particle":"","parse-names":false,"suffix":""},{"dropping-particle":"","family":"Karppinen","given":"Jaro","non-dropping-particle":"","parse-names":false,"suffix":""},{"dropping-particle":"","family":"Koes","given":"Bart W","non-dropping-particle":"","parse-names":false,"suffix":""},{"dropping-particle":"","family":"Kongsted","given":"Alice","non-dropping-particle":"","parse-names":false,"suffix":""},{"dropping-particle":"","family":"Louw","given":"Quinette","non-dropping-particle":"","parse-names":false,"suffix":""},{"dropping-particle":"","family":"Öberg","given":"Birgitta","non-dropping-particle":"","parse-names":false,"suffix":""},{"dropping-particle":"","family":"Peul","given":"Wilco C","non-dropping-particle":"","parse-names":false,"suffix":""},{"dropping-particle":"","family":"Pransky","given":"Glenn","non-dropping-particle":"","parse-names":false,"suffix":""},{"dropping-particle":"","family":"Schoene","given":"Mark","non-dropping-particle":"","parse-names":false,"suffix":""},{"dropping-particle":"","family":"Sieper","given":"Joachim","non-dropping-particle":"","parse-names":false,"suffix":""},{"dropping-particle":"","family":"Smeets","given":"Rob J","non-dropping-particle":"","parse-names":false,"suffix":""},{"dropping-particle":"","family":"Turner","given":"Judith A","non-dropping-particle":"","parse-names":false,"suffix":""},{"dropping-particle":"","family":"Woolf","given":"Anthony","non-dropping-particle":"","parse-names":false,"suffix":""}],"container-title":"The Lancet","id":"ITEM-4","issue":"10137","issued":{"date-parts":[["2018","6","9"]]},"note":"doi: 10.1016/S0140-6736(18)30489-6","page":"2368-2383","publisher":"Elsevier","title":"Prevention and treatment of low back pain: Evidence, challenges, and promising directions","type":"article-journal","volume":"391"},"uris":["http://www.mendeley.com/documents/?uuid=aa835aca-e6c7-46e0-bcfc-0f6815599023"]},{"id":"ITEM-5","itemData":{"DOI":"10.1097/j.pain.0000000000001384","ISSN":"18726623","PMID":"30586067","author":[{"dropping-particle":"","family":"Treede","given":"Rolf Detlef","non-dropping-particle":"","parse-names":false,"suffix":""},{"dropping-particle":"","family":"Rief","given":"Winfried","non-dropping-particle":"","parse-names":false,"suffix":""},{"dropping-particle":"","family":"Barke","given":"Antonia","non-dropping-particle":"","parse-names":false,"suffix":""},{"dropping-particle":"","family":"Aziz","given":"Qasim","non-dropping-particle":"","parse-names":false,"suffix":""},{"dropping-particle":"","family":"Bennett","given":"Michael I.","non-dropping-particle":"","parse-names":false,"suffix":""},{"dropping-particle":"","family":"Benoliel","given":"Rafael","non-dropping-particle":"","parse-names":false,"suffix":""},{"dropping-particle":"","family":"Cohen","given":"Milton","non-dropping-particle":"","parse-names":false,"suffix":""},{"dropping-particle":"","family":"Evers","given":"Stefan","non-dropping-particle":"","parse-names":false,"suffix":""},{"dropping-particle":"","family":"Finnerup","given":"Nanna B.","non-dropping-particle":"","parse-names":false,"suffix":""},{"dropping-particle":"","family":"First","given":"Michael B.","non-dropping-particle":"","parse-names":false,"suffix":""},{"dropping-particle":"","family":"Giamberardino","given":"Maria Adele","non-dropping-particle":"","parse-names":false,"suffix":""},{"dropping-particle":"","family":"Kaasa","given":"Stein","non-dropping-particle":"","parse-names":false,"suffix":""},{"dropping-particle":"","family":"Korwisi","given":"Beatrice","non-dropping-particle":"","parse-names":false,"suffix":""},{"dropping-particle":"","family":"Kosek","given":"Eva","non-dropping-particle":"","parse-names":false,"suffix":""},{"dropping-particle":"","family":"Lavand'Homme","given":"Patricia","non-dropping-particle":"","parse-names":false,"suffix":""},{"dropping-particle":"","family":"Nicholas","given":"Michael","non-dropping-particle":"","parse-names":false,"suffix":""},{"dropping-particle":"","family":"Perrot","given":"Serge","non-dropping-particle":"","parse-names":false,"suffix":""},{"dropping-particle":"","family":"Scholz","given":"Joachim","non-dropping-particle":"","parse-names":false,"suffix":""},{"dropping-partic</w:instrText>
      </w:r>
      <w:r w:rsidR="00F53021" w:rsidRPr="002F797A">
        <w:rPr>
          <w:noProof/>
          <w:shd w:val="clear" w:color="auto" w:fill="auto"/>
          <w:lang w:val="da-DK" w:eastAsia="ja-JP"/>
        </w:rPr>
        <w:instrText>le":"","family":"Schug","given":"Stephan","non-dropping-particle":"","parse-names":false,"suffix":""},{"dropping-particle":"","family":"Smith","given":"Blair H.","non-dropping-particle":"","parse-names":false,"suffix":""},{"dropping-particle":"","family":"Svensson","given":"Peter","non-dropping-particle":"","parse-names":false,"suffix":""},{"dropping-particle":"","family":"Vlaeyen","given":"Johan W.S.","non-dropping-particle":"","parse-names":false,"suffix":""},{"dropping-particle":"","family":"Wang","given":"Shuu Jiun","non-dropping-particle":"","parse-names":false,"suffix":""}],"container-title":"Pain","id":"ITEM-5","issue":"1","issued":{"date-parts":[["2019"]]},"page":"19-27","title":"Chronic pain as a symptom or a disease: The IASP classification of chronic pain for the International Classification of Diseases (ICD-11)","type":"article-journal","volume":"160"},"uris":["http://www.mendeley.com/documents/?uuid=e5f5e7f7-4b64-48a9-9509-3537140e18bd"]}],"mendeley":{"formattedCitation":"(Breivik et al., 2006; Costa et al., 2009; Foster et al., 2018; Treede et al., 2019; Tsang et al., 2008)","plainTextFormattedCitation":"(Breivik et al., 2006; Costa et al., 2009; Foster et al., 2018; Treede et al., 2019; Tsang et al., 2008)","previouslyFormattedCitation":"(Breivik et al., 2006; Costa et al., 2009; Foster et al., 2018; Treede et al., 2019; Tsang et al., 2008)"},"properties":{"noteIndex":0},"schema":"https://github.com/citation-style-language/schema/raw/master/csl-citation.json"}</w:instrText>
      </w:r>
      <w:r w:rsidRPr="002F797A">
        <w:rPr>
          <w:noProof/>
          <w:shd w:val="clear" w:color="auto" w:fill="auto"/>
          <w:lang w:eastAsia="ja-JP"/>
        </w:rPr>
        <w:fldChar w:fldCharType="separate"/>
      </w:r>
      <w:r w:rsidR="00931C88" w:rsidRPr="002F797A">
        <w:rPr>
          <w:noProof/>
          <w:shd w:val="clear" w:color="auto" w:fill="auto"/>
          <w:lang w:val="da-DK"/>
        </w:rPr>
        <w:t>(Breivik et al., 2006; Costa et al., 2009; Foster et al., 2018; Treede et al., 2019; Tsang et al., 2008)</w:t>
      </w:r>
      <w:r w:rsidRPr="002F797A">
        <w:rPr>
          <w:noProof/>
          <w:shd w:val="clear" w:color="auto" w:fill="auto"/>
          <w:lang w:eastAsia="ja-JP"/>
        </w:rPr>
        <w:fldChar w:fldCharType="end"/>
      </w:r>
      <w:r w:rsidRPr="002F797A">
        <w:rPr>
          <w:shd w:val="clear" w:color="auto" w:fill="auto"/>
          <w:lang w:val="da-DK"/>
        </w:rPr>
        <w:t xml:space="preserve">. </w:t>
      </w:r>
      <w:r w:rsidRPr="002F797A">
        <w:rPr>
          <w:shd w:val="clear" w:color="auto" w:fill="auto"/>
          <w:lang w:eastAsia="ja-JP"/>
        </w:rPr>
        <w:t xml:space="preserve">While there are key models that go some way towards explaining how pain can persist without active tissue damage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8/306686a0","ISSN":"0028-0836 (Print)","PMID":"6656869","abstract":"Noxious skin stimuli which are sufficiently intense to produce tissue injury, characteristically generate prolonged post-stimulus sensory disturbances that include continuing pain, an increased sensitivity to noxious stimuli and pain following innocuous stimuli. This could result from either a reduction in the thresholds of skin nociceptors (sensitization) or an increase in the excitability of the central nervous system so that normal inputs now evoke exaggerated responses. Because sensitization of peripheral receptors occurs following injury, a peripheral mechanism is widely held to be responsible for post-injury hypersensitivity. To investigate this I have now developed an animal model where changes occur in the threshold and responsiveness of the flexor reflex following peripheral injury that are analogous to the sensory changes found in man. Electrophysiological analysis of the injury-induced increase in excitability of the flexion reflex shows that it in part arises from changes in the activity of the spinal cord. The long-term consequences of noxious stimuli result, therefore, from central as well as from peripheral changes.","author":[{"dropping-particle":"","family":"Woolf","given":"Clifford J","non-dropping-particle":"","parse-names":false,"suffix":""}],"container-title":"Nature","id":"ITEM-1","issue":"5944","issued":{"date-parts":[["1983","12"]]},"language":"eng","page":"686-688","publisher-place":"England","title":"Evidence for a central component of post-injury pain hypersensitivity","type":"article-journal","volume":"306"},"uris":["http://www.mendeley.com/documents/?uuid=2ff72fa7-d045-4f16-b5a4-27d849b07504"]},{"id":"ITEM-2","itemData":{"DOI":"10.1016/j.pain.2010.09.030","ISSN":"1872-6623","abstract":"Nociceptor inputs can trigger a prolonged but reversible increase in the excitability and synaptic efficacy of neurons in central nociceptive pathways, the phenomenon of central sensitization. Central sensitization manifests as pain hypersensitivity, particularly dynamic tactile allodynia, secondary punctate or pressure hyperalgesia, aftersensations, and enhanced temporal summation. It can be readily and rapidly elicited in human volunteers by diverse experimental noxious conditioning stimuli to skin, muscles or viscera, and in addition to producing pain hypersensitivity, results in secondary changes in brain activity that can be detected by electrophysiological or imaging techniques. Studies in clinical cohorts reveal changes in pain sensitivity that have been interpreted as revealing an important contribution of central sensitization to the pain phenotype in patients with fibromyalgia, osteoarthritis, musculoskeletal disorders with generalized pain hypersensitivity, headache, temporomandibular joint disorders, dental pain, neuropathic pain, visceral pain hypersensitivity disorders and post-surgical pain. The comorbidity of those pain hypersensitivity syndromes that present in the absence of inflammation or a neural lesion, their similar pattern of clinical presentation and response to centrally acting analgesics, may reflect a commonality of central sensitization to their pathophysiology. An important question that still needs to be determined is whether there are individuals with a higher inherited propensity for developing central sensitization than others, and if so, whether this conveys an increased risk in both developing conditions with pain hypersensitivity, and their chronification. Diagnostic criteria to establish the presence of central sensitization in patients will greatly assist the phenotyping of patients for choosing treatments that produce analgesia by normalizing hyperexcitable central neural activity. We have certainly come a long way since the first discovery of activity-dependent synaptic plasticity in the spinal cord and the revelation that it occurs and produces pain hypersensitivity in patients. Nevertheless, discovering the genetic and environmental contributors to and objective biomarkers of central sensitization will be highly beneficial, as will additional treatment options to prevent or reduce this prevalent and promiscuous form of pain plasticity.","author":[{"dropping-particle":"","family":"Woolf","given":"Clifford J","non-dropping-particle":"","parse-names":false,"suffix":""}],"container-title":"Pain","edition":"2010/10/18","id":"ITEM-2","issue":"3 Suppl","issued":{"date-parts":[["2011","3"]]},"language":"eng","page":"S2-S15","title":"Central sensitization: Implications for the diagnosis and treatment of pain","type":"article-journal","volume":"152"},"uris":["http://www.mendeley.com/documents/?uuid=5004bfd7-ce98-49c3-a1d7-db69173c7609"]},{"id":"ITEM-3","itemData":{"DOI":"10.1016/s0304-3959(99)00242-0","ISSN":"0304-3959 (Print)","PMID":"10781906","abstract":"In an attempt to explain how and why some individuals with musculoskeletal pain develop a chronic pain syndrome, Lethem et al. (Lethem J, Slade PD, Troup JDG, Bentley G. Outline of fear-avoidance model of exaggerated pain perceptions. Behav Res Ther 1983; 21: 401-408).ntroduced a so-called 'fear-avoidance' model. The central concept of their model is fear of pain. 'Confrontation' and 'avoidance' are postulated as the two extreme responses to this fear, of which the former leads to the reduction of fear over time. The latter, however, leads to the maintenance or exacerbation of fear, possibly generating a phobic state. In the last decade, an increasing number of investigations have corroborated and refined the fear-avoidance model. The aim of this paper is to review the existing evidence for the mediating role of pain-related fear, and its immediate and long-term consequences in the initiation and maintenance of chronic pain disability. We first highlight possible precursors of pain-related fear including the role negative appraisal of internal and external stimuli, negative affectivity and anxiety sensitivity may play. Subsequently, a number of fear-related processes will be discussed including escape and avoidance behaviors resulting in poor behavioral performance, hypervigilance to internal and external illness information, muscular reactivity, and physical disuse in terms of deconditioning and guarded movement. We also review the available assessment methods for the quantification of pain-related fear and avoidance. Finally, we discuss the implications of the recent findings for the prevention and treatment of chronic musculoskeletal pain. Although there are still a number of unresolved issues which merit future research attention, pain-related fear and avoidance appear to be an essential feature of the development of a chronic problem for a substantial number of patients with musculoskeletal pain.","author":[{"dropping-particle":"","family":"Vlaeyen","given":"Johan W.S.","non-dropping-particle":"","parse-names":false,"suffix":""},{"dropping-particle":"","family":"Linton","given":"Steven J.","non-dropping-particle":"","parse-names":false,"suffix":""}],"container-title":"Pain","id":"ITEM-3","issue":"3","issued":{"date-parts":[["2000","4"]]},"language":"eng","page":"317-332","publisher-place":"United States","title":"Fear-avoidance and its consequences in chronic musculoskeletal pain: A state of the art","type":"article-journal","volume":"85"},"uris":["http://www.mendeley.com/documents/?uuid=d17914e5-d158-4b59-bf0c-02cc8d5847d7"]},{"id":"ITEM-4","itemData":{"DOI":"10.1016/j.pain.2011.12.009","ISSN":"1872-6623 (Electronic)","PMID":"22321917","author":[{"dropping-particle":"","family":"Vlaeyen","given":"Johan W S","non-dropping-particle":"","parse-names":false,"suffix":""},{"dropping-particle":"","family":"Linton","given":"Steven J","non-dropping-particle":"","parse-names":false,"suffix":""}],"container-title":"Pain","id":"ITEM-4","issue":"6","issued":{"date-parts":[["2012","6"]]},"language":"eng","page":"1144-1147","publisher-place":"United States","title":"Fear-avoidance model of chronic musculoskeletal pain: 12 years on","type":"article-journal","volume":"153"},"uris":["http://www.mendeley.com/documents/?uuid=915562a7-fdd4-4e8b-af71-f03a2d817e80"]}],"mendeley":{"formattedCitation":"(Vlaeyen &amp; Linton, 2000, 2012; Woolf, 1983, 2011)","plainTextFormattedCitation":"(Vlaeyen &amp; Linton, 2000, 2012; Woolf, 1983, 2011)","previouslyFormattedCitation":"(Vlaeyen &amp; Linton, 2000, 2012; Woolf, 1983, 2011)"},"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Vlaeyen &amp; Linton, 2000, 2012; Woolf, 1983, 2011)</w:t>
      </w:r>
      <w:r w:rsidRPr="002F797A">
        <w:rPr>
          <w:shd w:val="clear" w:color="auto" w:fill="auto"/>
          <w:lang w:eastAsia="ja-JP"/>
        </w:rPr>
        <w:fldChar w:fldCharType="end"/>
      </w:r>
      <w:r w:rsidRPr="002F797A">
        <w:rPr>
          <w:shd w:val="clear" w:color="auto" w:fill="auto"/>
          <w:lang w:eastAsia="ja-JP"/>
        </w:rPr>
        <w:t>, certain pain presentations remain unexplained. The imprecision hypothesis was proposed to address these unexplained presentations, and is founded on the idea that pain can be modulated by pain-associated cues</w:t>
      </w:r>
      <w:r w:rsidR="005326CA" w:rsidRPr="002F797A">
        <w:rPr>
          <w:shd w:val="clear" w:color="auto" w:fill="auto"/>
          <w:lang w:eastAsia="ja-JP"/>
        </w:rPr>
        <w:t>—specifically</w:t>
      </w:r>
      <w:r w:rsidRPr="002F797A">
        <w:rPr>
          <w:shd w:val="clear" w:color="auto" w:fill="auto"/>
          <w:lang w:eastAsia="ja-JP"/>
        </w:rPr>
        <w:t>, via “classical conditioning”</w:t>
      </w:r>
      <w:r w:rsidRPr="002F797A">
        <w:rPr>
          <w:noProof/>
          <w:shd w:val="clear" w:color="auto" w:fill="auto"/>
          <w:lang w:eastAsia="ja-JP"/>
        </w:rPr>
        <w:t xml:space="preserve"> </w:t>
      </w:r>
      <w:r w:rsidRPr="002F797A">
        <w:rPr>
          <w:noProof/>
          <w:shd w:val="clear" w:color="auto" w:fill="auto"/>
          <w:lang w:eastAsia="ja-JP"/>
        </w:rPr>
        <w:fldChar w:fldCharType="begin" w:fldLock="1"/>
      </w:r>
      <w:r w:rsidRPr="002F797A">
        <w:rPr>
          <w:noProof/>
          <w:shd w:val="clear" w:color="auto" w:fill="auto"/>
          <w:lang w:eastAsia="ja-JP"/>
        </w:rPr>
        <w:instrText>ADDIN CSL_CITATION {"citationItems":[{"id":"ITEM-1","itemData":{"DOI":"10.1016/j.pain.0000000000000014","ISSN":"1872-6623 (Electronic)","PMID":"25599298","author":[{"dropping-particle":"","family":"Moseley","given":"G Lorimer","non-dropping-particle":"","parse-names":false,"suffix":""},{"dropping-particle":"","family":"Vlaeyen","given":"Johan W S","non-dropping-particle":"","parse-names":false,"suffix":""}],"container-title":"Pain","id":"ITEM-1","issue":"1","issued":{"date-parts":[["2015","1"]]},"language":"eng","page":"35-38","publisher-place":"United States","title":"Beyond nociception: The imprecision hypothesis of chronic pain","type":"article-journal","volume":"156"},"uris":["http://www.mendeley.com/documents/?uuid=82472e9e-f62a-40ff-8725-16ff06a01187"]}],"mendeley":{"formattedCitation":"(Moseley &amp; Vlaeyen, 2015)","plainTextFormattedCitation":"(Moseley &amp; Vlaeyen, 2015)","previouslyFormattedCitation":"(Moseley &amp; Vlaeyen, 2015)"},"properties":{"noteIndex":0},"schema":"https://github.com/citation-style-language/schema/raw/master/csl-citation.json"}</w:instrText>
      </w:r>
      <w:r w:rsidRPr="002F797A">
        <w:rPr>
          <w:noProof/>
          <w:shd w:val="clear" w:color="auto" w:fill="auto"/>
          <w:lang w:eastAsia="ja-JP"/>
        </w:rPr>
        <w:fldChar w:fldCharType="separate"/>
      </w:r>
      <w:r w:rsidRPr="002F797A">
        <w:rPr>
          <w:noProof/>
          <w:shd w:val="clear" w:color="auto" w:fill="auto"/>
          <w:lang w:eastAsia="ja-JP"/>
        </w:rPr>
        <w:t>(Moseley &amp; Vlaeyen, 2015)</w:t>
      </w:r>
      <w:r w:rsidRPr="002F797A">
        <w:rPr>
          <w:noProof/>
          <w:shd w:val="clear" w:color="auto" w:fill="auto"/>
          <w:lang w:eastAsia="ja-JP"/>
        </w:rPr>
        <w:fldChar w:fldCharType="end"/>
      </w:r>
      <w:r w:rsidRPr="002F797A">
        <w:rPr>
          <w:shd w:val="clear" w:color="auto" w:fill="auto"/>
          <w:lang w:eastAsia="ja-JP"/>
        </w:rPr>
        <w:t xml:space="preserve">. </w:t>
      </w:r>
    </w:p>
    <w:p w14:paraId="081D7985" w14:textId="619A8DF9" w:rsidR="009F78BA" w:rsidRPr="002F797A" w:rsidRDefault="009F78BA" w:rsidP="009F78BA">
      <w:pPr>
        <w:rPr>
          <w:shd w:val="clear" w:color="auto" w:fill="auto"/>
          <w:lang w:eastAsia="ja-JP"/>
        </w:rPr>
      </w:pPr>
      <w:r w:rsidRPr="002F797A">
        <w:rPr>
          <w:shd w:val="clear" w:color="auto" w:fill="auto"/>
          <w:lang w:eastAsia="ja-JP"/>
        </w:rPr>
        <w:t>Our study design buil</w:t>
      </w:r>
      <w:r w:rsidR="00E92952" w:rsidRPr="002F797A">
        <w:rPr>
          <w:shd w:val="clear" w:color="auto" w:fill="auto"/>
          <w:lang w:eastAsia="ja-JP"/>
        </w:rPr>
        <w:t>ds</w:t>
      </w:r>
      <w:r w:rsidRPr="002F797A">
        <w:rPr>
          <w:shd w:val="clear" w:color="auto" w:fill="auto"/>
          <w:lang w:eastAsia="ja-JP"/>
        </w:rPr>
        <w:t xml:space="preserve"> on two previous experiments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16/j.jpain.2016.06.012","ISSN":"15288447","PMID":"27452948","abstract":"A classical conditioning framework is often used for clinical reasoning about pain that persists after tissue healing. However, experimental studies demonstrating classically conditioned pain in humans are lacking. The current study tested whether non-nociceptive somatosensory stimuli can come to modulate pain thresholds after being paired with painful nociceptive stimuli in healthy humans. We used a differential simultaneous conditioning paradigm in which one nonpainful vibrotactile conditioned stimulus (CS+) was simultaneously paired with an unconditioned painful laser stimulus, and another vibrotactile stimulus (CS−) was paired with a nonpainful laser stimulus. After acquisition, at-pain-threshold laser stimuli were delivered simultaneously with a CS+ or CS− vibrotactile stimulus. The primary outcome was the percentage of at-threshold laser stimuli that were reported as painful. The results were as expected: after conditioning, at-threshold laser trials paired with the CS+ were reported as painful more often, as more intense, and as more unpleasant than those paired with the CS−. This study provides new evidence that pain thresholds can be modulated via classical conditioning, even when the stimulus used to test the threshold cannot be anticipated. As such, it lays a critical foundation for further investigations of classical conditioning as a possible driver of persistent pain. Perspective This study provides new evidence that human pain thresholds can be influenced by non-nociceptive somatosensory stimuli, via a classical conditioning effect. As such, it lays a critical foundation for further investigations of classical conditioning as a possible driver of persistent pain.","author":[{"dropping-particle":"","family":"Madden","given":"Victoria J.","non-dropping-particle":"","parse-names":false,"suffix":""},{"dropping-particle":"","family":"Bellan","given":"Valeria","non-dropping-particle":"","parse-names":false,"suffix":""},{"dropping-particle":"","family":"Russek","given":"Leslie N.","non-dropping-particle":"","parse-names":false,"suffix":""},{"dropping-particle":"","family":"Camfferman","given":"Danny","non-dropping-particle":"","parse-names":false,"suffix":""},{"dropping-particle":"","family":"Vlaeyen","given":"Johan W.S.","non-dropping-particle":"","parse-names":false,"suffix":""},{"dropping-particle":"","family":"Moseley","given":"G. Lorimer","non-dropping-particle":"","parse-names":false,"suffix":""}],"container-title":"Journal of Pain","id":"ITEM-1","issue":"10","issued":{"date-parts":[["2016"]]},"page":"1105-1115","publisher":"Elsevier Inc","title":"Pain by association? Experimental modulation of human pain thresholds using classical conditioning","type":"article-journal","volume":"17"},"uris":["http://www.mendeley.com/documents/?uuid=98eecab5-9592-4297-99e7-e53ecc3d3f5e"]},{"id":"ITEM-2","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2","issue":"3","issued":{"date-parts":[["2019"]]},"page":"1-20","title":"Modulating pain thresholds through classical conditioning","type":"article-journal","volume":"2019"},"uris":["http://www.mendeley.com/documents/?uuid=c5bbffe6-5041-42cb-a91c-332b22183efe"]}],"mendeley":{"formattedCitation":"(Madden et al., 2016; Traxler et al., 2019)","plainTextFormattedCitation":"(Madden et al., 2016; Traxler et al., 2019)","previouslyFormattedCitation":"(Madden et al., 2016; Traxler et al., 201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Madden et al., 2016; Traxler et al., 2019)</w:t>
      </w:r>
      <w:r w:rsidRPr="002F797A">
        <w:rPr>
          <w:shd w:val="clear" w:color="auto" w:fill="auto"/>
          <w:lang w:eastAsia="ja-JP"/>
        </w:rPr>
        <w:fldChar w:fldCharType="end"/>
      </w:r>
      <w:r w:rsidR="00134F4B" w:rsidRPr="002F797A">
        <w:rPr>
          <w:shd w:val="clear" w:color="auto" w:fill="auto"/>
          <w:lang w:eastAsia="ja-JP"/>
        </w:rPr>
        <w:t xml:space="preserve">, which </w:t>
      </w:r>
      <w:r w:rsidRPr="002F797A">
        <w:rPr>
          <w:shd w:val="clear" w:color="auto" w:fill="auto"/>
          <w:lang w:eastAsia="ja-JP"/>
        </w:rPr>
        <w:t>follow</w:t>
      </w:r>
      <w:r w:rsidR="00134F4B" w:rsidRPr="002F797A">
        <w:rPr>
          <w:shd w:val="clear" w:color="auto" w:fill="auto"/>
          <w:lang w:eastAsia="ja-JP"/>
        </w:rPr>
        <w:t>ed</w:t>
      </w:r>
      <w:r w:rsidRPr="002F797A">
        <w:rPr>
          <w:shd w:val="clear" w:color="auto" w:fill="auto"/>
          <w:lang w:eastAsia="ja-JP"/>
        </w:rPr>
        <w:t xml:space="preserve"> a Pavlovian or “classical” conditioning design </w:t>
      </w:r>
      <w:r w:rsidRPr="002F797A">
        <w:rPr>
          <w:shd w:val="clear" w:color="auto" w:fill="auto"/>
          <w:lang w:eastAsia="ja-JP"/>
        </w:rPr>
        <w:fldChar w:fldCharType="begin" w:fldLock="1"/>
      </w:r>
      <w:r w:rsidRPr="002F797A">
        <w:rPr>
          <w:shd w:val="clear" w:color="auto" w:fill="auto"/>
          <w:lang w:eastAsia="ja-JP"/>
        </w:rPr>
        <w:instrText>ADDIN CSL_CITATION {"citationItems":[{"id":"ITEM-1","itemData":{"DOI":"10.1037/11081-000","abstract":"Over a quarter of a century ago Pavlov began, \"after persistent deliberation,\" to study the activity of the higher parts of the brain by physiological methods, mainly through the use of his conditioned reflexes. This book shows the historical development of the subject from the very beginning to the present, and it contains most of the important facts which he has discovered. As the subject is a new and somewhat difficult one, the many repetitions in varying form will probably not be unwelcome to the reader. Because the facts and methods described in the following pages cover most of Pavlov's important work on conditioned reflexes, it seemed worth while to us to make the translation from the original Russian. (PsycINFO Database Record (c) 2016 APA, all rights reserved)","author":[{"dropping-particle":"","family":"Pavlov","given":"Ivan Petrovitch","non-dropping-particle":"","parse-names":false,"suffix":""}],"id":"ITEM-1","issued":{"date-parts":[["1928"]]},"number-of-pages":"414","publisher":"Liverwright Publishing Corporation","publisher-place":"New York, NY, US","title":"Lectures on conditioned reflexes: Twenty-five years of objective study of the higher nervous activity (behaviour) of animals.","type":"book"},"uris":["http://www.mendeley.com/documents/?uuid=2553402c-9189-4336-9dea-9de09db7afd8"]}],"mendeley":{"formattedCitation":"(Pavlov, 1928)","plainTextFormattedCitation":"(Pavlov, 1928)","previouslyFormattedCitation":"(Pavlov, 1928)"},"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Pavlov, 1928)</w:t>
      </w:r>
      <w:r w:rsidRPr="002F797A">
        <w:rPr>
          <w:shd w:val="clear" w:color="auto" w:fill="auto"/>
          <w:lang w:eastAsia="ja-JP"/>
        </w:rPr>
        <w:fldChar w:fldCharType="end"/>
      </w:r>
      <w:r w:rsidR="00B0700F" w:rsidRPr="002F797A">
        <w:rPr>
          <w:shd w:val="clear" w:color="auto" w:fill="auto"/>
          <w:lang w:eastAsia="ja-JP"/>
        </w:rPr>
        <w:t xml:space="preserve"> to test whether </w:t>
      </w:r>
      <w:r w:rsidR="00134F4B" w:rsidRPr="002F797A">
        <w:rPr>
          <w:shd w:val="clear" w:color="auto" w:fill="auto"/>
          <w:lang w:eastAsia="ja-JP"/>
        </w:rPr>
        <w:t xml:space="preserve">neutral but </w:t>
      </w:r>
      <w:r w:rsidR="00B0700F" w:rsidRPr="002F797A">
        <w:rPr>
          <w:shd w:val="clear" w:color="auto" w:fill="auto"/>
          <w:lang w:eastAsia="ja-JP"/>
        </w:rPr>
        <w:t>pain-associated cues can bias a participant’s decision about whether a stimulus is painful or non-painful</w:t>
      </w:r>
      <w:r w:rsidRPr="002F797A">
        <w:rPr>
          <w:shd w:val="clear" w:color="auto" w:fill="auto"/>
          <w:lang w:eastAsia="ja-JP"/>
        </w:rPr>
        <w:t xml:space="preserve">. </w:t>
      </w:r>
      <w:r w:rsidR="00931C88" w:rsidRPr="002F797A">
        <w:rPr>
          <w:shd w:val="clear" w:color="auto" w:fill="auto"/>
          <w:lang w:eastAsia="ja-JP"/>
        </w:rPr>
        <w:t>In the differential classical conditioning design used here, one neutral cue is paired with a</w:t>
      </w:r>
      <w:r w:rsidR="00134F4B" w:rsidRPr="002F797A">
        <w:rPr>
          <w:shd w:val="clear" w:color="auto" w:fill="auto"/>
          <w:lang w:eastAsia="ja-JP"/>
        </w:rPr>
        <w:t xml:space="preserve"> 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while another neutral cue </w:t>
      </w:r>
      <w:r w:rsidR="00931C88" w:rsidRPr="002F797A">
        <w:rPr>
          <w:shd w:val="clear" w:color="auto" w:fill="auto"/>
          <w:lang w:eastAsia="ja-JP"/>
        </w:rPr>
        <w:lastRenderedPageBreak/>
        <w:t xml:space="preserve">is paired with a non-painful </w:t>
      </w:r>
      <w:proofErr w:type="spellStart"/>
      <w:r w:rsidR="00931C88" w:rsidRPr="002F797A">
        <w:rPr>
          <w:shd w:val="clear" w:color="auto" w:fill="auto"/>
          <w:lang w:eastAsia="ja-JP"/>
        </w:rPr>
        <w:t>electr</w:t>
      </w:r>
      <w:r w:rsidR="00134F4B" w:rsidRPr="002F797A">
        <w:rPr>
          <w:shd w:val="clear" w:color="auto" w:fill="auto"/>
          <w:lang w:eastAsia="ja-JP"/>
        </w:rPr>
        <w:t>ocutaneous</w:t>
      </w:r>
      <w:proofErr w:type="spellEnd"/>
      <w:r w:rsidR="00931C88" w:rsidRPr="002F797A">
        <w:rPr>
          <w:shd w:val="clear" w:color="auto" w:fill="auto"/>
          <w:lang w:eastAsia="ja-JP"/>
        </w:rPr>
        <w:t xml:space="preserve"> stimulus. It is expected that participants form associations between each cue and painfulness, such that subsequent perception of an ambiguous electrical stimulus </w:t>
      </w:r>
      <w:r w:rsidR="00134F4B" w:rsidRPr="002F797A">
        <w:rPr>
          <w:shd w:val="clear" w:color="auto" w:fill="auto"/>
          <w:lang w:eastAsia="ja-JP"/>
        </w:rPr>
        <w:t>is modified, dependent on the simultaneous presentation of one of the neutral cues.</w:t>
      </w:r>
    </w:p>
    <w:p w14:paraId="2DDEC817" w14:textId="011F8D5C" w:rsidR="003E062D" w:rsidRPr="002F797A" w:rsidRDefault="003E062D" w:rsidP="003E062D">
      <w:pPr>
        <w:rPr>
          <w:shd w:val="clear" w:color="auto" w:fill="auto"/>
          <w:lang w:eastAsia="ja-JP"/>
        </w:rPr>
      </w:pPr>
      <w:r w:rsidRPr="002F797A">
        <w:rPr>
          <w:shd w:val="clear" w:color="auto" w:fill="auto"/>
          <w:lang w:eastAsia="ja-JP"/>
        </w:rPr>
        <w:t xml:space="preserve">We </w:t>
      </w:r>
      <w:r w:rsidR="00624469" w:rsidRPr="002F797A">
        <w:rPr>
          <w:shd w:val="clear" w:color="auto" w:fill="auto"/>
          <w:lang w:eastAsia="ja-JP"/>
        </w:rPr>
        <w:t>set out</w:t>
      </w:r>
      <w:r w:rsidRPr="002F797A">
        <w:rPr>
          <w:shd w:val="clear" w:color="auto" w:fill="auto"/>
          <w:lang w:eastAsia="ja-JP"/>
        </w:rPr>
        <w:t xml:space="preserve"> to design a</w:t>
      </w:r>
      <w:r w:rsidR="00624469" w:rsidRPr="002F797A">
        <w:rPr>
          <w:shd w:val="clear" w:color="auto" w:fill="auto"/>
          <w:lang w:eastAsia="ja-JP"/>
        </w:rPr>
        <w:t>n</w:t>
      </w:r>
      <w:r w:rsidRPr="002F797A">
        <w:rPr>
          <w:shd w:val="clear" w:color="auto" w:fill="auto"/>
          <w:lang w:eastAsia="ja-JP"/>
        </w:rPr>
        <w:t xml:space="preserve"> </w:t>
      </w:r>
      <w:r w:rsidR="00624469" w:rsidRPr="002F797A">
        <w:rPr>
          <w:shd w:val="clear" w:color="auto" w:fill="auto"/>
          <w:lang w:eastAsia="ja-JP"/>
        </w:rPr>
        <w:t>SCE</w:t>
      </w:r>
      <w:r w:rsidR="00B0700F" w:rsidRPr="002F797A">
        <w:rPr>
          <w:shd w:val="clear" w:color="auto" w:fill="auto"/>
          <w:lang w:eastAsia="ja-JP"/>
        </w:rPr>
        <w:t xml:space="preserve"> to test this hypothesis</w:t>
      </w:r>
      <w:r w:rsidRPr="002F797A">
        <w:rPr>
          <w:shd w:val="clear" w:color="auto" w:fill="auto"/>
          <w:lang w:eastAsia="ja-JP"/>
        </w:rPr>
        <w:t xml:space="preserve">. Due to the before (conditioning) and after (conditioning) </w:t>
      </w:r>
      <w:r w:rsidR="00D55E87" w:rsidRPr="002F797A">
        <w:rPr>
          <w:shd w:val="clear" w:color="auto" w:fill="auto"/>
          <w:lang w:eastAsia="ja-JP"/>
        </w:rPr>
        <w:t>structure</w:t>
      </w:r>
      <w:r w:rsidRPr="002F797A">
        <w:rPr>
          <w:shd w:val="clear" w:color="auto" w:fill="auto"/>
          <w:lang w:eastAsia="ja-JP"/>
        </w:rPr>
        <w:t xml:space="preserve"> of multiple observations required </w:t>
      </w:r>
      <w:r w:rsidR="00417915" w:rsidRPr="002F797A">
        <w:rPr>
          <w:shd w:val="clear" w:color="auto" w:fill="auto"/>
          <w:lang w:eastAsia="ja-JP"/>
        </w:rPr>
        <w:t>for</w:t>
      </w:r>
      <w:r w:rsidRPr="002F797A">
        <w:rPr>
          <w:shd w:val="clear" w:color="auto" w:fill="auto"/>
          <w:lang w:eastAsia="ja-JP"/>
        </w:rPr>
        <w:t xml:space="preserve"> each participant, SCE designs are perfectly suited for testing this hypothesis.</w:t>
      </w:r>
    </w:p>
    <w:p w14:paraId="6571C371" w14:textId="48DA2937" w:rsidR="00557A96" w:rsidRPr="002F797A" w:rsidRDefault="00557A96" w:rsidP="00557A96">
      <w:pPr>
        <w:pStyle w:val="Heading2"/>
      </w:pPr>
      <w:r w:rsidRPr="002F797A">
        <w:t>Single-Case Experiments</w:t>
      </w:r>
    </w:p>
    <w:p w14:paraId="4D5B0AB5" w14:textId="1E181C89" w:rsidR="00957CDC" w:rsidRPr="002F797A" w:rsidRDefault="003E062D" w:rsidP="00957CDC">
      <w:pPr>
        <w:rPr>
          <w:shd w:val="clear" w:color="auto" w:fill="auto"/>
          <w:lang w:eastAsia="ja-JP"/>
        </w:rPr>
      </w:pPr>
      <w:r w:rsidRPr="002F797A">
        <w:rPr>
          <w:shd w:val="clear" w:color="auto" w:fill="auto"/>
          <w:lang w:eastAsia="ja-JP"/>
        </w:rPr>
        <w:t>SCEs</w:t>
      </w:r>
      <w:r w:rsidR="00D964A5" w:rsidRPr="002F797A">
        <w:rPr>
          <w:shd w:val="clear" w:color="auto" w:fill="auto"/>
          <w:lang w:eastAsia="ja-JP"/>
        </w:rPr>
        <w:t xml:space="preserve"> </w:t>
      </w:r>
      <w:r w:rsidR="00863D1C" w:rsidRPr="002F797A">
        <w:rPr>
          <w:shd w:val="clear" w:color="auto" w:fill="auto"/>
          <w:lang w:eastAsia="ja-JP"/>
        </w:rPr>
        <w:t xml:space="preserve">are experiments </w:t>
      </w:r>
      <w:r w:rsidR="004C50B1" w:rsidRPr="002F797A">
        <w:rPr>
          <w:shd w:val="clear" w:color="auto" w:fill="auto"/>
          <w:lang w:eastAsia="ja-JP"/>
        </w:rPr>
        <w:t xml:space="preserve">in which the effect of manipulating an independent variable is </w:t>
      </w:r>
      <w:r w:rsidR="00884B0F" w:rsidRPr="002F797A">
        <w:rPr>
          <w:shd w:val="clear" w:color="auto" w:fill="auto"/>
          <w:lang w:eastAsia="ja-JP"/>
        </w:rPr>
        <w:t>observed</w:t>
      </w:r>
      <w:r w:rsidR="004C50B1" w:rsidRPr="002F797A">
        <w:rPr>
          <w:shd w:val="clear" w:color="auto" w:fill="auto"/>
          <w:lang w:eastAsia="ja-JP"/>
        </w:rPr>
        <w:t xml:space="preserve"> </w:t>
      </w:r>
      <w:r w:rsidR="00B03C61" w:rsidRPr="002F797A">
        <w:rPr>
          <w:shd w:val="clear" w:color="auto" w:fill="auto"/>
          <w:lang w:eastAsia="ja-JP"/>
        </w:rPr>
        <w:t>i</w:t>
      </w:r>
      <w:r w:rsidR="004C50B1" w:rsidRPr="002F797A">
        <w:rPr>
          <w:shd w:val="clear" w:color="auto" w:fill="auto"/>
          <w:lang w:eastAsia="ja-JP"/>
        </w:rPr>
        <w:t>n a single entity</w:t>
      </w:r>
      <w:r w:rsidR="00261D03" w:rsidRPr="002F797A">
        <w:rPr>
          <w:shd w:val="clear" w:color="auto" w:fill="auto"/>
          <w:lang w:eastAsia="ja-JP"/>
        </w:rPr>
        <w:t xml:space="preserve"> </w:t>
      </w:r>
      <w:r w:rsidR="00261D03" w:rsidRPr="002F797A">
        <w:rPr>
          <w:shd w:val="clear" w:color="auto" w:fill="auto"/>
          <w:lang w:eastAsia="ja-JP"/>
        </w:rPr>
        <w:fldChar w:fldCharType="begin" w:fldLock="1"/>
      </w:r>
      <w:r w:rsidR="00261D03" w:rsidRPr="002F797A">
        <w:rPr>
          <w:shd w:val="clear" w:color="auto" w:fill="auto"/>
          <w:lang w:eastAsia="ja-JP"/>
        </w:rPr>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261D03" w:rsidRPr="002F797A">
        <w:rPr>
          <w:shd w:val="clear" w:color="auto" w:fill="auto"/>
          <w:lang w:eastAsia="ja-JP"/>
        </w:rPr>
        <w:fldChar w:fldCharType="separate"/>
      </w:r>
      <w:r w:rsidR="00261D03" w:rsidRPr="002F797A">
        <w:rPr>
          <w:noProof/>
          <w:shd w:val="clear" w:color="auto" w:fill="auto"/>
          <w:lang w:eastAsia="ja-JP"/>
        </w:rPr>
        <w:t>(Barlow et al., 2009; Kazdin, 2011)</w:t>
      </w:r>
      <w:r w:rsidR="00261D03" w:rsidRPr="002F797A">
        <w:rPr>
          <w:shd w:val="clear" w:color="auto" w:fill="auto"/>
          <w:lang w:eastAsia="ja-JP"/>
        </w:rPr>
        <w:fldChar w:fldCharType="end"/>
      </w:r>
      <w:r w:rsidR="004C50B1" w:rsidRPr="002F797A">
        <w:rPr>
          <w:shd w:val="clear" w:color="auto" w:fill="auto"/>
          <w:lang w:eastAsia="ja-JP"/>
        </w:rPr>
        <w:t>.</w:t>
      </w:r>
      <w:r w:rsidR="005B25D6" w:rsidRPr="002F797A">
        <w:rPr>
          <w:shd w:val="clear" w:color="auto" w:fill="auto"/>
          <w:lang w:eastAsia="ja-JP"/>
        </w:rPr>
        <w:t xml:space="preserve"> Variables of interest in the</w:t>
      </w:r>
      <w:r w:rsidR="00884B0F" w:rsidRPr="002F797A">
        <w:rPr>
          <w:shd w:val="clear" w:color="auto" w:fill="auto"/>
          <w:lang w:eastAsia="ja-JP"/>
        </w:rPr>
        <w:t xml:space="preserve"> entity</w:t>
      </w:r>
      <w:r w:rsidR="006221AC" w:rsidRPr="002F797A">
        <w:rPr>
          <w:shd w:val="clear" w:color="auto" w:fill="auto"/>
          <w:lang w:eastAsia="ja-JP"/>
        </w:rPr>
        <w:t>, which is often a single participant,</w:t>
      </w:r>
      <w:r w:rsidR="00884B0F" w:rsidRPr="002F797A">
        <w:rPr>
          <w:shd w:val="clear" w:color="auto" w:fill="auto"/>
          <w:lang w:eastAsia="ja-JP"/>
        </w:rPr>
        <w:t xml:space="preserve"> </w:t>
      </w:r>
      <w:r w:rsidR="005B25D6" w:rsidRPr="002F797A">
        <w:rPr>
          <w:shd w:val="clear" w:color="auto" w:fill="auto"/>
          <w:lang w:eastAsia="ja-JP"/>
        </w:rPr>
        <w:t>are</w:t>
      </w:r>
      <w:r w:rsidR="00884B0F" w:rsidRPr="002F797A">
        <w:rPr>
          <w:shd w:val="clear" w:color="auto" w:fill="auto"/>
          <w:lang w:eastAsia="ja-JP"/>
        </w:rPr>
        <w:t xml:space="preserve"> measured repeatedly </w:t>
      </w:r>
      <w:r w:rsidR="005B25D6" w:rsidRPr="002F797A">
        <w:rPr>
          <w:shd w:val="clear" w:color="auto" w:fill="auto"/>
          <w:lang w:eastAsia="ja-JP"/>
        </w:rPr>
        <w:t xml:space="preserve">over </w:t>
      </w:r>
      <w:proofErr w:type="gramStart"/>
      <w:r w:rsidR="005B25D6" w:rsidRPr="002F797A">
        <w:rPr>
          <w:shd w:val="clear" w:color="auto" w:fill="auto"/>
          <w:lang w:eastAsia="ja-JP"/>
        </w:rPr>
        <w:t>a period of time</w:t>
      </w:r>
      <w:proofErr w:type="gramEnd"/>
      <w:r w:rsidR="005B25D6" w:rsidRPr="002F797A">
        <w:rPr>
          <w:shd w:val="clear" w:color="auto" w:fill="auto"/>
          <w:lang w:eastAsia="ja-JP"/>
        </w:rPr>
        <w:t xml:space="preserve"> </w:t>
      </w:r>
      <w:r w:rsidR="00884B0F" w:rsidRPr="002F797A">
        <w:rPr>
          <w:shd w:val="clear" w:color="auto" w:fill="auto"/>
          <w:lang w:eastAsia="ja-JP"/>
        </w:rPr>
        <w:t>with the purpose of establishing a causal relationship between the independent variable, commonly referred to as the treatment</w:t>
      </w:r>
      <w:r w:rsidR="00750F1E" w:rsidRPr="002F797A">
        <w:rPr>
          <w:shd w:val="clear" w:color="auto" w:fill="auto"/>
          <w:lang w:eastAsia="ja-JP"/>
        </w:rPr>
        <w:t xml:space="preserve"> condition</w:t>
      </w:r>
      <w:r w:rsidR="00884B0F" w:rsidRPr="002F797A">
        <w:rPr>
          <w:shd w:val="clear" w:color="auto" w:fill="auto"/>
          <w:lang w:eastAsia="ja-JP"/>
        </w:rPr>
        <w:t xml:space="preserve">, and the observed entity. </w:t>
      </w:r>
      <w:r w:rsidR="00A8753F" w:rsidRPr="002F797A">
        <w:rPr>
          <w:shd w:val="clear" w:color="auto" w:fill="auto"/>
          <w:lang w:eastAsia="ja-JP"/>
        </w:rPr>
        <w:t>SCEs are increasingly popular in behavioral and educational sciences</w:t>
      </w:r>
      <w:r w:rsidR="00B0700F" w:rsidRPr="002F797A">
        <w:rPr>
          <w:shd w:val="clear" w:color="auto" w:fill="auto"/>
          <w:lang w:eastAsia="ja-JP"/>
        </w:rPr>
        <w:t xml:space="preserve"> due to their flexibility,</w:t>
      </w:r>
      <w:r w:rsidR="00A8753F" w:rsidRPr="002F797A">
        <w:rPr>
          <w:shd w:val="clear" w:color="auto" w:fill="auto"/>
          <w:lang w:eastAsia="ja-JP"/>
        </w:rPr>
        <w:t xml:space="preserve"> low cost</w:t>
      </w:r>
      <w:r w:rsidR="00B0700F" w:rsidRPr="002F797A">
        <w:rPr>
          <w:shd w:val="clear" w:color="auto" w:fill="auto"/>
          <w:lang w:eastAsia="ja-JP"/>
        </w:rPr>
        <w:t>,</w:t>
      </w:r>
      <w:r w:rsidR="00A8753F" w:rsidRPr="002F797A">
        <w:rPr>
          <w:shd w:val="clear" w:color="auto" w:fill="auto"/>
          <w:lang w:eastAsia="ja-JP"/>
        </w:rPr>
        <w:t xml:space="preserve"> and </w:t>
      </w:r>
      <w:r w:rsidR="00B0700F" w:rsidRPr="002F797A">
        <w:rPr>
          <w:shd w:val="clear" w:color="auto" w:fill="auto"/>
          <w:lang w:eastAsia="ja-JP"/>
        </w:rPr>
        <w:t xml:space="preserve">focus on effects of the intervention in individual participants </w:t>
      </w:r>
      <w:r w:rsidR="00B0700F" w:rsidRPr="002F797A">
        <w:rPr>
          <w:shd w:val="clear" w:color="auto" w:fill="auto"/>
          <w:lang w:eastAsia="ja-JP"/>
        </w:rPr>
        <w:fldChar w:fldCharType="begin" w:fldLock="1"/>
      </w:r>
      <w:r w:rsidR="0094399F" w:rsidRPr="002F797A">
        <w:rPr>
          <w:shd w:val="clear" w:color="auto" w:fill="auto"/>
          <w:lang w:eastAsia="ja-JP"/>
        </w:rPr>
        <w:instrText>ADDIN CSL_CITATION {"citationItems":[{"id":"ITEM-1","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1","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b)","plainTextFormattedCitation":"(Heyvaert &amp; Onghena, 2014b)","previouslyFormattedCitation":"(Heyvaert &amp; Onghena, 2014b)"},"properties":{"noteIndex":0},"schema":"https://github.com/citation-style-language/schema/raw/master/csl-citation.json"}</w:instrText>
      </w:r>
      <w:r w:rsidR="00B0700F" w:rsidRPr="002F797A">
        <w:rPr>
          <w:shd w:val="clear" w:color="auto" w:fill="auto"/>
          <w:lang w:eastAsia="ja-JP"/>
        </w:rPr>
        <w:fldChar w:fldCharType="separate"/>
      </w:r>
      <w:r w:rsidR="00B0700F" w:rsidRPr="002F797A">
        <w:rPr>
          <w:noProof/>
          <w:shd w:val="clear" w:color="auto" w:fill="auto"/>
          <w:lang w:eastAsia="ja-JP"/>
        </w:rPr>
        <w:t>(Heyvaert &amp; Onghena, 2014b)</w:t>
      </w:r>
      <w:r w:rsidR="00B0700F" w:rsidRPr="002F797A">
        <w:rPr>
          <w:shd w:val="clear" w:color="auto" w:fill="auto"/>
          <w:lang w:eastAsia="ja-JP"/>
        </w:rPr>
        <w:fldChar w:fldCharType="end"/>
      </w:r>
      <w:r w:rsidR="00B0700F" w:rsidRPr="002F797A">
        <w:rPr>
          <w:shd w:val="clear" w:color="auto" w:fill="auto"/>
          <w:lang w:eastAsia="ja-JP"/>
        </w:rPr>
        <w:t>.</w:t>
      </w:r>
      <w:r w:rsidR="00234626" w:rsidRPr="002F797A">
        <w:rPr>
          <w:shd w:val="clear" w:color="auto" w:fill="auto"/>
          <w:lang w:eastAsia="ja-JP"/>
        </w:rPr>
        <w:t xml:space="preserve"> </w:t>
      </w:r>
      <w:r w:rsidR="00234626" w:rsidRPr="002F797A">
        <w:t>SCEs may be preferable to group-based designs</w:t>
      </w:r>
      <w:r w:rsidR="001A26C5" w:rsidRPr="002F797A">
        <w:t>,</w:t>
      </w:r>
      <w:r w:rsidR="00234626" w:rsidRPr="002F797A">
        <w:t xml:space="preserve"> where the existence or magnitude of the effect </w:t>
      </w:r>
      <w:r w:rsidR="00234626" w:rsidRPr="002F797A">
        <w:rPr>
          <w:i/>
          <w:iCs/>
        </w:rPr>
        <w:t>within</w:t>
      </w:r>
      <w:r w:rsidR="00234626" w:rsidRPr="002F797A">
        <w:t xml:space="preserve"> an individual is more relevant than the average effect </w:t>
      </w:r>
      <w:r w:rsidR="00234626" w:rsidRPr="002F797A">
        <w:rPr>
          <w:i/>
          <w:iCs/>
        </w:rPr>
        <w:t>across</w:t>
      </w:r>
      <w:r w:rsidR="00234626" w:rsidRPr="002F797A">
        <w:t xml:space="preserve"> a group of individuals.</w:t>
      </w:r>
      <w:r w:rsidR="00234626" w:rsidRPr="002F797A">
        <w:rPr>
          <w:shd w:val="clear" w:color="auto" w:fill="auto"/>
          <w:lang w:eastAsia="ja-JP"/>
        </w:rPr>
        <w:t xml:space="preserve"> </w:t>
      </w:r>
      <w:r w:rsidR="00B0700F" w:rsidRPr="002F797A">
        <w:rPr>
          <w:shd w:val="clear" w:color="auto" w:fill="auto"/>
          <w:lang w:eastAsia="ja-JP"/>
        </w:rPr>
        <w:t xml:space="preserve">The lower cost and flexibility of SCEs also make them ideal for studying new theories and interventions, </w:t>
      </w:r>
      <w:r w:rsidR="002245E3" w:rsidRPr="002F797A">
        <w:rPr>
          <w:shd w:val="clear" w:color="auto" w:fill="auto"/>
          <w:lang w:eastAsia="ja-JP"/>
        </w:rPr>
        <w:t>as is the case in</w:t>
      </w:r>
      <w:r w:rsidR="00B0700F" w:rsidRPr="002F797A">
        <w:rPr>
          <w:shd w:val="clear" w:color="auto" w:fill="auto"/>
          <w:lang w:eastAsia="ja-JP"/>
        </w:rPr>
        <w:t xml:space="preserve"> this study</w:t>
      </w:r>
      <w:r w:rsidR="00F53021" w:rsidRPr="002F797A">
        <w:rPr>
          <w:shd w:val="clear" w:color="auto" w:fill="auto"/>
          <w:lang w:eastAsia="ja-JP"/>
        </w:rPr>
        <w:t xml:space="preserve"> </w:t>
      </w:r>
      <w:r w:rsidR="00F53021" w:rsidRPr="002F797A">
        <w:rPr>
          <w:shd w:val="clear" w:color="auto" w:fill="auto"/>
          <w:lang w:eastAsia="ja-JP"/>
        </w:rPr>
        <w:fldChar w:fldCharType="begin" w:fldLock="1"/>
      </w:r>
      <w:r w:rsidR="007B1596" w:rsidRPr="002F797A">
        <w:rPr>
          <w:shd w:val="clear" w:color="auto" w:fill="auto"/>
          <w:lang w:eastAsia="ja-JP"/>
        </w:rPr>
        <w:instrText>ADDIN CSL_CITATION {"citationItems":[{"id":"ITEM-1","itemData":{"DOI":"10.1007/s40732-020-00402-5","ISSN":"2163-3452","abstract":"With the objective of increasing the magnitude of treatment effects in behavioral health, there is steadily growing interest in tailoring assessments and interventions to better match individual needs. This aligns with the central idea that behavior can be adequately understood by considering the unique characteristics of the individual and context. Thus, data collected at an individual level provides critical evidence that can be used to inform health care decisions, improve treatment, or refine theories. Yet, the majority of research in behavioral health is based on group-level analyses. Recent developments in the field of single-case experimental design (SCED) has provided new opportunities to utilize individual data. The present article provides a state-of-the art overview regarding key aspects of SCED, including a historical background to why and how SCED emerged, declined, and recently reemerged as well as methodological aspects such as design issues, challenges related to reliability and validity of repeated observations, innovations in visual and statistical analyses of individual data, strategies to deal with missing values, methodology to examine effect size, and approaches to summarize data from a large number of SCEDs using multilevel models and meta-analyses of replication data. Finally, the article discusses key concerns and actions needed to move the field forward.","author":[{"dropping-particle":"","family":"Vlaeyen","given":"Johan W S","non-dropping-particle":"","parse-names":false,"suffix":""},{"dropping-particle":"","family":"Wicksell","given":"Rikard K","non-dropping-particle":"","parse-names":false,"suffix":""},{"dropping-particle":"","family":"Simons","given":"Laura E","non-dropping-particle":"","parse-names":false,"suffix":""},{"dropping-particle":"","family":"Gentili","given":"Charlotte","non-dropping-particle":"","parse-names":false,"suffix":""},{"dropping-particle":"","family":"De","given":"Tamal Kumar","non-dropping-particle":"","parse-names":false,"suffix":""},{"dropping-particle":"","family":"Tate","given":"Robyn L","non-dropping-particle":"","parse-names":false,"suffix":""},{"dropping-particle":"","family":"Vohra","given":"Sunita","non-dropping-particle":"","parse-names":false,"suffix":""},{"dropping-particle":"","family":"Punja","given":"Salima","non-dropping-particle":"","parse-names":false,"suffix":""},{"dropping-particle":"","family":"Linton","given":"Steven J","non-dropping-particle":"","parse-names":false,"suffix":""},{"dropping-particle":"","family":"Sniehotta","given":"Falko F","non-dropping-particle":"","parse-names":false,"suffix":""},{"dropping-particle":"","family":"Onghena","given":"Patrick","non-dropping-particle":"","parse-names":false,"suffix":""}],"container-title":"The Psychological Record","id":"ITEM-1","issued":{"date-parts":[["2020"]]},"page":"659–670","title":"From Boulder to Stockholm in 70 years: Single case experimental designs in clinical research","type":"article-journal","volume":"70"},"uris":["http://www.mendeley.com/documents/?uuid=8cbc9455-1fec-45a0-9f79-1b3c919a9263"]}],"mendeley":{"formattedCitation":"(Vlaeyen et al., 2020)","plainTextFormattedCitation":"(Vlaeyen et al., 2020)","previouslyFormattedCitation":"(Vlaeyen et al., 2020)"},"properties":{"noteIndex":0},"schema":"https://github.com/citation-style-language/schema/raw/master/csl-citation.json"}</w:instrText>
      </w:r>
      <w:r w:rsidR="00F53021" w:rsidRPr="002F797A">
        <w:rPr>
          <w:shd w:val="clear" w:color="auto" w:fill="auto"/>
          <w:lang w:eastAsia="ja-JP"/>
        </w:rPr>
        <w:fldChar w:fldCharType="separate"/>
      </w:r>
      <w:r w:rsidR="00F53021" w:rsidRPr="002F797A">
        <w:rPr>
          <w:noProof/>
          <w:shd w:val="clear" w:color="auto" w:fill="auto"/>
          <w:lang w:eastAsia="ja-JP"/>
        </w:rPr>
        <w:t>(Vlaeyen et al., 2020)</w:t>
      </w:r>
      <w:r w:rsidR="00F53021" w:rsidRPr="002F797A">
        <w:rPr>
          <w:shd w:val="clear" w:color="auto" w:fill="auto"/>
          <w:lang w:eastAsia="ja-JP"/>
        </w:rPr>
        <w:fldChar w:fldCharType="end"/>
      </w:r>
      <w:r w:rsidR="00B0700F" w:rsidRPr="002F797A">
        <w:rPr>
          <w:shd w:val="clear" w:color="auto" w:fill="auto"/>
          <w:lang w:eastAsia="ja-JP"/>
        </w:rPr>
        <w:t>.</w:t>
      </w:r>
    </w:p>
    <w:p w14:paraId="6DDFB894" w14:textId="30CF9ECE" w:rsidR="00E7015D" w:rsidRPr="002F797A" w:rsidRDefault="00E7015D" w:rsidP="00957CDC">
      <w:pPr>
        <w:rPr>
          <w:shd w:val="clear" w:color="auto" w:fill="auto"/>
          <w:lang w:eastAsia="ja-JP"/>
        </w:rPr>
      </w:pPr>
      <w:r w:rsidRPr="002F797A">
        <w:rPr>
          <w:shd w:val="clear" w:color="auto" w:fill="auto"/>
          <w:lang w:eastAsia="ja-JP"/>
        </w:rPr>
        <w:t xml:space="preserve">In SCEs, </w:t>
      </w:r>
      <w:r w:rsidR="0096320A" w:rsidRPr="002F797A">
        <w:rPr>
          <w:shd w:val="clear" w:color="auto" w:fill="auto"/>
          <w:lang w:eastAsia="ja-JP"/>
        </w:rPr>
        <w:t>assignment</w:t>
      </w:r>
      <w:r w:rsidRPr="002F797A">
        <w:rPr>
          <w:shd w:val="clear" w:color="auto" w:fill="auto"/>
          <w:lang w:eastAsia="ja-JP"/>
        </w:rPr>
        <w:t xml:space="preserve"> of the treatment conditions </w:t>
      </w:r>
      <w:r w:rsidR="0096320A" w:rsidRPr="002F797A">
        <w:rPr>
          <w:shd w:val="clear" w:color="auto" w:fill="auto"/>
          <w:lang w:eastAsia="ja-JP"/>
        </w:rPr>
        <w:t xml:space="preserve">to measurement occasions </w:t>
      </w:r>
      <w:r w:rsidRPr="002F797A">
        <w:rPr>
          <w:shd w:val="clear" w:color="auto" w:fill="auto"/>
          <w:lang w:eastAsia="ja-JP"/>
        </w:rPr>
        <w:t>can be randomized to strengthen internal validity</w:t>
      </w:r>
      <w:r w:rsidR="003309F5" w:rsidRPr="002F797A">
        <w:rPr>
          <w:shd w:val="clear" w:color="auto" w:fill="auto"/>
          <w:lang w:eastAsia="ja-JP"/>
        </w:rPr>
        <w:t xml:space="preserve"> </w:t>
      </w:r>
      <w:r w:rsidR="003309F5" w:rsidRPr="002F797A">
        <w:rPr>
          <w:shd w:val="clear" w:color="auto" w:fill="auto"/>
          <w:lang w:eastAsia="ja-JP"/>
        </w:rPr>
        <w:fldChar w:fldCharType="begin" w:fldLock="1"/>
      </w:r>
      <w:r w:rsidR="00E52B36"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080/00223980.1975.9923926","ISSN":"0022-3980","author":[{"dropping-particle":"","family":"Edgington","given":"Eugene S","non-dropping-particle":"","parse-names":false,"suffix":""}],"container-title":"Journal of Psychology","id":"ITEM-2","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 Kratochwill &amp; Levin, 2010)","plainTextFormattedCitation":"(Edgington, 1975; Kratochwill &amp; Levin, 2010)","previouslyFormattedCitation":"(Edgington, 1975; Kratochwill &amp; Levin, 2010)"},"properties":{"noteIndex":0},"schema":"https://github.com/citation-style-language/schema/raw/master/csl-citation.json"}</w:instrText>
      </w:r>
      <w:r w:rsidR="003309F5" w:rsidRPr="002F797A">
        <w:rPr>
          <w:shd w:val="clear" w:color="auto" w:fill="auto"/>
          <w:lang w:eastAsia="ja-JP"/>
        </w:rPr>
        <w:fldChar w:fldCharType="separate"/>
      </w:r>
      <w:r w:rsidR="003309F5" w:rsidRPr="002F797A">
        <w:rPr>
          <w:noProof/>
          <w:shd w:val="clear" w:color="auto" w:fill="auto"/>
          <w:lang w:eastAsia="ja-JP"/>
        </w:rPr>
        <w:t>(Edgington, 1975; Kratochwill &amp; Levin, 2010)</w:t>
      </w:r>
      <w:r w:rsidR="003309F5" w:rsidRPr="002F797A">
        <w:rPr>
          <w:shd w:val="clear" w:color="auto" w:fill="auto"/>
          <w:lang w:eastAsia="ja-JP"/>
        </w:rPr>
        <w:fldChar w:fldCharType="end"/>
      </w:r>
      <w:r w:rsidRPr="002F797A">
        <w:rPr>
          <w:shd w:val="clear" w:color="auto" w:fill="auto"/>
          <w:lang w:eastAsia="ja-JP"/>
        </w:rPr>
        <w:t xml:space="preserve">. </w:t>
      </w:r>
      <w:r w:rsidR="00E52B36" w:rsidRPr="002F797A">
        <w:rPr>
          <w:shd w:val="clear" w:color="auto" w:fill="auto"/>
          <w:lang w:eastAsia="ja-JP"/>
        </w:rPr>
        <w:t xml:space="preserve">Additionally, replication using multiple participants strengthens external validity and generalizability of the results </w:t>
      </w:r>
      <w:r w:rsidR="00E52B36" w:rsidRPr="002F797A">
        <w:rPr>
          <w:shd w:val="clear" w:color="auto" w:fill="auto"/>
          <w:lang w:eastAsia="ja-JP"/>
        </w:rPr>
        <w:fldChar w:fldCharType="begin" w:fldLock="1"/>
      </w:r>
      <w:r w:rsidR="00F76592" w:rsidRPr="002F797A">
        <w:rPr>
          <w:shd w:val="clear" w:color="auto" w:fill="auto"/>
          <w:lang w:eastAsia="ja-JP"/>
        </w:rPr>
        <w:instrText>ADDIN CSL_CITATION {"citationItems":[{"id":"ITEM-1","itemData":{"DOI":"10.1037/a0017736","ISSN":"1082989X","abstract":"In recent years, single-case designs have increasingly been used to establish an empirical basis for evidence-based interventions and techniques in a variety of disciplines, including psychology and education. Although traditional single-case designs have typically not met the criteria for a randomized controlled trial relative to conventional multiple-participant experimental designs, there are procedures that can be adopted to create a randomized experiment in this class of experimental design. Our two major purposes in writing this article were (a) to review the various types of single-case design that have been and can be used in psychological and educational intervention research and (b) to incorporate randomized experimental schemes into these designs, thereby improving them so that investigators can draw more valid conclusions from their research. For each traditional single-case design type reviewed, we provide illustrations of how various forms of randomization can be introduced into the basic design structure. We conclude by recommending that traditional single-case intervention designs be transformed into more scientifically credible randomized single-case intervention designs whenever the research conditions under consideration permit. © 2010 American Psychological Association.","author":[{"dropping-particle":"","family":"Kratochwill","given":"T. R.","non-dropping-particle":"","parse-names":false,"suffix":""},{"dropping-particle":"","family":"Levin","given":"Joel R","non-dropping-particle":"","parse-names":false,"suffix":""}],"container-title":"Psychological Methods","id":"ITEM-1","issue":"2","issued":{"date-parts":[["2010"]]},"page":"124-144","title":"Enhancing the scientific credibility of single-case intervention research: Randomization to the rescue","type":"article-journal","volume":"15"},"uris":["http://www.mendeley.com/documents/?uuid=ddfbcc90-d048-4d65-9827-fac88001c360"]},{"id":"ITEM-2","itemData":{"DOI":"10.1177/001440290507100203","ISSN":"00144029","abstract":"Single-subject research plays an important role in the development of evidence-based practice in special education. The defining features of single-subject research are presented, the contributions of single-subject research for special education are reviewed, and a specific proposal is offered for using single-subject research to document evidence-based practice. This article allows readers to determine if a specific study is a credible example of single-subject research and if a specific practice or procedure has been validated as \"evidence-based\" via single-subject research.","author":[{"dropping-particle":"","family":"Horner","given":"Robert H.","non-dropping-particle":"","parse-names":false,"suffix":""},{"dropping-particle":"","family":"Carr","given":"Edward G.","non-dropping-particle":"","parse-names":false,"suffix":""},{"dropping-particle":"","family":"Halle","given":"James","non-dropping-particle":"","parse-names":false,"suffix":""},{"dropping-particle":"","family":"Mcgee","given":"Gail","non-dropping-particle":"","parse-names":false,"suffix":""},{"dropping-particle":"","family":"Odom","given":"Samuel","non-dropping-particle":"","parse-names":false,"suffix":""},{"dropping-particle":"","family":"Wolery","given":"Mark","non-dropping-particle":"","parse-names":false,"suffix":""}],"container-title":"Exceptional Children","id":"ITEM-2","issue":"2","issued":{"date-parts":[["2005"]]},"page":"165-179","title":"The use of single-subject research to identify evidence-based practice in special education","type":"article-journal","volume":"71"},"uris":["http://www.mendeley.com/documents/?uuid=57971ed7-7e9c-446d-b7a8-2e2d0ba25a7c"]}],"mendeley":{"formattedCitation":"(Horner et al., 2005; Kratochwill &amp; Levin, 2010)","plainTextFormattedCitation":"(Horner et al., 2005; Kratochwill &amp; Levin, 2010)","previouslyFormattedCitation":"(Horner et al., 2005; Kratochwill &amp; Levin, 2010)"},"properties":{"noteIndex":0},"schema":"https://github.com/citation-style-language/schema/raw/master/csl-citation.json"}</w:instrText>
      </w:r>
      <w:r w:rsidR="00E52B36" w:rsidRPr="002F797A">
        <w:rPr>
          <w:shd w:val="clear" w:color="auto" w:fill="auto"/>
          <w:lang w:eastAsia="ja-JP"/>
        </w:rPr>
        <w:fldChar w:fldCharType="separate"/>
      </w:r>
      <w:r w:rsidR="00E52B36" w:rsidRPr="002F797A">
        <w:rPr>
          <w:noProof/>
          <w:shd w:val="clear" w:color="auto" w:fill="auto"/>
          <w:lang w:eastAsia="ja-JP"/>
        </w:rPr>
        <w:t>(Horner et al., 2005; Kratochwill &amp; Levin, 2010)</w:t>
      </w:r>
      <w:r w:rsidR="00E52B36" w:rsidRPr="002F797A">
        <w:rPr>
          <w:shd w:val="clear" w:color="auto" w:fill="auto"/>
          <w:lang w:eastAsia="ja-JP"/>
        </w:rPr>
        <w:fldChar w:fldCharType="end"/>
      </w:r>
      <w:r w:rsidR="00E52B36" w:rsidRPr="002F797A">
        <w:rPr>
          <w:shd w:val="clear" w:color="auto" w:fill="auto"/>
          <w:lang w:eastAsia="ja-JP"/>
        </w:rPr>
        <w:t>. In our study design, we incorporate</w:t>
      </w:r>
      <w:r w:rsidR="0096320A" w:rsidRPr="002F797A">
        <w:rPr>
          <w:shd w:val="clear" w:color="auto" w:fill="auto"/>
          <w:lang w:eastAsia="ja-JP"/>
        </w:rPr>
        <w:t>d</w:t>
      </w:r>
      <w:r w:rsidR="00E52B36" w:rsidRPr="002F797A">
        <w:rPr>
          <w:shd w:val="clear" w:color="auto" w:fill="auto"/>
          <w:lang w:eastAsia="ja-JP"/>
        </w:rPr>
        <w:t xml:space="preserve"> both randomization and replication to enhance internal and external validity of the experiment. </w:t>
      </w:r>
    </w:p>
    <w:p w14:paraId="280C17B5" w14:textId="01307626" w:rsidR="00394FBB" w:rsidRPr="002F797A" w:rsidRDefault="00394FBB" w:rsidP="00394FBB">
      <w:pPr>
        <w:pStyle w:val="Heading2"/>
        <w:rPr>
          <w:shd w:val="clear" w:color="auto" w:fill="auto"/>
          <w:lang w:eastAsia="ja-JP"/>
        </w:rPr>
      </w:pPr>
      <w:r w:rsidRPr="002F797A">
        <w:rPr>
          <w:shd w:val="clear" w:color="auto" w:fill="auto"/>
          <w:lang w:eastAsia="ja-JP"/>
        </w:rPr>
        <w:lastRenderedPageBreak/>
        <w:t>Advantages of SCEs for Classical Conditioning</w:t>
      </w:r>
    </w:p>
    <w:p w14:paraId="3B313233" w14:textId="591543A3" w:rsidR="00394FBB" w:rsidRPr="002F797A" w:rsidRDefault="00394FBB" w:rsidP="00394FBB">
      <w:pPr>
        <w:rPr>
          <w:lang w:eastAsia="ja-JP"/>
        </w:rPr>
      </w:pPr>
      <w:bookmarkStart w:id="0" w:name="_Hlk86735861"/>
      <w:r w:rsidRPr="002F797A">
        <w:rPr>
          <w:lang w:eastAsia="ja-JP"/>
        </w:rPr>
        <w:t>SCEs are well suited to research questions about within-individual processes. Although group designs are historically respected, they are typically analyzed in a way that aggregates data from all individuals to estimate an effect at the group level</w:t>
      </w:r>
      <w:r w:rsidR="005326CA" w:rsidRPr="002F797A">
        <w:rPr>
          <w:lang w:eastAsia="ja-JP"/>
        </w:rPr>
        <w:t xml:space="preserve">—an </w:t>
      </w:r>
      <w:r w:rsidRPr="002F797A">
        <w:rPr>
          <w:lang w:eastAsia="ja-JP"/>
        </w:rPr>
        <w:t xml:space="preserve">effect that may </w:t>
      </w:r>
      <w:r w:rsidR="00D203DF" w:rsidRPr="002F797A">
        <w:rPr>
          <w:lang w:eastAsia="ja-JP"/>
        </w:rPr>
        <w:t>be non-existent</w:t>
      </w:r>
      <w:r w:rsidRPr="002F797A">
        <w:rPr>
          <w:lang w:eastAsia="ja-JP"/>
        </w:rPr>
        <w:t xml:space="preserve"> in any of the individuals within the group</w:t>
      </w:r>
      <w:r w:rsidR="00C97268" w:rsidRPr="002F797A">
        <w:rPr>
          <w:lang w:eastAsia="ja-JP"/>
        </w:rPr>
        <w:t xml:space="preserve"> </w:t>
      </w:r>
      <w:r w:rsidR="00C97268" w:rsidRPr="002F797A">
        <w:rPr>
          <w:lang w:eastAsia="ja-JP"/>
        </w:rPr>
        <w:fldChar w:fldCharType="begin" w:fldLock="1"/>
      </w:r>
      <w:r w:rsidR="0034376A" w:rsidRPr="002F797A">
        <w:rPr>
          <w:lang w:eastAsia="ja-JP"/>
        </w:rPr>
        <w:instrText>ADDIN CSL_CITATION {"citationItems":[{"id":"ITEM-1","itemData":{"DOI":"10.1111/j.1467-8721.2009.01619.x","ISSN":"0963-7214","abstract":"Most research methodology in the behavioral sciences employs interindividual analyses, which provide information about the state of affairs of the population. However, as shown by classical mathematical-statistical theorems (the ergodic theorems), such analyses do not provide information for, and cannot be applied at, the level of the individual, except on rare occasions when the processes of interest meet certain stringent conditions. When psychological processes violate these conditions, the interindividual analyses that are now standardly applied have to be replaced by analysis of intraindividual variation in order to obtain valid results. Two illustrations involving analysis of intraindividual variation of personality and emotional processes are given.","author":[{"dropping-particle":"","family":"Molenaar","given":"Peter C M","non-dropping-particle":"","parse-names":false,"suffix":""},{"dropping-particle":"","family":"Campbell","given":"Cynthia G","non-dropping-particle":"","parse-names":false,"suffix":""}],"container-title":"Current Directions in Psychological Science","id":"ITEM-1","issue":"2","issued":{"date-parts":[["2009","4","1"]]},"note":"doi: 10.1111/j.1467-8721.2009.01619.x","page":"112-117","publisher":"SAGE Publications Inc","title":"The new person-specific paradigm in psychology","type":"article-journal","volume":"18"},"uris":["http://www.mendeley.com/documents/?uuid=688f9077-cb4d-4bc4-b2b3-00e6024c5f5a"]}],"mendeley":{"formattedCitation":"(Molenaar &amp; Campbell, 2009)","plainTextFormattedCitation":"(Molenaar &amp; Campbell, 2009)","previouslyFormattedCitation":"(Molenaar &amp; Campbell, 2009)"},"properties":{"noteIndex":0},"schema":"https://github.com/citation-style-language/schema/raw/master/csl-citation.json"}</w:instrText>
      </w:r>
      <w:r w:rsidR="00C97268" w:rsidRPr="002F797A">
        <w:rPr>
          <w:lang w:eastAsia="ja-JP"/>
        </w:rPr>
        <w:fldChar w:fldCharType="separate"/>
      </w:r>
      <w:r w:rsidR="00C97268" w:rsidRPr="002F797A">
        <w:rPr>
          <w:noProof/>
          <w:lang w:eastAsia="ja-JP"/>
        </w:rPr>
        <w:t>(Molenaar &amp; Campbell, 2009)</w:t>
      </w:r>
      <w:r w:rsidR="00C97268" w:rsidRPr="002F797A">
        <w:rPr>
          <w:lang w:eastAsia="ja-JP"/>
        </w:rPr>
        <w:fldChar w:fldCharType="end"/>
      </w:r>
      <w:r w:rsidRPr="002F797A">
        <w:rPr>
          <w:lang w:eastAsia="ja-JP"/>
        </w:rPr>
        <w:t xml:space="preserve">. This </w:t>
      </w:r>
      <w:r w:rsidR="0046545C" w:rsidRPr="002F797A">
        <w:rPr>
          <w:lang w:eastAsia="ja-JP"/>
        </w:rPr>
        <w:t>aggr</w:t>
      </w:r>
      <w:r w:rsidR="00FD7A3A" w:rsidRPr="002F797A">
        <w:rPr>
          <w:lang w:eastAsia="ja-JP"/>
        </w:rPr>
        <w:t>egati</w:t>
      </w:r>
      <w:r w:rsidR="003D439E" w:rsidRPr="002F797A">
        <w:rPr>
          <w:lang w:eastAsia="ja-JP"/>
        </w:rPr>
        <w:t>o</w:t>
      </w:r>
      <w:r w:rsidR="00FD7A3A" w:rsidRPr="002F797A">
        <w:rPr>
          <w:lang w:eastAsia="ja-JP"/>
        </w:rPr>
        <w:t xml:space="preserve">n </w:t>
      </w:r>
      <w:r w:rsidRPr="002F797A">
        <w:rPr>
          <w:lang w:eastAsia="ja-JP"/>
        </w:rPr>
        <w:t>approach obscur</w:t>
      </w:r>
      <w:r w:rsidR="00B6447D" w:rsidRPr="002F797A">
        <w:rPr>
          <w:lang w:eastAsia="ja-JP"/>
        </w:rPr>
        <w:t>es</w:t>
      </w:r>
      <w:r w:rsidRPr="002F797A">
        <w:rPr>
          <w:lang w:eastAsia="ja-JP"/>
        </w:rPr>
        <w:t xml:space="preserve"> the true, within-individual effect, and the between-individual variability of that effect (which, itself, is typically worthy of attention</w:t>
      </w:r>
      <w:r w:rsidR="001A26C5" w:rsidRPr="002F797A">
        <w:rPr>
          <w:lang w:eastAsia="ja-JP"/>
        </w:rPr>
        <w:t>;</w:t>
      </w:r>
      <w:r w:rsidR="0071344A" w:rsidRPr="002F797A">
        <w:rPr>
          <w:lang w:eastAsia="ja-JP"/>
        </w:rPr>
        <w:t xml:space="preserve"> </w:t>
      </w:r>
      <w:r w:rsidR="0071344A" w:rsidRPr="002F797A">
        <w:rPr>
          <w:lang w:eastAsia="ja-JP"/>
        </w:rPr>
        <w:fldChar w:fldCharType="begin" w:fldLock="1"/>
      </w:r>
      <w:r w:rsidR="00C97268" w:rsidRPr="002F797A">
        <w:rPr>
          <w:lang w:eastAsia="ja-JP"/>
        </w:rPr>
        <w:instrText>ADDIN CSL_CITATION {"citationItems":[{"id":"ITEM-1","itemData":{"DOI":"10.1073/pnas.1711978115","abstract":"The current study quantified the degree to which group data are able to describe individual participants. We utilized intensive repeated-measures data—data that have been collected many times, across many individuals—to compare the distributions of bivariate correlations calculated within subjects vs. those calculated between subjects. Because the vast majority of social and medical science research aggregates across subjects, we aimed to assess how closely such aggregations reflect their constituent individuals. We provide evidence that conclusions drawn from aggregated data may be worryingly imprecise. Specifically, the variance in individuals is up to four times larger than in groups. These data call for a focus on idiography and open science that may substantially alter best-practice guidelines in the medical and behavioral sciences.Only for ergodic processes will inferences based on group-level data generalize to individual experience or behavior. Because human social and psychological processes typically have an individually variable and time-varying nature, they are unlikely to be ergodic. In this paper, six studies with a repeated-measure design were used for symmetric comparisons of interindividual and intraindividual variation. Our results delineate the potential scope and impact of nonergodic data in human subjects research. Analyses across six samples (with 87–94 participants and an equal number of assessments per participant) showed some degree of agreement in central tendency estimates (mean) between groups and individuals across constructs and data collection paradigms. However, the variance around the expected value was two to four times larger within individuals than within groups. This suggests that literatures in social and medical sciences may overestimate the accuracy of aggregated statistical estimates. This observation could have serious consequences for how we understand the consistency between group and individual correlations, and the generalizability of conclusions between domains. Researchers should explicitly test for equivalence of processes at the individual and group level across the social and medical sciences.","author":[{"dropping-particle":"","family":"Fisher","given":"Aaron J","non-dropping-particle":"","parse-names":false,"suffix":""},{"dropping-particle":"","family":"Medaglia","given":"John D","non-dropping-particle":"","parse-names":false,"suffix":""},{"dropping-particle":"","family":"Jeronimus","given":"Bertus F","non-dropping-particle":"","parse-names":false,"suffix":""}],"container-title":"Proceedings of the National Academy of Sciences","id":"ITEM-1","issue":"27","issued":{"date-parts":[["2018","7","3"]]},"page":"E6106 LP  - E6115","title":"Lack of group-to-individual generalizability is a threat to human subjects research","type":"article-journal","volume":"115"},"uris":["http://www.mendeley.com/documents/?uuid=86f12e6a-3f0a-4d68-a93f-a10143d5b5e0"]}],"mendeley":{"formattedCitation":"(Fisher et al., 2018)","manualFormatting":"Fisher et al., 2018)","plainTextFormattedCitation":"(Fisher et al., 2018)","previouslyFormattedCitation":"(Fisher et al., 2018)"},"properties":{"noteIndex":0},"schema":"https://github.com/citation-style-language/schema/raw/master/csl-citation.json"}</w:instrText>
      </w:r>
      <w:r w:rsidR="0071344A" w:rsidRPr="002F797A">
        <w:rPr>
          <w:lang w:eastAsia="ja-JP"/>
        </w:rPr>
        <w:fldChar w:fldCharType="separate"/>
      </w:r>
      <w:r w:rsidR="0071344A" w:rsidRPr="002F797A">
        <w:rPr>
          <w:noProof/>
          <w:lang w:eastAsia="ja-JP"/>
        </w:rPr>
        <w:t>Fisher et al., 2018)</w:t>
      </w:r>
      <w:r w:rsidR="0071344A" w:rsidRPr="002F797A">
        <w:rPr>
          <w:lang w:eastAsia="ja-JP"/>
        </w:rPr>
        <w:fldChar w:fldCharType="end"/>
      </w:r>
      <w:r w:rsidRPr="002F797A">
        <w:rPr>
          <w:lang w:eastAsia="ja-JP"/>
        </w:rPr>
        <w:t>. Of course, it is possible to consider within-individual changes in some group designs, but an SCE offers a superior approach to achiev</w:t>
      </w:r>
      <w:r w:rsidR="001A26C5" w:rsidRPr="002F797A">
        <w:rPr>
          <w:lang w:eastAsia="ja-JP"/>
        </w:rPr>
        <w:t>ing</w:t>
      </w:r>
      <w:r w:rsidRPr="002F797A">
        <w:rPr>
          <w:lang w:eastAsia="ja-JP"/>
        </w:rPr>
        <w:t xml:space="preserve"> a </w:t>
      </w:r>
      <w:r w:rsidR="0034376A" w:rsidRPr="002F797A">
        <w:rPr>
          <w:lang w:eastAsia="ja-JP"/>
        </w:rPr>
        <w:t xml:space="preserve">sufficiently </w:t>
      </w:r>
      <w:r w:rsidRPr="002F797A">
        <w:rPr>
          <w:lang w:eastAsia="ja-JP"/>
        </w:rPr>
        <w:t xml:space="preserve">powered </w:t>
      </w:r>
      <w:r w:rsidR="0034376A" w:rsidRPr="002F797A">
        <w:rPr>
          <w:lang w:eastAsia="ja-JP"/>
        </w:rPr>
        <w:t xml:space="preserve">(&gt; 80%) </w:t>
      </w:r>
      <w:r w:rsidRPr="002F797A">
        <w:rPr>
          <w:lang w:eastAsia="ja-JP"/>
        </w:rPr>
        <w:t>examination of within-subject effects</w:t>
      </w:r>
      <w:r w:rsidR="0034376A" w:rsidRPr="002F797A">
        <w:rPr>
          <w:lang w:eastAsia="ja-JP"/>
        </w:rPr>
        <w:t xml:space="preserve"> </w:t>
      </w:r>
      <w:r w:rsidR="0034376A" w:rsidRPr="002F797A">
        <w:rPr>
          <w:lang w:eastAsia="ja-JP"/>
        </w:rPr>
        <w:fldChar w:fldCharType="begin" w:fldLock="1"/>
      </w:r>
      <w:r w:rsidR="0034376A" w:rsidRPr="002F797A">
        <w:rPr>
          <w:lang w:eastAsia="ja-JP"/>
        </w:rPr>
        <w:instrText>ADDIN CSL_CITATION {"citationItems":[{"id":"ITEM-1","itemData":{"author":[{"dropping-particle":"","family":"Ferron","given":"John","non-dropping-particle":"","parse-names":false,"suffix":""},{"dropping-particle":"","family":"Ware","given":"William","non-dropping-particle":"","parse-names":false,"suffix":""}],"container-title":"The Journal of Experimental Education","id":"ITEM-1","issue":"2","issued":{"date-parts":[["1995"]]},"page":"167-178","title":"Analyzing single-case data: The power of randomization tests","type":"article-journal","volume":"63"},"uris":["http://www.mendeley.com/documents/?uuid=10969372-d714-4dd9-be5d-56f2952ac89a"]},{"id":"ITEM-2","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2","issue":"3","issued":{"date-parts":[["1996"]]},"page":"231-239","title":"The power of randomization tests for single-case phase designs","type":"article-journal","volume":"64"},"uris":["http://www.mendeley.com/documents/?uuid=a041ea39-019c-41f1-84e0-80ff61fccbc1"]}],"mendeley":{"formattedCitation":"(Ferron &amp; Onghena, 1996; Ferron &amp; Ware, 1995)","plainTextFormattedCitation":"(Ferron &amp; Onghena, 1996; Ferron &amp; Ware, 1995)"},"properties":{"noteIndex":0},"schema":"https://github.com/citation-style-language/schema/raw/master/csl-citation.json"}</w:instrText>
      </w:r>
      <w:r w:rsidR="0034376A" w:rsidRPr="002F797A">
        <w:rPr>
          <w:lang w:eastAsia="ja-JP"/>
        </w:rPr>
        <w:fldChar w:fldCharType="separate"/>
      </w:r>
      <w:r w:rsidR="0034376A" w:rsidRPr="002F797A">
        <w:rPr>
          <w:noProof/>
          <w:lang w:eastAsia="ja-JP"/>
        </w:rPr>
        <w:t>(Ferron &amp; Onghena, 1996; Ferron &amp; Ware, 1995)</w:t>
      </w:r>
      <w:r w:rsidR="0034376A" w:rsidRPr="002F797A">
        <w:rPr>
          <w:lang w:eastAsia="ja-JP"/>
        </w:rPr>
        <w:fldChar w:fldCharType="end"/>
      </w:r>
      <w:r w:rsidR="00C97268" w:rsidRPr="002F797A">
        <w:rPr>
          <w:lang w:eastAsia="ja-JP"/>
        </w:rPr>
        <w:t>.</w:t>
      </w:r>
      <w:r w:rsidR="0071344A" w:rsidRPr="002F797A">
        <w:rPr>
          <w:lang w:eastAsia="ja-JP"/>
        </w:rPr>
        <w:t xml:space="preserve"> </w:t>
      </w:r>
      <w:r w:rsidRPr="002F797A">
        <w:rPr>
          <w:lang w:eastAsia="ja-JP"/>
        </w:rPr>
        <w:t>Wh</w:t>
      </w:r>
      <w:r w:rsidR="00B63F6F" w:rsidRPr="002F797A">
        <w:rPr>
          <w:lang w:eastAsia="ja-JP"/>
        </w:rPr>
        <w:t>ereas</w:t>
      </w:r>
      <w:r w:rsidRPr="002F797A">
        <w:rPr>
          <w:lang w:eastAsia="ja-JP"/>
        </w:rPr>
        <w:t xml:space="preserve"> traditional group-based designs generate knowledge on the population level only, SCEs generate knowledge </w:t>
      </w:r>
      <w:r w:rsidR="003E40C0" w:rsidRPr="002F797A">
        <w:rPr>
          <w:lang w:eastAsia="ja-JP"/>
        </w:rPr>
        <w:t>at</w:t>
      </w:r>
      <w:r w:rsidRPr="002F797A">
        <w:rPr>
          <w:lang w:eastAsia="ja-JP"/>
        </w:rPr>
        <w:t xml:space="preserve"> the level of the individual. Finally, findings from group-based designs cannot be generalized towards individuals, while SCEs can be aggregated for insights on populations.</w:t>
      </w:r>
    </w:p>
    <w:bookmarkEnd w:id="0"/>
    <w:p w14:paraId="3B77A45F" w14:textId="746BEC55" w:rsidR="00557A96" w:rsidRPr="002F797A" w:rsidRDefault="00557A96" w:rsidP="00557A96">
      <w:pPr>
        <w:pStyle w:val="Heading2"/>
        <w:rPr>
          <w:shd w:val="clear" w:color="auto" w:fill="auto"/>
          <w:lang w:eastAsia="ja-JP"/>
        </w:rPr>
      </w:pPr>
      <w:r w:rsidRPr="002F797A">
        <w:rPr>
          <w:shd w:val="clear" w:color="auto" w:fill="auto"/>
          <w:lang w:eastAsia="ja-JP"/>
        </w:rPr>
        <w:t>Analyzing SCEs</w:t>
      </w:r>
    </w:p>
    <w:p w14:paraId="6B567269" w14:textId="0B508957" w:rsidR="00557A96" w:rsidRPr="002F797A" w:rsidRDefault="00F76592" w:rsidP="00957CDC">
      <w:pPr>
        <w:rPr>
          <w:shd w:val="clear" w:color="auto" w:fill="auto"/>
          <w:lang w:eastAsia="ja-JP"/>
        </w:rPr>
      </w:pPr>
      <w:r w:rsidRPr="002F797A">
        <w:rPr>
          <w:shd w:val="clear" w:color="auto" w:fill="auto"/>
          <w:lang w:eastAsia="ja-JP"/>
        </w:rPr>
        <w:t xml:space="preserve">SCEs are often difficult to analyze due to the presence of serial correlation in observed data and nonadherence to distributional assumptions </w:t>
      </w:r>
      <w:r w:rsidRPr="002F797A">
        <w:rPr>
          <w:shd w:val="clear" w:color="auto" w:fill="auto"/>
          <w:lang w:eastAsia="ja-JP"/>
        </w:rPr>
        <w:fldChar w:fldCharType="begin" w:fldLock="1"/>
      </w:r>
      <w:r w:rsidR="00EE2BB4" w:rsidRPr="002F797A">
        <w:rPr>
          <w:shd w:val="clear" w:color="auto" w:fill="auto"/>
          <w:lang w:eastAsia="ja-JP"/>
        </w:rPr>
        <w:instrText>ADDIN CSL_CITATION {"citationItems":[{"id":"ITEM-1","itemData":{"ISBN":"0191-5401(Print)","abstract":"Reports that in single-S, single-case, small-sample, or interrupted time-series research, a conflict exists regarding whether sampling errors of observations obtained during baseline or intervention are independent so that statistical procedures such as analysis of variance (ANOVA) and regression can be applied to the data. In the present study, observations from 101 baseline phases and 125 intervention phases were examined for autocorrelation. Data show that many single-S studies were based on data in which the autocorrelations tended to be larger than zero and were measured on samples for which the test for identifying a nonzero autocorrelation as significant had low power. Results question the recommendations made by B. E. Huitema (see record 1986-08129-001) that classical data analytic procedures can be employed for single-S studies. (PsycINFO Database Record (c) 2016 APA, all rights reserved)","author":[{"dropping-particle":"","family":"Busk","given":"Patricia L","non-dropping-particle":"","parse-names":false,"suffix":""},{"dropping-particle":"","family":"Marascuilo","given":"Leonard A","non-dropping-particle":"","parse-names":false,"suffix":""}],"container-title":"Behavioral Assessment","id":"ITEM-1","issue":"3","issued":{"date-parts":[["1988"]]},"page":"229-242","publisher":"Pergamon Press, Inc.","publisher-place":"US","title":"Autocorrelation in single-subject research: A counterargument to the myth of no autocorrelation.","type":"article-journal","volume":"10"},"uris":["http://www.mendeley.com/documents/?uuid=74f7e531-03b7-42a5-ac46-16097a467507"]},{"id":"ITEM-2","itemData":{"DOI":"10.1177/0145445513510931","ISBN":"0145-4455","ISSN":"15524167","PMID":"24235178","abstract":"A wide variety of effect sizes (ESs) has been used in the single-case design literature. Several researchers have \" stress tested \" these ESs by subjecting them to various degrees of problem data (e.g., autocorrelation, slope), resulting in the conditions by which different ESs can be considered valid. However, on the back end, few researchers have considered how prevalent and severe these problems are in extant data and as a result, how concerned applied researchers should be. The current study extracted and aggregated indicators of violations of normality and independence across four domains of educational study. Significant violations were found in total and across fields, including low levels of autocorrelation and moderate levels of absolute trend. These violations affect the selection and interpretation of ESs at the individual study level and for meta-analysis. Implications and recommendations are discussed.","author":[{"dropping-particle":"","family":"Solomon","given":"Benjamin George","non-dropping-particle":"","parse-names":false,"suffix":""}],"container-title":"Behavior Modification","id":"ITEM-2","issue":"4","issued":{"date-parts":[["2014"]]},"page":"477-496","title":"Violations of assumptions in school-based single-case data: Implications for the selection and interpretation of effect sizes","type":"article-journal","volume":"38"},"uris":["http://www.mendeley.com/documents/?uuid=11839ff2-3056-4ff3-ad43-e69b0a63d7f5"]},{"id":"ITEM-3","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3","issue":"4","issued":{"date-parts":[["1996"]]},"page":"733-738","title":"Using randomization techniques to analyse behavioural data","type":"article-journal","volume":"51"},"uris":["http://www.mendeley.com/documents/?uuid=7af2bb5e-1012-44cf-9930-577e677fe190"]},{"id":"ITEM-4","itemData":{"DOI":"10.1037/a0029312","ISBN":"1939-1463(Electronic);1082-989X(Print)","ISSN":"1939-1463","PMID":"22845874","abstract":"This article systematically reviews the research design and methodological characteristics of single-case experimental design (SCED) research published in peer-reviewed journals between 2000 and 2010. SCEDs provide researchers with a flexible and viable alternative to group designs with large sample sizes. However, methodological challenges have precluded widespread implementation and acceptance of the SCED as a viable complementary methodology to the predominant group design. This article includes a description of the research design, measurement, and analysis domains distinctive to the SCED; a discussion of the results within the framework of contemporary standards and guidelines in the field; and a presentation of updated benchmarks for key characteristics (e.g., baseline sampling, method of analysis), and overall, it provides researchers and reviewers with a resource for conducting and evaluating SCED research. The results of the systematic review of 409 studies suggest that recently published SCED research is largely in accordance with contemporary criteria for experimental quality. Analytic method emerged as an area of discord. Comparison of the findings of this review with historical estimates of the use of statistical analysis indicates an upward trend, but visual analysis remains the most common analytic method and also garners the most support among those entities providing SCED standards. Although consensus exists along key dimensions of single-case research design, and researchers appear to be practicing within these parameters, there remains a need for further evaluation of assessment and sampling techniques and data analytic methods.","author":[{"dropping-particle":"","family":"Smith","given":"Justin D.","non-dropping-particle":"","parse-names":false,"suffix":""}],"container-title":"Psychological Methods","id":"ITEM-4","issue":"4","issued":{"date-parts":[["2012"]]},"page":"510-550","title":"Single-case experimental designs: A systematic review of published research and current standards","type":"article-journal","volume":"17"},"uris":["http://www.mendeley.com/documents/?uuid=262394ee-ba03-418c-8487-7cc5f4ad196a"]}],"mendeley":{"formattedCitation":"(Adams &amp; Anthony, 1996; Busk &amp; Marascuilo, 1988; Smith, 2012; Solomon, 2014)","plainTextFormattedCitation":"(Adams &amp; Anthony, 1996; Busk &amp; Marascuilo, 1988; Smith, 2012; Solomon, 2014)","previouslyFormattedCitation":"(Adams &amp; Anthony, 1996; Busk &amp; Marascuilo, 1988; Smith, 2012; Solomon, 2014)"},"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Busk &amp; Marascuilo, 1988; Smith, 2012; Solomon, 2014)</w:t>
      </w:r>
      <w:r w:rsidRPr="002F797A">
        <w:rPr>
          <w:shd w:val="clear" w:color="auto" w:fill="auto"/>
          <w:lang w:eastAsia="ja-JP"/>
        </w:rPr>
        <w:fldChar w:fldCharType="end"/>
      </w:r>
      <w:r w:rsidRPr="002F797A">
        <w:rPr>
          <w:shd w:val="clear" w:color="auto" w:fill="auto"/>
          <w:lang w:eastAsia="ja-JP"/>
        </w:rPr>
        <w:t xml:space="preserve">. </w:t>
      </w:r>
      <w:r w:rsidR="00F42503" w:rsidRPr="002F797A">
        <w:rPr>
          <w:shd w:val="clear" w:color="auto" w:fill="auto"/>
          <w:lang w:eastAsia="ja-JP"/>
        </w:rPr>
        <w:t>Traditionally</w:t>
      </w:r>
      <w:r w:rsidR="001A26C5" w:rsidRPr="002F797A">
        <w:rPr>
          <w:shd w:val="clear" w:color="auto" w:fill="auto"/>
          <w:lang w:eastAsia="ja-JP"/>
        </w:rPr>
        <w:t>,</w:t>
      </w:r>
      <w:r w:rsidR="00F42503" w:rsidRPr="002F797A">
        <w:rPr>
          <w:shd w:val="clear" w:color="auto" w:fill="auto"/>
          <w:lang w:eastAsia="ja-JP"/>
        </w:rPr>
        <w:t xml:space="preserve"> visual analysis was </w:t>
      </w:r>
      <w:r w:rsidR="00193C45" w:rsidRPr="002F797A">
        <w:rPr>
          <w:shd w:val="clear" w:color="auto" w:fill="auto"/>
          <w:lang w:eastAsia="ja-JP"/>
        </w:rPr>
        <w:t>the preferred method for analyzing SCE data</w:t>
      </w:r>
      <w:r w:rsidR="00F42503" w:rsidRPr="002F797A">
        <w:rPr>
          <w:shd w:val="clear" w:color="auto" w:fill="auto"/>
          <w:lang w:eastAsia="ja-JP"/>
        </w:rPr>
        <w:t xml:space="preserve">, but researchers now </w:t>
      </w:r>
      <w:r w:rsidR="00EE2BB4" w:rsidRPr="002F797A">
        <w:rPr>
          <w:shd w:val="clear" w:color="auto" w:fill="auto"/>
          <w:lang w:eastAsia="ja-JP"/>
        </w:rPr>
        <w:t xml:space="preserve">recommend quantitative statistical analysis to complement visual analysis </w:t>
      </w:r>
      <w:r w:rsidR="00EE2BB4" w:rsidRPr="002F797A">
        <w:rPr>
          <w:shd w:val="clear" w:color="auto" w:fill="auto"/>
          <w:lang w:eastAsia="ja-JP"/>
        </w:rPr>
        <w:fldChar w:fldCharType="begin" w:fldLock="1"/>
      </w:r>
      <w:r w:rsidR="0096320A" w:rsidRPr="002F797A">
        <w:rPr>
          <w:shd w:val="clear" w:color="auto" w:fill="auto"/>
          <w:lang w:eastAsia="ja-JP"/>
        </w:rPr>
        <w:instrText>ADDIN CSL_CITATION {"citationItems":[{"id":"ITEM-1","itemData":{"DOI":"10.1177/002246699002300407","ISSN":"0022-4669","abstract":"The agreement between visual analysis and the results of the split-middle method of trend estimation was examined using a set of 24 stimulus graphs. Thirty raters indicated whether a significant change occurred across the phases of the stimulus graphs. The average visual analysis score for each graph was then compared to the results of the split-middle method of trend estimation. Using the trend line and tables based on the cumulative binomial probability distribution, a statistical statement of change across design phases was generated. The level of agreement between visual and statistical inferences was .46. The sensitivity, specificity, and predictive value of visual analysis in relation to the statistical conclusions ranged from .38 to .73. Findings indicate the need for continued investigation of the various properties of visual and statistical analysis as applied to single subject data.","author":[{"dropping-particle":"","family":"Ottenbacher","given":"Kenneth J","non-dropping-particle":"","parse-names":false,"suffix":""}],"container-title":"The Journal of Special Education","id":"ITEM-1","issue":"4","issued":{"date-parts":[["1990","1","1"]]},"note":"doi: 10.1177/002246699002300407","page":"436-449","publisher":"SAGE Publications Inc","title":"When is a picture worth a thousand p values? A comparison of visual and quantitative methods to analyze single subject data","type":"article-journal","volume":"23"},"uris":["http://www.mendeley.com/documents/?uuid=6ac9fab7-9fe1-4444-87d5-e0f6a30a5d50"]},{"id":"ITEM-2","itemData":{"DOI":"10.1901/jaba.1990.23-341","ISSN":"0021-8855","abstract":"Visual analysis is the dominant method of analysis for single-case time series. The literature assumes that visual analysts will be conservative judges. We show that previous research into visual analysis has not adequately examined false alarm and miss rates or the effect of serial dependence. In order to measure false alarm and miss rates while varying serial dependence, amount of random variability, and effect size, 37 students undertaking a postgraduate course in single-case design and analysis were required to assess the presence of an intervention effect in each of 27 AB charts constructed using a first-order autoregressive model. Three levels of effect size and three levels of variability, representative of values found in published charts, were combined with autocorrelation coefficients of 0, 0.3 and 0.6 in a factorial design. False alarm rates were surprisingly high (16% to 84%). Positive autocorrelation and increased random variation both significantly increased the false alarm rates and interacted in a nonlinear fashion. Miss rates were relatively low (0% to 22%) and were not significantly affected by the design parameters. Thus, visual analysts were not conservative, and serial dependence did influence judgment.","author":[{"dropping-particle":"","family":"Matyas","given":"T A","non-dropping-particle":"","parse-names":false,"suffix":""},{"dropping-particle":"","family":"Greenwood","given":"K M","non-dropping-particle":"","parse-names":false,"suffix":""}],"container-title":"Journal of applied behavior analysis","id":"ITEM-2","issue":"3","issued":{"date-parts":[["1990"]]},"page":"341-351","title":"Visual analysis of single-case time series: Effects of variability, serial dependence, and magnitude of intervention effects","type":"article-journal","volume":"23"},"uris":["http://www.mendeley.com/documents/?uuid=e409d006-b37a-4457-8234-b2da63d44f77"]},{"id":"ITEM-3","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3","issued":{"date-parts":[["2010"]]},"title":"Single-case design technical documentation","type":"article"},"uris":["http://www.mendeley.com/documents/?uuid=5dcf7b6e-f904-44b1-9c41-015a9c911322"]},{"id":"ITEM-4","itemData":{"DOI":"10.1017/BrImp.2017.17","ISSN":"18395252","abstract":"Single-case experimental designs meeting evidence standards are useful for identifying empirically-supported practices. Part of the research process entails data analysis, which can be performed both visually and numerically. In the current text, we discuss several statistical techniques focusing on the descriptive quantifications that they provide on aspects such as overlap, difference in level and in slope. In both cases, the numerical results are interpreted in light of the characteristics of the data as identified via visual inspection. Two previously published data sets from patients with traumatic brain injury are re-analysed, illustrating several analytical options and the data patterns for which each of these analytical techniques is especially useful, considering their assumptions and limitations. In order to make the current review maximally informative for applied researchers, we point to free user-friendly web applications of the analytical techniques. Moreover, we offer up-to-date references to the potentially useful analytical techniques not illustrated in the article. Finally, we point to some analytical challenges and offer tentative recommendations about how to deal with them.","author":[{"dropping-particle":"","family":"Manolov","given":"Rumen","non-dropping-particle":"","parse-names":false,"suffix":""},{"dropping-particle":"","family":"Solanas","given":"Antonio","non-dropping-particle":"","parse-names":false,"suffix":""}],"container-title":"Brain Impairment","id":"ITEM-4","issue":"1","issued":{"date-parts":[["2018"]]},"page":"18-32","title":"Analytical options for single-case experimental designs: Review and application to brain impairment","type":"article-journal","volume":"19"},"uris":["http://www.mendeley.com/documents/?uuid=4721ed20-453c-4fb0-a49d-2eac81d9d519"]},{"id":"ITEM-5","itemData":{"DOI":"10.1016/j.beth.2016.04.008","ISSN":"18781888","PMID":"28077224","abstract":"The current paper responds to the need to provide guidance to applied single-case researchers regarding the possibilities of data analysis. The amount of available single-case data analytical techniques has been growing during recent years and a general overview, comparing the possibilities of these techniques, is missing. Such an overview is provided that refers to techniques that yield results in terms of a raw or standardized difference and procedures related to regression analysis, as well as nonoverlap and percentage change indices. The comparison is provided in terms of the type of quantification provided, data features taken into account, conditions in which the techniques are appropriate, possibilities for meta-analysis, and evidence available on their performance. Moreover, we provide a set of recommendations for choosing appropriate analysis techniques, pointing at specific situations (aims, types of data, researchers’ resources) and the data analytical techniques that are most appropriate in these situations. The recommendations are contextualized using a variety of published single-case data sets in order to illustrate a range of realistic situations that researchers have faced and may face in their investigations.","author":[{"dropping-particle":"","family":"Manolov","given":"Rumen","non-dropping-particle":"","parse-names":false,"suffix":""},{"dropping-particle":"","family":"Moeyaert","given":"Mariola","non-dropping-particle":"","parse-names":false,"suffix":""}],"container-title":"Behavior Therapy","id":"ITEM-5","issue":"1","issued":{"date-parts":[["2017"]]},"page":"97-114","publisher":"Elsevier B.V.","title":"Recommendations for choosing single-case data analytical techniques","type":"article-journal","volume":"48"},"uris":["http://www.mendeley.com/documents/?uuid=6d3fa4a6-b213-4df7-bb61-431c358a439c"]}],"mendeley":{"formattedCitation":"(Kratochwill et al., 2010; Manolov &amp; Moeyaert, 2017; Manolov &amp; Solanas, 2018; Matyas &amp; Greenwood, 1990; Ottenbacher, 1990)","plainTextFormattedCitation":"(Kratochwill et al., 2010; Manolov &amp; Moeyaert, 2017; Manolov &amp; Solanas, 2018; Matyas &amp; Greenwood, 1990; Ottenbacher, 1990)","previouslyFormattedCitation":"(Kratochwill et al., 2010; Manolov &amp; Moeyaert, 2017; Manolov &amp; Solanas, 2018; Matyas &amp; Greenwood, 1990; Ottenbacher, 1990)"},"properties":{"noteIndex":0},"schema":"https://github.com/citation-style-language/schema/raw/master/csl-citation.json"}</w:instrText>
      </w:r>
      <w:r w:rsidR="00EE2BB4" w:rsidRPr="002F797A">
        <w:rPr>
          <w:shd w:val="clear" w:color="auto" w:fill="auto"/>
          <w:lang w:eastAsia="ja-JP"/>
        </w:rPr>
        <w:fldChar w:fldCharType="separate"/>
      </w:r>
      <w:r w:rsidR="00EE2BB4" w:rsidRPr="002F797A">
        <w:rPr>
          <w:noProof/>
          <w:shd w:val="clear" w:color="auto" w:fill="auto"/>
          <w:lang w:eastAsia="ja-JP"/>
        </w:rPr>
        <w:t>(Kratochwill et al., 2010; Manolov &amp; Moeyaert, 2017; Manolov &amp; Solanas, 2018; Matyas &amp; Greenwood, 1990; Ottenbacher, 1990)</w:t>
      </w:r>
      <w:r w:rsidR="00EE2BB4" w:rsidRPr="002F797A">
        <w:rPr>
          <w:shd w:val="clear" w:color="auto" w:fill="auto"/>
          <w:lang w:eastAsia="ja-JP"/>
        </w:rPr>
        <w:fldChar w:fldCharType="end"/>
      </w:r>
      <w:r w:rsidR="00EE2BB4" w:rsidRPr="002F797A">
        <w:rPr>
          <w:shd w:val="clear" w:color="auto" w:fill="auto"/>
          <w:lang w:eastAsia="ja-JP"/>
        </w:rPr>
        <w:t>. Specifically, for experiments involving user-reported ordinal data, such as th</w:t>
      </w:r>
      <w:r w:rsidR="00671721" w:rsidRPr="002F797A">
        <w:rPr>
          <w:shd w:val="clear" w:color="auto" w:fill="auto"/>
          <w:lang w:eastAsia="ja-JP"/>
        </w:rPr>
        <w:t>e current</w:t>
      </w:r>
      <w:r w:rsidR="00EE2BB4" w:rsidRPr="002F797A">
        <w:rPr>
          <w:shd w:val="clear" w:color="auto" w:fill="auto"/>
          <w:lang w:eastAsia="ja-JP"/>
        </w:rPr>
        <w:t xml:space="preserve"> experiment, nonparametric statistical methods may be best suited for analysis, as the observed data may not adhere to distributional assumptions required for popular parametric methods. </w:t>
      </w:r>
    </w:p>
    <w:p w14:paraId="4FB590D0" w14:textId="30A3356C" w:rsidR="00957CDC" w:rsidRPr="002F797A" w:rsidRDefault="0096320A" w:rsidP="00957CDC">
      <w:pPr>
        <w:rPr>
          <w:shd w:val="clear" w:color="auto" w:fill="auto"/>
          <w:lang w:eastAsia="ja-JP"/>
        </w:rPr>
      </w:pPr>
      <w:r w:rsidRPr="002F797A">
        <w:rPr>
          <w:shd w:val="clear" w:color="auto" w:fill="auto"/>
          <w:lang w:eastAsia="ja-JP"/>
        </w:rPr>
        <w:lastRenderedPageBreak/>
        <w:t xml:space="preserve">Randomization </w:t>
      </w:r>
      <w:r w:rsidR="00425CEB" w:rsidRPr="002F797A">
        <w:rPr>
          <w:shd w:val="clear" w:color="auto" w:fill="auto"/>
          <w:lang w:eastAsia="ja-JP"/>
        </w:rPr>
        <w:t>t</w:t>
      </w:r>
      <w:r w:rsidRPr="002F797A">
        <w:rPr>
          <w:shd w:val="clear" w:color="auto" w:fill="auto"/>
          <w:lang w:eastAsia="ja-JP"/>
        </w:rPr>
        <w:t xml:space="preserve">ests (RTs) are nonparametric </w:t>
      </w:r>
      <w:r w:rsidR="0042344C" w:rsidRPr="002F797A">
        <w:rPr>
          <w:shd w:val="clear" w:color="auto" w:fill="auto"/>
          <w:lang w:eastAsia="ja-JP"/>
        </w:rPr>
        <w:t>hypothesis tests</w:t>
      </w:r>
      <w:r w:rsidRPr="002F797A">
        <w:rPr>
          <w:shd w:val="clear" w:color="auto" w:fill="auto"/>
          <w:lang w:eastAsia="ja-JP"/>
        </w:rPr>
        <w:t xml:space="preserve"> recommended for analyzing SCEs </w:t>
      </w:r>
      <w:r w:rsidRPr="002F797A">
        <w:rPr>
          <w:shd w:val="clear" w:color="auto" w:fill="auto"/>
          <w:lang w:eastAsia="ja-JP"/>
        </w:rPr>
        <w:fldChar w:fldCharType="begin" w:fldLock="1"/>
      </w:r>
      <w:r w:rsidR="002C57F9" w:rsidRPr="002F797A">
        <w:rPr>
          <w:shd w:val="clear" w:color="auto" w:fill="auto"/>
          <w:lang w:eastAsia="ja-JP"/>
        </w:rPr>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id":"ITEM-2","itemData":{"DOI":"https://doi.org/10.1006/anbe.1996.0077","ISSN":"0003-3472","abstract":"Data from behavioural studies are frequently non-normally distributed and cannot be analysed with traditional parametric statistics. Instead, behaviourists must rely on rank-transformation tests, which lose potentially valuable information present in the data. Recently, however, biologists in other disciplines have resolved similar statistical difficulties by using resampling methods. Results from Kruskal–Wallis non-parametric ANOVA and randomization tests were compared for two behavioural data sets. It was found that randomization tests were more powerful than Kruskal–Wallis, and could thus detect smaller effect sizes present in the data. In addition, the variance was calculated around theP-value at eight levels of replication ranging from 500 to 10000, to determine the optimal number of replications for the randomization test. The variance around theP-value decreased as the number of replications increased. TheP-value stabilized at 5000 replications, and thus it is recommended that at least 5000 replications be used for randomization tests on behavioural data.","author":[{"dropping-particle":"","family":"Adams","given":"Dean C","non-dropping-particle":"","parse-names":false,"suffix":""},{"dropping-particle":"","family":"Anthony","given":"Carl D","non-dropping-particle":"","parse-names":false,"suffix":""}],"container-title":"Animal Behaviour","id":"ITEM-2","issue":"4","issued":{"date-parts":[["1996"]]},"page":"733-738","title":"Using randomization techniques to analyse behavioural data","type":"article-journal","volume":"51"},"uris":["http://www.mendeley.com/documents/?uuid=7af2bb5e-1012-44cf-9930-577e677fe190"]},{"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Adams &amp; Anthony, 1996; Edgington, 1975; Heyvaert &amp; Onghena, 2014b)","plainTextFormattedCitation":"(Adams &amp; Anthony, 1996; Edgington, 1975; Heyvaert &amp; Onghena, 2014b)","previouslyFormattedCitation":"(Adams &amp; Anthony, 1996; Edgington, 1975; Heyvaert &amp; Onghena, 2014b)"},"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Adams &amp; Anthony, 1996; Edgington, 1975; Heyvaert &amp; Onghena, 2014b)</w:t>
      </w:r>
      <w:r w:rsidRPr="002F797A">
        <w:rPr>
          <w:shd w:val="clear" w:color="auto" w:fill="auto"/>
          <w:lang w:eastAsia="ja-JP"/>
        </w:rPr>
        <w:fldChar w:fldCharType="end"/>
      </w:r>
      <w:r w:rsidRPr="002F797A">
        <w:rPr>
          <w:shd w:val="clear" w:color="auto" w:fill="auto"/>
          <w:lang w:eastAsia="ja-JP"/>
        </w:rPr>
        <w:t xml:space="preserve">. </w:t>
      </w:r>
      <w:r w:rsidR="002C57F9" w:rsidRPr="002F797A">
        <w:rPr>
          <w:shd w:val="clear" w:color="auto" w:fill="auto"/>
          <w:lang w:eastAsia="ja-JP"/>
        </w:rPr>
        <w:t xml:space="preserve">RTs derive their validity from the random assignment </w:t>
      </w:r>
      <w:r w:rsidR="00F31062" w:rsidRPr="002F797A">
        <w:rPr>
          <w:shd w:val="clear" w:color="auto" w:fill="auto"/>
          <w:lang w:eastAsia="ja-JP"/>
        </w:rPr>
        <w:t xml:space="preserve">of </w:t>
      </w:r>
      <w:r w:rsidR="002C57F9" w:rsidRPr="002F797A">
        <w:rPr>
          <w:shd w:val="clear" w:color="auto" w:fill="auto"/>
          <w:lang w:eastAsia="ja-JP"/>
        </w:rPr>
        <w:t xml:space="preserve">treatment conditions to experimental units, which in the case of SCEs, are measurement occasions </w:t>
      </w:r>
      <w:r w:rsidR="002C57F9" w:rsidRPr="002F797A">
        <w:rPr>
          <w:shd w:val="clear" w:color="auto" w:fill="auto"/>
          <w:lang w:eastAsia="ja-JP"/>
        </w:rPr>
        <w:fldChar w:fldCharType="begin" w:fldLock="1"/>
      </w:r>
      <w:r w:rsidR="008F2404" w:rsidRPr="002F797A">
        <w:rPr>
          <w:shd w:val="clear" w:color="auto" w:fill="auto"/>
          <w:lang w:eastAsia="ja-JP"/>
        </w:rPr>
        <w:instrText>ADDIN CSL_CITATION {"citationItems":[{"id":"ITEM-1","itemData":{"author":[{"dropping-particle":"","family":"Edgington","given":"Eugene S","non-dropping-particle":"","parse-names":false,"suffix":""},{"dropping-particle":"","family":"Onghena","given":"Patrick","non-dropping-particle":"","parse-names":false,"suffix":""}],"edition":"4","id":"ITEM-1","issued":{"date-parts":[["2007"]]},"publisher":"Chapman &amp; Hall/CRC","publisher-place":"Boca Raton, FL","title":"Randomization tests","type":"book"},"uris":["http://www.mendeley.com/documents/?uuid=c270a3d6-ab9f-433c-8337-2d2d654ae540"]}],"mendeley":{"formattedCitation":"(Edgington &amp; Onghena, 2007)","plainTextFormattedCitation":"(Edgington &amp; Onghena, 2007)","previouslyFormattedCitation":"(Edgington &amp; Onghena, 2007)"},"properties":{"noteIndex":0},"schema":"https://github.com/citation-style-language/schema/raw/master/csl-citation.json"}</w:instrText>
      </w:r>
      <w:r w:rsidR="002C57F9" w:rsidRPr="002F797A">
        <w:rPr>
          <w:shd w:val="clear" w:color="auto" w:fill="auto"/>
          <w:lang w:eastAsia="ja-JP"/>
        </w:rPr>
        <w:fldChar w:fldCharType="separate"/>
      </w:r>
      <w:r w:rsidR="002C57F9" w:rsidRPr="002F797A">
        <w:rPr>
          <w:noProof/>
          <w:shd w:val="clear" w:color="auto" w:fill="auto"/>
          <w:lang w:eastAsia="ja-JP"/>
        </w:rPr>
        <w:t>(Edgington &amp; Onghena, 2007)</w:t>
      </w:r>
      <w:r w:rsidR="002C57F9" w:rsidRPr="002F797A">
        <w:rPr>
          <w:shd w:val="clear" w:color="auto" w:fill="auto"/>
          <w:lang w:eastAsia="ja-JP"/>
        </w:rPr>
        <w:fldChar w:fldCharType="end"/>
      </w:r>
      <w:r w:rsidR="002C57F9" w:rsidRPr="002F797A">
        <w:rPr>
          <w:shd w:val="clear" w:color="auto" w:fill="auto"/>
          <w:lang w:eastAsia="ja-JP"/>
        </w:rPr>
        <w:t xml:space="preserve">. </w:t>
      </w:r>
      <w:r w:rsidR="00B71340" w:rsidRPr="002F797A">
        <w:rPr>
          <w:shd w:val="clear" w:color="auto" w:fill="auto"/>
          <w:lang w:eastAsia="ja-JP"/>
        </w:rPr>
        <w:t xml:space="preserve">RTs do not require any distributional assumptions for the observed data. </w:t>
      </w:r>
      <w:r w:rsidR="0042344C" w:rsidRPr="002F797A">
        <w:rPr>
          <w:shd w:val="clear" w:color="auto" w:fill="auto"/>
          <w:lang w:eastAsia="ja-JP"/>
        </w:rPr>
        <w:t xml:space="preserve">Additionally, RTs are immensely flexible, and can be adapted for any SCE design, randomization scheme, and effect size measure as </w:t>
      </w:r>
      <w:r w:rsidR="00F31062" w:rsidRPr="002F797A">
        <w:rPr>
          <w:shd w:val="clear" w:color="auto" w:fill="auto"/>
          <w:lang w:eastAsia="ja-JP"/>
        </w:rPr>
        <w:t xml:space="preserve">the </w:t>
      </w:r>
      <w:r w:rsidR="0042344C" w:rsidRPr="002F797A">
        <w:rPr>
          <w:shd w:val="clear" w:color="auto" w:fill="auto"/>
          <w:lang w:eastAsia="ja-JP"/>
        </w:rPr>
        <w:t>test statistic</w:t>
      </w:r>
      <w:r w:rsidR="008F2404" w:rsidRPr="002F797A">
        <w:rPr>
          <w:shd w:val="clear" w:color="auto" w:fill="auto"/>
          <w:lang w:eastAsia="ja-JP"/>
        </w:rPr>
        <w:t xml:space="preserve"> </w:t>
      </w:r>
      <w:r w:rsidR="008F2404" w:rsidRPr="002F797A">
        <w:rPr>
          <w:shd w:val="clear" w:color="auto" w:fill="auto"/>
          <w:lang w:eastAsia="ja-JP"/>
        </w:rPr>
        <w:fldChar w:fldCharType="begin" w:fldLock="1"/>
      </w:r>
      <w:r w:rsidR="00B0700F" w:rsidRPr="002F797A">
        <w:rPr>
          <w:shd w:val="clear" w:color="auto" w:fill="auto"/>
          <w:lang w:eastAsia="ja-JP"/>
        </w:rPr>
        <w:instrText>ADDIN CSL_CITATION {"citationItems":[{"id":"ITEM-1","itemData":{"DOI":"10.3758/s13428-019-01266-6","ISSN":"1554-3528","abstract":"Multilevel models (MLMs) have been proposed in single-case research, to synthesize data from a group of cases in a multiple-baseline design (MBD). A limitation of this approach is that MLMs require several statistical assumptions that are often violated in single-case research. In this article we propose a solution to this limitation by presenting a randomization test (RT) wrapper for MLMs that offers a nonparametric way to evaluate treatment effects, without making distributional assumptions or an assumption of random sampling. We present the rationale underlying the proposed technique and validate its performance (with respect to Type I error rate and power) as compared to parametric statistical inference in MLMs, in the context of evaluating the average treatment effect across cases in an MBD. We performed a simulation study that manipulated the numbers of cases and of observations per case in a dataset, the data variability between cases, the distributional characteristics of the data, the level of autocorrelation, and the size of the treatment effect in the data. The results showed that the power of the RT wrapper is superior to the power of parametric tests based on F distributions for MBDs with fewer than five cases, and that the Type I error rate of the RT wrapper is controlled for bimodal data, whereas this is not the case for traditional MLMs.","author":[{"dropping-particle":"","family":"Michiels","given":"Bart","non-dropping-particle":"","parse-names":false,"suffix":""},{"dropping-particle":"","family":"Tanious","given":"René","non-dropping-particle":"","parse-names":false,"suffix":""},{"dropping-particle":"","family":"De","given":"Tamal Kumar","non-dropping-particle":"","parse-names":false,"suffix":""},{"dropping-particle":"","family":"Onghena","given":"Patrick","non-dropping-particle":"","parse-names":false,"suffix":""}],"container-title":"Behavior Research Methods","id":"ITEM-1","issue":"2","issued":{"date-parts":[["2020"]]},"page":"654-666","title":"A randomization test wrapper for synthesizing single-case experiments using multilevel models: A Monte Carlo simulation study","type":"article-journal","volume":"52"},"uris":["http://www.mendeley.com/documents/?uuid=68735d7b-ea0d-438f-af99-3a06a1ddde0b"]},{"id":"ITEM-2","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2","issue":"3-4","issued":{"date-parts":[["2014"]]},"page":"507-527","title":"Analysis of single-case data: Randomisation tests for measures of effect size","type":"article-journal","volume":"24"},"uris":["http://www.mendeley.com/documents/?uuid=2b7622b9-97a6-4dc8-8789-3f3716c9bcc5"]},{"id":"ITEM-3","itemData":{"DOI":"10.1016/j.jcbs.2013.10.002","ISBN":"22121447","ISSN":"2212-1447","abstract":"A single-case experimental design is a research design that can be used to evaluate the effect of an intervention for a single entity. There are two important schedules to include randomization into the design of single-case experiments: phase designs and alternation designs. We present these two schedules and provide a detailed example for each schedule. For both examples, we illustrate the use of a free software package that assists researchers in designing and analyzing single-case experiments using randomization tests. Furthermore, we discuss several additions (simultaneous and sequential replication designs; meta-analysis of single-case experimental studies) and alternatives (statistical and visual analysis methods).","author":[{"dropping-particle":"","family":"Heyvaert","given":"Mieke","non-dropping-particle":"","parse-names":false,"suffix":""},{"dropping-particle":"","family":"Onghena","given":"Patrick","non-dropping-particle":"","parse-names":false,"suffix":""}],"container-title":"Journal of Contextual Behavioral Science","id":"ITEM-3","issue":"1","issued":{"date-parts":[["2014"]]},"page":"51-64","title":"Randomization tests for single-case experiments: State of the art, state of the science, and state of the application","type":"article-journal","volume":"3"},"uris":["http://www.mendeley.com/documents/?uuid=198ba9d4-5192-465e-95ce-823dacfeb34c"]}],"mendeley":{"formattedCitation":"(Heyvaert &amp; Onghena, 2014a, 2014b; Michiels et al., 2020)","plainTextFormattedCitation":"(Heyvaert &amp; Onghena, 2014a, 2014b; Michiels et al., 2020)","previouslyFormattedCitation":"(Heyvaert &amp; Onghena, 2014a, 2014b; Michiels et al., 2020)"},"properties":{"noteIndex":0},"schema":"https://github.com/citation-style-language/schema/raw/master/csl-citation.json"}</w:instrText>
      </w:r>
      <w:r w:rsidR="008F2404" w:rsidRPr="002F797A">
        <w:rPr>
          <w:shd w:val="clear" w:color="auto" w:fill="auto"/>
          <w:lang w:eastAsia="ja-JP"/>
        </w:rPr>
        <w:fldChar w:fldCharType="separate"/>
      </w:r>
      <w:r w:rsidR="00E92952" w:rsidRPr="002F797A">
        <w:rPr>
          <w:noProof/>
          <w:shd w:val="clear" w:color="auto" w:fill="auto"/>
          <w:lang w:eastAsia="ja-JP"/>
        </w:rPr>
        <w:t>(Heyvaert &amp; Onghena, 2014a, 2014b; Michiels et al., 2020)</w:t>
      </w:r>
      <w:r w:rsidR="008F2404" w:rsidRPr="002F797A">
        <w:rPr>
          <w:shd w:val="clear" w:color="auto" w:fill="auto"/>
          <w:lang w:eastAsia="ja-JP"/>
        </w:rPr>
        <w:fldChar w:fldCharType="end"/>
      </w:r>
      <w:r w:rsidR="0042344C" w:rsidRPr="002F797A">
        <w:rPr>
          <w:shd w:val="clear" w:color="auto" w:fill="auto"/>
          <w:lang w:eastAsia="ja-JP"/>
        </w:rPr>
        <w:t xml:space="preserve">. </w:t>
      </w:r>
      <w:r w:rsidR="008F2404" w:rsidRPr="002F797A">
        <w:rPr>
          <w:shd w:val="clear" w:color="auto" w:fill="auto"/>
          <w:lang w:eastAsia="ja-JP"/>
        </w:rPr>
        <w:t>In our study design, we implement</w:t>
      </w:r>
      <w:r w:rsidR="00F31062" w:rsidRPr="002F797A">
        <w:rPr>
          <w:shd w:val="clear" w:color="auto" w:fill="auto"/>
          <w:lang w:eastAsia="ja-JP"/>
        </w:rPr>
        <w:t>ed</w:t>
      </w:r>
      <w:r w:rsidR="008F2404" w:rsidRPr="002F797A">
        <w:rPr>
          <w:shd w:val="clear" w:color="auto" w:fill="auto"/>
          <w:lang w:eastAsia="ja-JP"/>
        </w:rPr>
        <w:t xml:space="preserve"> a customized RT using a mean difference effect size measure as </w:t>
      </w:r>
      <w:r w:rsidR="00F31062" w:rsidRPr="002F797A">
        <w:rPr>
          <w:shd w:val="clear" w:color="auto" w:fill="auto"/>
          <w:lang w:eastAsia="ja-JP"/>
        </w:rPr>
        <w:t xml:space="preserve">the </w:t>
      </w:r>
      <w:r w:rsidR="008F2404" w:rsidRPr="002F797A">
        <w:rPr>
          <w:shd w:val="clear" w:color="auto" w:fill="auto"/>
          <w:lang w:eastAsia="ja-JP"/>
        </w:rPr>
        <w:t xml:space="preserve">test statistic. </w:t>
      </w:r>
    </w:p>
    <w:p w14:paraId="0C0A7E98" w14:textId="7D9D191E" w:rsidR="00B310D4" w:rsidRPr="002F797A" w:rsidRDefault="009D5108" w:rsidP="00B310D4">
      <w:pPr>
        <w:pStyle w:val="Heading2"/>
        <w:rPr>
          <w:shd w:val="clear" w:color="auto" w:fill="auto"/>
          <w:lang w:eastAsia="ja-JP"/>
        </w:rPr>
      </w:pPr>
      <w:r w:rsidRPr="002F797A">
        <w:rPr>
          <w:shd w:val="clear" w:color="auto" w:fill="auto"/>
          <w:lang w:eastAsia="ja-JP"/>
        </w:rPr>
        <w:t xml:space="preserve">Statistical </w:t>
      </w:r>
      <w:r w:rsidR="00B310D4" w:rsidRPr="002F797A">
        <w:rPr>
          <w:shd w:val="clear" w:color="auto" w:fill="auto"/>
          <w:lang w:eastAsia="ja-JP"/>
        </w:rPr>
        <w:t xml:space="preserve">Power of SCE RTs </w:t>
      </w:r>
    </w:p>
    <w:p w14:paraId="6F25919B" w14:textId="77777777" w:rsidR="00B310D4" w:rsidRPr="002F797A" w:rsidRDefault="00B310D4" w:rsidP="00B310D4">
      <w:r w:rsidRPr="002F797A">
        <w:t xml:space="preserve">Power analysis is an essential part of statistical hypothesis testing, particularly for determining sample size </w:t>
      </w:r>
      <w:r w:rsidRPr="002F797A">
        <w:fldChar w:fldCharType="begin" w:fldLock="1"/>
      </w:r>
      <w:r w:rsidRPr="002F797A">
        <w:instrText>ADDIN CSL_CITATION {"citationItems":[{"id":"ITEM-1","itemData":{"DOI":"10.4324/9780203771587","abstract":"Statistical Power Analysis is a nontechnical guide to power analysis in research planning that provides users of applied statistics with the tools they need for more effective analysis. The Second Edition includes:\\n* a chapter covering power analysis in set correlation and multivariate methods;\\n* a chapter considering effect size, psychometric reliability, and the efficacy of \"qualifying\" dependent variables and;\\n* expanded power and sample size tables for multiple regression/correlation.","author":[{"dropping-particle":"","family":"Cohen","given":"Jacob","non-dropping-particle":"","parse-names":false,"suffix":""}],"edition":"2","id":"ITEM-1","issued":{"date-parts":[["1988"]]},"publisher":"Routledge","publisher-place":"New York, NY","title":"Statistical power analysis for the behavioral sciences","type":"book"},"uris":["http://www.mendeley.com/documents/?uuid=ec6bbbdd-e483-3a39-b0e7-729c00cd3e50"]}],"mendeley":{"formattedCitation":"(Cohen, 1988)","plainTextFormattedCitation":"(Cohen, 1988)","previouslyFormattedCitation":"(Cohen, 1988)"},"properties":{"noteIndex":0},"schema":"https://github.com/citation-style-language/schema/raw/master/csl-citation.json"}</w:instrText>
      </w:r>
      <w:r w:rsidRPr="002F797A">
        <w:fldChar w:fldCharType="separate"/>
      </w:r>
      <w:r w:rsidRPr="002F797A">
        <w:rPr>
          <w:noProof/>
        </w:rPr>
        <w:t>(Cohen, 1988)</w:t>
      </w:r>
      <w:r w:rsidRPr="002F797A">
        <w:fldChar w:fldCharType="end"/>
      </w:r>
      <w:r w:rsidRPr="002F797A">
        <w:t xml:space="preserve">. Several guidelines recommend a power analysis or at least a methodical description of how sample size was determined </w:t>
      </w:r>
      <w:r w:rsidRPr="002F797A">
        <w:fldChar w:fldCharType="begin" w:fldLock="1"/>
      </w:r>
      <w:r w:rsidRPr="002F797A">
        <w:instrText>ADDIN CSL_CITATION {"citationItems":[{"id":"ITEM-1","itemData":{"DOI":"10.1136/bmj.h1738","ISSN":"17561833","author":[{"dropping-particle":"","family":"Vohra","given":"Sunita","non-dropping-particle":"","parse-names":false,"suffix":""},{"dropping-particle":"","family":"Shamseer","given":"Larissa","non-dropping-particle":"","parse-names":false,"suffix":""},{"dropping-particle":"","family":"Sampson","given":"Margaret","non-dropping-particle":"","parse-names":false,"suffix":""},{"dropping-particle":"","family":"Bukutu","given":"Cecilia","non-dropping-particle":"","parse-names":false,"suffix":""},{"dropping-particle":"","family":"Schmid","given":"Christopher H.","non-dropping-particle":"","parse-names":false,"suffix":""},{"dropping-particle":"","family":"Tate","given":"Robyn","non-dropping-particle":"","parse-names":false,"suffix":""},{"dropping-particle":"","family":"Nikles","given":"Jane","non-dropping-particle":"","parse-names":false,"suffix":""},{"dropping-particle":"","family":"Zucker","given":"Deborah R.","non-dropping-particle":"","parse-names":false,"suffix":""},{"dropping-particle":"","family":"Kravitz","given":"Richard","non-dropping-particle":"","parse-names":false,"suffix":""},{"dropping-particle":"","family":"Guyatt","given":"Gordon","non-dropping-particle":"","parse-names":false,"suffix":""},{"dropping-particle":"","family":"Altman","given":"Douglas G.","non-dropping-particle":"","parse-names":false,"suffix":""},{"dropping-particle":"","family":"Moher","given":"David","non-dropping-particle":"","parse-names":false,"suffix":""}],"container-title":"BMJ (Clinical research ed.)","id":"ITEM-1","issued":{"date-parts":[["2015"]]},"page":"h1738","title":"CONSORT extension for reporting N-of-1 trials (CENT) 2015 statement","type":"article-journal","volume":"350"},"uris":["http://www.mendeley.com/documents/?uuid=3fde21e4-f6b5-41d7-ab5a-e6c0372913b8"]},{"id":"ITEM-2","itemData":{"DOI":"10.1037/0003-066X.54.8.594","ISBN":"0898620007","ISSN":"0003-066X","PMID":"18793039","abstract":"In the light of continuing debate over the applications of significance testing in psychology journals and following the publication of J. Cohen's (1994) article, the Board of Scientific Affairs (BSA) of the American Psychological Association (APA) convened a committee called the Task Force on Statistical Interference (TFSI) whose charge was \"to elucidate some of the controversial issues surrounding applications of statistics including significance testing and its alternatives; alternative underlying models and data transformation; and newer methods made possible by powerful computers\" (BSA, personal communication, February 28, 1996). After extensive discussion, the BSA recommended that publishing an article in American Psychologist, as a way to initiate discussion in the field about changes in current practices of data analysis and reporting may be appropriate. This report follows that request. Following each guideline are comments, explanations, or elaborations assembled by L. Wilkinson for the task force and under its review. The report is concerned with the use of statistical methods only and is not meant as an assessment of research methods in general. The title and format of the report are adapted from an article by J. C. Bailar and F. Mosteller (1988). (PsycINFO Database Record (c) 2012 APA, all rights reserved)","author":[{"dropping-particle":"","family":"Willkinson","given":"Leland","non-dropping-particle":"","parse-names":false,"suffix":""}],"container-title":"American Psychologist","id":"ITEM-2","issue":"8","issued":{"date-parts":[["1999"]]},"page":"594-604","title":"Statistical methods in psychology journals: Guidelines and explanations","type":"article-journal","volume":"54"},"uris":["http://www.mendeley.com/documents/?uuid=8931ca13-a58c-471d-934c-53e9ce052a48"]}],"mendeley":{"formattedCitation":"(Vohra et al., 2015; Willkinson, 1999)","plainTextFormattedCitation":"(Vohra et al., 2015; Willkinson, 1999)","previouslyFormattedCitation":"(Vohra et al., 2015; Willkinson, 1999)"},"properties":{"noteIndex":0},"schema":"https://github.com/citation-style-language/schema/raw/master/csl-citation.json"}</w:instrText>
      </w:r>
      <w:r w:rsidRPr="002F797A">
        <w:fldChar w:fldCharType="separate"/>
      </w:r>
      <w:r w:rsidRPr="002F797A">
        <w:rPr>
          <w:noProof/>
        </w:rPr>
        <w:t>(Vohra et al., 2015; Willkinson, 1999)</w:t>
      </w:r>
      <w:r w:rsidRPr="002F797A">
        <w:fldChar w:fldCharType="end"/>
      </w:r>
      <w:r w:rsidRPr="002F797A">
        <w:t>. In the context of SCEs, power analysis can be used to determine the number of measurements necessary, and for studies with replication, the number of participants.</w:t>
      </w:r>
    </w:p>
    <w:p w14:paraId="16B66AA2" w14:textId="24EBCC76" w:rsidR="00B310D4" w:rsidRPr="002F797A" w:rsidRDefault="00B310D4" w:rsidP="00B310D4">
      <w:r w:rsidRPr="002F797A">
        <w:t>For RTs, the randomization distribution is calculated empirically, and hence</w:t>
      </w:r>
      <w:r w:rsidR="009D5108" w:rsidRPr="002F797A">
        <w:t xml:space="preserve"> statistical</w:t>
      </w:r>
      <w:r w:rsidRPr="002F797A">
        <w:t xml:space="preserve"> power can only be estimated using computer-intensive simulations </w:t>
      </w:r>
      <w:r w:rsidRPr="002F797A">
        <w:fldChar w:fldCharType="begin" w:fldLock="1"/>
      </w:r>
      <w:r w:rsidRPr="002F797A">
        <w:instrText>ADDIN CSL_CITATION {"citationItems":[{"id":"ITEM-1","itemData":{"ISSN":"01915401","abstract":"Randomization tests have been developed for several single-case experimental designs. It is argued, however, that the randomization tests developed by Levin, Marascuilo, and Hubert 1978 for the ABAB design and by Marascuilo and Busk 1988 for replicated ABAB designs across subjects are inappropriate. An alternative randomization procedure for the ABAB design is presented, and the appropriate corresponding randomization test is derived. It is shown how this alternative procedure has to be adapted to allow for statistical analyses of extended ABAB, parametric-variation, drug-evaluation, interaction, replication, and multiple-baseline designs. Finally, some limitations of the use of randomization tests for single-case designs are discussed, with particular reference to changing-criterion designs. © 1992.","author":[{"dropping-particle":"","family":"Onghena","given":"Patrick","non-dropping-particle":"","parse-names":false,"suffix":""}],"container-title":"Behavioral Assessment","id":"ITEM-1","issue":"2","issued":{"date-parts":[["1992"]]},"page":"153-171","title":"Randomization tests for extensions and variations of ABAB single-case experimental designs: A rejoinder","type":"article-journal","volume":"14"},"uris":["http://www.mendeley.com/documents/?uuid=8fd3da70-0ba9-4190-8c92-8945f47e53bf"]},{"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Onghena, 1992)","plainTextFormattedCitation":"(Ferron &amp; Ware, 1995; Onghena, 1992)","previouslyFormattedCitation":"(Ferron &amp; Ware, 1995; Onghena, 1992)"},"properties":{"noteIndex":0},"schema":"https://github.com/citation-style-language/schema/raw/master/csl-citation.json"}</w:instrText>
      </w:r>
      <w:r w:rsidRPr="002F797A">
        <w:fldChar w:fldCharType="separate"/>
      </w:r>
      <w:r w:rsidRPr="002F797A">
        <w:rPr>
          <w:noProof/>
        </w:rPr>
        <w:t>(Ferron &amp; Ware, 1995; Onghena, 1992)</w:t>
      </w:r>
      <w:r w:rsidRPr="002F797A">
        <w:fldChar w:fldCharType="end"/>
      </w:r>
      <w:r w:rsidRPr="002F797A">
        <w:t xml:space="preserve">. Several studies have estimated the power of SCE RTs for various design conditions </w:t>
      </w:r>
      <w:r w:rsidRPr="002F797A">
        <w:fldChar w:fldCharType="begin" w:fldLock="1"/>
      </w:r>
      <w:r w:rsidR="000B4ECD"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uris":["http://www.mendeley.com/documents/?uuid=a041ea39-019c-41f1-84e0-80ff61fccbc1"]},{"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id":"ITEM-3","itemData":{"DOI":"10.3758/s13428-017-0885-7","ISSN":"15543528","PMID":"28389851","abstract":"Behav Res, doi:10.3758/s13428-017-0885-7","author":[{"dropping-particle":"","family":"Michiels","given":"Bart","non-dropping-particle":"","parse-names":false,"suffix":""},{"dropping-particle":"","family":"Heyvaert","given":"Mieke","non-dropping-particle":"","parse-names":false,"suffix":""},{"dropping-particle":"","family":"Onghena","given":"Patrick","non-dropping-particle":"","parse-names":false,"suffix":""}],"container-title":"Behavior Research Methods","id":"ITEM-3","issue":"2","issued":{"date-parts":[["2018"]]},"page":"557-575","publisher":"Behavior Research Methods","title":"The conditional power of randomization tests for single-case effect sizes in designs with randomized treatment order: A Monte Carlo simulation study","type":"article-journal","volume":"50"},"uris":["http://www.mendeley.com/documents/?uuid=cea25ef0-03bd-4861-b740-fc9abe136eef"]},{"id":"ITEM-4","itemData":{"DOI":"10.1371/journal.pone.0228355","ISBN":"1111111111","ISSN":"19326203","PMID":"32027683","abstract":"A randomization test can be used to statistically test hypotheses in multiple baseline designs to complement the commonly used visual inspection analysis. A crossed factor simulation study was performed to investigate the power of a randomization test in an multiple baseline design. The results show that the degree of autocorrelation of the observations, the number of participants, the effect size, the overlap of possible start moments of the intervention between participants, the ratio of the number of measurements in the baseline- and intervention phase, a gradually emerging effect, and the number of measurements had strong main effects on the power. The two-way interactions between number of participants and effect size, and between the number of measurements and the number of start moments of the intervention also had a large effect. An online tool was developed to calculate the power of a multiple baseline design given several design characteristics.","author":[{"dropping-particle":"","family":"Bouwmeester","given":"Samantha","non-dropping-particle":"","parse-names":false,"suffix":""},{"dropping-particle":"","family":"Jongerling","given":"Joran","non-dropping-particle":"","parse-names":false,"suffix":""}],"container-title":"PLoS ONE","id":"ITEM-4","issue":"2","issued":{"date-parts":[["2020"]]},"page":"1-21","title":"Power of a randomization test in a single case multiple baseline AB design","type":"article-journal","volume":"15"},"uris":["http://www.mendeley.com/documents/?uuid=aaf017b0-4754-487e-b98c-ef2839b5af9e"]},{"id":"ITEM-5","itemData":{"DOI":"10.1080/00220970209599504","ISBN":"00220973","ISSN":"19400683","abstract":"Statistical power was estimated for 3 randomization tests used with multiple-baseline designs. In 1 test, participants were randomly assigned to baseline conditions; in the 2nd, intervention points were randomly assigned; and in the 3rd, the authors used both forms of random assignment. Power was studied for several series lengths (N = 10, 20, 30), several effect sizes (d = 0, 0.5, 1.0, 1.5, 2.0), and several levels of autocorrelation among the errors (Ï â‚ = 0, .1, .2, .3, .4, and .5). Power was found to be similar among the 3 tests. Power was low for effect sizes of 0.5 and 1.0 but was often adequate (&amp;gt .80) for effect sizes of 1.5 and 2.0.","author":[{"dropping-particle":"","family":"Ferron","given":"John","non-dropping-particle":"","parse-names":false,"suffix":""},{"dropping-particle":"","family":"Sentovich","given":"Chris","non-dropping-particle":"","parse-names":false,"suffix":""}],"container-title":"Journal of Experimental Education","id":"ITEM-5","issue":"2","issued":{"date-parts":[["2002"]]},"page":"165-178","title":"Statistical power of randomization tests used with multiple-baseline designs","type":"article-journal","volume":"70"},"uris":["http://www.mendeley.com/documents/?uuid=018afbef-dc5b-44ed-a9d6-605525ea8e5a"]},{"id":"ITEM-6","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6","issue":"3","issued":{"date-parts":[["2020"]]},"page":"1355-1370","title":"Handling missing data in randomization tests for single-case experiments: A simulation study","type":"article-journal","volume":"52"},"uris":["http://www.mendeley.com/documents/?uuid=3f81dd4a-3b90-4d7c-8466-29e57b7ea490"]}],"mendeley":{"formattedCitation":"(Bouwmeester &amp; Jongerling, 2020; De, Michiels, Tanious, et al., 2020; Ferron &amp; Onghena, 1996; Ferron &amp; Sentovich, 2002; Ferron &amp; Ware, 1995; Michiels et al., 2018)","plainTextFormattedCitation":"(Bouwmeester &amp; Jongerling, 2020; De, Michiels, Tanious, et al., 2020; Ferron &amp; Onghena, 1996; Ferron &amp; Sentovich, 2002; Ferron &amp; Ware, 1995; Michiels et al., 2018)","previouslyFormattedCitation":"(Bouwmeester &amp; Jongerling, 2020; De, Michiels, Tanious, et al., 2020; Ferron &amp; Onghena, 1996; Ferron &amp; Sentovich, 2002; Ferron &amp; Ware, 1995; Michiels et al., 2018)"},"properties":{"noteIndex":0},"schema":"https://github.com/citation-style-language/schema/raw/master/csl-citation.json"}</w:instrText>
      </w:r>
      <w:r w:rsidRPr="002F797A">
        <w:fldChar w:fldCharType="separate"/>
      </w:r>
      <w:r w:rsidR="00F81307" w:rsidRPr="002F797A">
        <w:rPr>
          <w:noProof/>
        </w:rPr>
        <w:t>(Bouwmeester &amp; Jongerling, 2020; De, Michiels, Tanious, et al., 2020; Ferron &amp; Onghena, 1996; Ferron &amp; Sentovich, 2002; Ferron &amp; Ware, 1995; Michiels et al., 2018)</w:t>
      </w:r>
      <w:r w:rsidRPr="002F797A">
        <w:fldChar w:fldCharType="end"/>
      </w:r>
      <w:r w:rsidRPr="002F797A">
        <w:t>.</w:t>
      </w:r>
      <w:r w:rsidR="002816B5" w:rsidRPr="002F797A">
        <w:t xml:space="preserve"> </w:t>
      </w:r>
      <w:r w:rsidRPr="002F797A">
        <w:t xml:space="preserve">Although the results from these studies can be used as </w:t>
      </w:r>
      <w:r w:rsidR="00F31062" w:rsidRPr="002F797A">
        <w:t xml:space="preserve">a </w:t>
      </w:r>
      <w:r w:rsidRPr="002F797A">
        <w:t xml:space="preserve">reference, </w:t>
      </w:r>
      <w:r w:rsidR="00B63F6F" w:rsidRPr="002F797A">
        <w:t xml:space="preserve">they </w:t>
      </w:r>
      <w:r w:rsidRPr="002F797A">
        <w:t>are true only for the design parameters and simulated data distributions considered.</w:t>
      </w:r>
      <w:r w:rsidR="00265BF4" w:rsidRPr="002F797A">
        <w:t xml:space="preserve"> </w:t>
      </w:r>
      <w:r w:rsidR="00761785" w:rsidRPr="002F797A">
        <w:t>S</w:t>
      </w:r>
      <w:r w:rsidRPr="002F797A">
        <w:t xml:space="preserve">ince we </w:t>
      </w:r>
      <w:r w:rsidR="00B63F6F" w:rsidRPr="002F797A">
        <w:t>acquired</w:t>
      </w:r>
      <w:r w:rsidRPr="002F797A">
        <w:t xml:space="preserve"> unusual ordinal </w:t>
      </w:r>
      <w:r w:rsidR="00BB448E" w:rsidRPr="002F797A">
        <w:t>observed data</w:t>
      </w:r>
      <w:r w:rsidRPr="002F797A">
        <w:t xml:space="preserve">, power </w:t>
      </w:r>
      <w:r w:rsidR="00F31062" w:rsidRPr="002F797A">
        <w:t xml:space="preserve">ideally </w:t>
      </w:r>
      <w:r w:rsidRPr="002F797A">
        <w:t>need</w:t>
      </w:r>
      <w:r w:rsidR="00E62BD6" w:rsidRPr="002F797A">
        <w:t>ed</w:t>
      </w:r>
      <w:r w:rsidRPr="002F797A">
        <w:t xml:space="preserve"> to be </w:t>
      </w:r>
      <w:r w:rsidR="009D5108" w:rsidRPr="002F797A">
        <w:t>estimated</w:t>
      </w:r>
      <w:r w:rsidRPr="002F797A">
        <w:t xml:space="preserve"> using simulated data</w:t>
      </w:r>
      <w:r w:rsidR="00893C32" w:rsidRPr="002F797A">
        <w:t xml:space="preserve"> of the same type</w:t>
      </w:r>
      <w:r w:rsidR="00761785" w:rsidRPr="002F797A">
        <w:t xml:space="preserve"> </w:t>
      </w:r>
      <w:r w:rsidR="005E766B" w:rsidRPr="002F797A">
        <w:t>as</w:t>
      </w:r>
      <w:r w:rsidR="00761785" w:rsidRPr="002F797A">
        <w:t xml:space="preserve"> this study</w:t>
      </w:r>
      <w:r w:rsidR="005E766B" w:rsidRPr="002F797A">
        <w:t xml:space="preserve"> would generate</w:t>
      </w:r>
      <w:r w:rsidR="00761785" w:rsidRPr="002F797A">
        <w:t>.</w:t>
      </w:r>
    </w:p>
    <w:p w14:paraId="5B6AE55B" w14:textId="53C37E0C" w:rsidR="001240F7" w:rsidRPr="002F797A" w:rsidRDefault="001240F7" w:rsidP="001240F7">
      <w:pPr>
        <w:pStyle w:val="Heading1"/>
        <w:rPr>
          <w:shd w:val="clear" w:color="auto" w:fill="auto"/>
          <w:lang w:eastAsia="ja-JP"/>
        </w:rPr>
      </w:pPr>
      <w:r w:rsidRPr="002F797A">
        <w:rPr>
          <w:shd w:val="clear" w:color="auto" w:fill="auto"/>
          <w:lang w:eastAsia="ja-JP"/>
        </w:rPr>
        <w:lastRenderedPageBreak/>
        <w:t>Methods</w:t>
      </w:r>
    </w:p>
    <w:p w14:paraId="0DC782AE" w14:textId="035EAA16" w:rsidR="00931C88" w:rsidRPr="002F797A" w:rsidRDefault="00931C88" w:rsidP="00931C88">
      <w:pPr>
        <w:pStyle w:val="Heading2"/>
        <w:rPr>
          <w:lang w:eastAsia="ja-JP"/>
        </w:rPr>
      </w:pPr>
      <w:r w:rsidRPr="002F797A">
        <w:rPr>
          <w:lang w:eastAsia="ja-JP"/>
        </w:rPr>
        <w:t>Experimental Setup</w:t>
      </w:r>
    </w:p>
    <w:p w14:paraId="61AFB3AE" w14:textId="3FF2D62F" w:rsidR="00931C88" w:rsidRPr="002F797A" w:rsidRDefault="002D58F2" w:rsidP="00931C88">
      <w:pPr>
        <w:rPr>
          <w:shd w:val="clear" w:color="auto" w:fill="auto"/>
          <w:lang w:eastAsia="ja-JP"/>
        </w:rPr>
      </w:pPr>
      <w:r w:rsidRPr="002F797A">
        <w:rPr>
          <w:shd w:val="clear" w:color="auto" w:fill="auto"/>
          <w:lang w:eastAsia="ja-JP"/>
        </w:rPr>
        <w:t xml:space="preserve">In this </w:t>
      </w:r>
      <w:r w:rsidR="006848A8" w:rsidRPr="002F797A">
        <w:rPr>
          <w:shd w:val="clear" w:color="auto" w:fill="auto"/>
          <w:lang w:eastAsia="ja-JP"/>
        </w:rPr>
        <w:t>experiment</w:t>
      </w:r>
      <w:r w:rsidRPr="002F797A">
        <w:rPr>
          <w:shd w:val="clear" w:color="auto" w:fill="auto"/>
          <w:lang w:eastAsia="ja-JP"/>
        </w:rPr>
        <w:t>, p</w:t>
      </w:r>
      <w:r w:rsidR="00931C88" w:rsidRPr="002F797A">
        <w:rPr>
          <w:shd w:val="clear" w:color="auto" w:fill="auto"/>
          <w:lang w:eastAsia="ja-JP"/>
        </w:rPr>
        <w:t xml:space="preserve">articipants receive two different types of stimuli: a vibrotactile stimulation as the conditioned stimulus (CS) and an </w:t>
      </w:r>
      <w:proofErr w:type="spellStart"/>
      <w:r w:rsidR="00931C88" w:rsidRPr="002F797A">
        <w:t>electrocutaneous</w:t>
      </w:r>
      <w:proofErr w:type="spellEnd"/>
      <w:r w:rsidR="00931C88" w:rsidRPr="002F797A">
        <w:rPr>
          <w:shd w:val="clear" w:color="auto" w:fill="auto"/>
          <w:lang w:eastAsia="ja-JP"/>
        </w:rPr>
        <w:t xml:space="preserve"> stimulation as the unconditioned stimulus (US). At first, one neutral stimulus (a vibrotactile stimulus, denoted as CS+) is paired with a painful stimulus (a high-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high</w:t>
      </w:r>
      <w:proofErr w:type="spellEnd"/>
      <w:r w:rsidR="00931C88" w:rsidRPr="002F797A">
        <w:rPr>
          <w:shd w:val="clear" w:color="auto" w:fill="auto"/>
          <w:lang w:eastAsia="ja-JP"/>
        </w:rPr>
        <w:t xml:space="preserve">), whereas a different neutral stimulus (a vibrotactile stimulus, denoted as </w:t>
      </w:r>
      <w:r w:rsidR="00DF71A7" w:rsidRPr="002F797A">
        <w:t>CS</w:t>
      </w:r>
      <w:r w:rsidR="00DF71A7" w:rsidRPr="002F797A">
        <w:rPr>
          <w:rFonts w:cs="Times New Roman"/>
        </w:rPr>
        <w:t>−</w:t>
      </w:r>
      <w:r w:rsidR="00931C88" w:rsidRPr="002F797A">
        <w:rPr>
          <w:shd w:val="clear" w:color="auto" w:fill="auto"/>
          <w:lang w:eastAsia="ja-JP"/>
        </w:rPr>
        <w:t xml:space="preserve">, applied to a different location) is paired with a non-painful stimulus (a low-intensity </w:t>
      </w:r>
      <w:proofErr w:type="spellStart"/>
      <w:r w:rsidR="00931C88" w:rsidRPr="002F797A">
        <w:t>electrocutaneous</w:t>
      </w:r>
      <w:proofErr w:type="spellEnd"/>
      <w:r w:rsidR="00931C88" w:rsidRPr="002F797A">
        <w:rPr>
          <w:shd w:val="clear" w:color="auto" w:fill="auto"/>
          <w:lang w:eastAsia="ja-JP"/>
        </w:rPr>
        <w:t xml:space="preserve"> stimulus,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low</w:t>
      </w:r>
      <w:proofErr w:type="spellEnd"/>
      <w:r w:rsidR="00931C88" w:rsidRPr="002F797A">
        <w:rPr>
          <w:shd w:val="clear" w:color="auto" w:fill="auto"/>
          <w:lang w:eastAsia="ja-JP"/>
        </w:rPr>
        <w:t xml:space="preserve">). This procedure is expected to form an association between the CS+ and painfulness, in contrast to the </w:t>
      </w:r>
      <w:r w:rsidR="00DF71A7" w:rsidRPr="002F797A">
        <w:t>CS</w:t>
      </w:r>
      <w:r w:rsidR="00DF71A7" w:rsidRPr="002F797A">
        <w:rPr>
          <w:rFonts w:cs="Times New Roman"/>
        </w:rPr>
        <w:t>−</w:t>
      </w:r>
      <w:r w:rsidR="00931C88" w:rsidRPr="002F797A">
        <w:rPr>
          <w:shd w:val="clear" w:color="auto" w:fill="auto"/>
          <w:lang w:eastAsia="ja-JP"/>
        </w:rPr>
        <w:t xml:space="preserve"> and non-painfulness. Later, each CS is paired with a </w:t>
      </w:r>
      <w:r w:rsidR="001A26C5" w:rsidRPr="002F797A">
        <w:rPr>
          <w:shd w:val="clear" w:color="auto" w:fill="auto"/>
          <w:lang w:eastAsia="ja-JP"/>
        </w:rPr>
        <w:t>“</w:t>
      </w:r>
      <w:r w:rsidR="00931C88" w:rsidRPr="002F797A">
        <w:rPr>
          <w:shd w:val="clear" w:color="auto" w:fill="auto"/>
          <w:lang w:eastAsia="ja-JP"/>
        </w:rPr>
        <w:t>test stimulus</w:t>
      </w:r>
      <w:r w:rsidR="001A26C5" w:rsidRPr="002F797A">
        <w:rPr>
          <w:shd w:val="clear" w:color="auto" w:fill="auto"/>
          <w:lang w:eastAsia="ja-JP"/>
        </w:rPr>
        <w:t>”</w:t>
      </w:r>
      <w:r w:rsidR="00931C88" w:rsidRPr="002F797A">
        <w:rPr>
          <w:shd w:val="clear" w:color="auto" w:fill="auto"/>
          <w:lang w:eastAsia="ja-JP"/>
        </w:rPr>
        <w:t xml:space="preserve"> (denoted as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an </w:t>
      </w:r>
      <w:proofErr w:type="spellStart"/>
      <w:r w:rsidR="00931C88" w:rsidRPr="002F797A">
        <w:t>electrocutaneous</w:t>
      </w:r>
      <w:proofErr w:type="spellEnd"/>
      <w:r w:rsidR="00931C88" w:rsidRPr="002F797A">
        <w:rPr>
          <w:shd w:val="clear" w:color="auto" w:fill="auto"/>
          <w:lang w:eastAsia="ja-JP"/>
        </w:rPr>
        <w:t xml:space="preserve"> stimulus of an intensity calibrated such that there is a 50% chance that the participant </w:t>
      </w:r>
      <w:r w:rsidR="00761785" w:rsidRPr="002F797A">
        <w:rPr>
          <w:shd w:val="clear" w:color="auto" w:fill="auto"/>
          <w:lang w:eastAsia="ja-JP"/>
        </w:rPr>
        <w:t>judges</w:t>
      </w:r>
      <w:r w:rsidR="00931C88" w:rsidRPr="002F797A">
        <w:rPr>
          <w:shd w:val="clear" w:color="auto" w:fill="auto"/>
          <w:lang w:eastAsia="ja-JP"/>
        </w:rPr>
        <w:t xml:space="preserve"> it to be painful or non-painful at baseline (i.e., before the pairing). Participants are then requested to judge each trial on a scale that distinguishes painful from non-painful events </w:t>
      </w:r>
      <w:r w:rsidR="00931C88" w:rsidRPr="002F797A">
        <w:rPr>
          <w:shd w:val="clear" w:color="auto" w:fill="auto"/>
          <w:lang w:eastAsia="ja-JP"/>
        </w:rPr>
        <w:fldChar w:fldCharType="begin" w:fldLock="1"/>
      </w:r>
      <w:r w:rsidR="00931C88" w:rsidRPr="002F797A">
        <w:rPr>
          <w:shd w:val="clear" w:color="auto" w:fill="auto"/>
          <w:lang w:eastAsia="ja-JP"/>
        </w:rPr>
        <w:instrText>ADDIN CSL_CITATION {"citationItems":[{"id":"ITEM-1","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1","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Madden et al., 2019)","plainTextFormattedCitation":"(Madden et al., 2019)","previouslyFormattedCitation":"(Madden et al., 2019)"},"properties":{"noteIndex":0},"schema":"https://github.com/citation-style-language/schema/raw/master/csl-citation.json"}</w:instrText>
      </w:r>
      <w:r w:rsidR="00931C88" w:rsidRPr="002F797A">
        <w:rPr>
          <w:shd w:val="clear" w:color="auto" w:fill="auto"/>
          <w:lang w:eastAsia="ja-JP"/>
        </w:rPr>
        <w:fldChar w:fldCharType="separate"/>
      </w:r>
      <w:r w:rsidR="00931C88" w:rsidRPr="002F797A">
        <w:rPr>
          <w:noProof/>
          <w:shd w:val="clear" w:color="auto" w:fill="auto"/>
          <w:lang w:eastAsia="ja-JP"/>
        </w:rPr>
        <w:t>(Madden et al., 2019)</w:t>
      </w:r>
      <w:r w:rsidR="00931C88" w:rsidRPr="002F797A">
        <w:rPr>
          <w:shd w:val="clear" w:color="auto" w:fill="auto"/>
          <w:lang w:eastAsia="ja-JP"/>
        </w:rPr>
        <w:fldChar w:fldCharType="end"/>
      </w:r>
      <w:r w:rsidR="00931C88" w:rsidRPr="002F797A">
        <w:rPr>
          <w:shd w:val="clear" w:color="auto" w:fill="auto"/>
          <w:lang w:eastAsia="ja-JP"/>
        </w:rPr>
        <w:t>. The trials of interest are the CS/</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pairs, as the primary hypothesis is that</w:t>
      </w:r>
      <w:r w:rsidR="005E766B" w:rsidRPr="002F797A">
        <w:rPr>
          <w:shd w:val="clear" w:color="auto" w:fill="auto"/>
          <w:lang w:eastAsia="ja-JP"/>
        </w:rPr>
        <w:t>,</w:t>
      </w:r>
      <w:r w:rsidRPr="002F797A">
        <w:rPr>
          <w:shd w:val="clear" w:color="auto" w:fill="auto"/>
          <w:lang w:eastAsia="ja-JP"/>
        </w:rPr>
        <w:t xml:space="preserve"> due to</w:t>
      </w:r>
      <w:r w:rsidR="00931C88" w:rsidRPr="002F797A">
        <w:rPr>
          <w:shd w:val="clear" w:color="auto" w:fill="auto"/>
          <w:lang w:eastAsia="ja-JP"/>
        </w:rPr>
        <w:t xml:space="preserve"> the pairings learned early in the experiment, the participant will come to judge the </w:t>
      </w:r>
      <w:proofErr w:type="spellStart"/>
      <w:r w:rsidR="00931C88" w:rsidRPr="002F797A">
        <w:rPr>
          <w:shd w:val="clear" w:color="auto" w:fill="auto"/>
          <w:lang w:eastAsia="ja-JP"/>
        </w:rPr>
        <w:t>US</w:t>
      </w:r>
      <w:r w:rsidR="00931C88" w:rsidRPr="002F797A">
        <w:rPr>
          <w:shd w:val="clear" w:color="auto" w:fill="auto"/>
          <w:vertAlign w:val="subscript"/>
          <w:lang w:eastAsia="ja-JP"/>
        </w:rPr>
        <w:t>test</w:t>
      </w:r>
      <w:proofErr w:type="spellEnd"/>
      <w:r w:rsidR="00931C88" w:rsidRPr="002F797A">
        <w:rPr>
          <w:shd w:val="clear" w:color="auto" w:fill="auto"/>
          <w:lang w:eastAsia="ja-JP"/>
        </w:rPr>
        <w:t xml:space="preserve"> stimuli to be painful more often when they are paired with the CS+ (previously paired with a painful stimulus) than when they are paired with the </w:t>
      </w:r>
      <w:r w:rsidR="00DF71A7" w:rsidRPr="002F797A">
        <w:t>CS</w:t>
      </w:r>
      <w:r w:rsidR="00DF71A7" w:rsidRPr="002F797A">
        <w:rPr>
          <w:rFonts w:cs="Times New Roman"/>
        </w:rPr>
        <w:t>−</w:t>
      </w:r>
      <w:r w:rsidR="00931C88" w:rsidRPr="002F797A">
        <w:rPr>
          <w:shd w:val="clear" w:color="auto" w:fill="auto"/>
          <w:lang w:eastAsia="ja-JP"/>
        </w:rPr>
        <w:t xml:space="preserve"> (previously paired with a non-painful stimulus).</w:t>
      </w:r>
    </w:p>
    <w:p w14:paraId="347A8D51" w14:textId="77777777" w:rsidR="007A39DF" w:rsidRPr="002F797A" w:rsidRDefault="007A39DF" w:rsidP="007A39DF">
      <w:pPr>
        <w:pStyle w:val="Heading2"/>
        <w:rPr>
          <w:shd w:val="clear" w:color="auto" w:fill="auto"/>
          <w:lang w:eastAsia="ja-JP"/>
        </w:rPr>
      </w:pPr>
      <w:r w:rsidRPr="002F797A">
        <w:rPr>
          <w:shd w:val="clear" w:color="auto" w:fill="auto"/>
          <w:lang w:eastAsia="ja-JP"/>
        </w:rPr>
        <w:t>Laboratory Setup</w:t>
      </w:r>
    </w:p>
    <w:p w14:paraId="087272BE" w14:textId="620F8F35" w:rsidR="007A39DF" w:rsidRPr="002F797A" w:rsidRDefault="007A39DF" w:rsidP="00FA7C0D">
      <w:pPr>
        <w:rPr>
          <w:shd w:val="clear" w:color="auto" w:fill="auto"/>
          <w:lang w:eastAsia="ja-JP"/>
        </w:rPr>
      </w:pPr>
      <w:r w:rsidRPr="002F797A">
        <w:rPr>
          <w:shd w:val="clear" w:color="auto" w:fill="auto"/>
          <w:lang w:eastAsia="ja-JP"/>
        </w:rPr>
        <w:t>The participants receive two types of stimuli at the same time</w:t>
      </w:r>
      <w:r w:rsidR="003B175C" w:rsidRPr="002F797A">
        <w:rPr>
          <w:shd w:val="clear" w:color="auto" w:fill="auto"/>
          <w:lang w:eastAsia="ja-JP"/>
        </w:rPr>
        <w:t>,</w:t>
      </w:r>
      <w:r w:rsidR="005D5D8F" w:rsidRPr="002F797A">
        <w:rPr>
          <w:shd w:val="clear" w:color="auto" w:fill="auto"/>
          <w:lang w:eastAsia="ja-JP"/>
        </w:rPr>
        <w:t xml:space="preserve"> </w:t>
      </w:r>
      <w:r w:rsidR="00A76268" w:rsidRPr="002F797A">
        <w:rPr>
          <w:shd w:val="clear" w:color="auto" w:fill="auto"/>
          <w:lang w:eastAsia="ja-JP"/>
        </w:rPr>
        <w:t>replicating the</w:t>
      </w:r>
      <w:r w:rsidR="005D5D8F" w:rsidRPr="002F797A">
        <w:rPr>
          <w:shd w:val="clear" w:color="auto" w:fill="auto"/>
          <w:lang w:eastAsia="ja-JP"/>
        </w:rPr>
        <w:t xml:space="preserve"> procedure </w:t>
      </w:r>
      <w:r w:rsidR="00A76268" w:rsidRPr="002F797A">
        <w:rPr>
          <w:shd w:val="clear" w:color="auto" w:fill="auto"/>
          <w:lang w:eastAsia="ja-JP"/>
        </w:rPr>
        <w:t>in</w:t>
      </w:r>
      <w:r w:rsidR="005D5D8F" w:rsidRPr="002F797A">
        <w:rPr>
          <w:shd w:val="clear" w:color="auto" w:fill="auto"/>
          <w:lang w:eastAsia="ja-JP"/>
        </w:rPr>
        <w:t xml:space="preserve"> Traxler et al. </w:t>
      </w:r>
      <w:r w:rsidR="005D5D8F" w:rsidRPr="002F797A">
        <w:rPr>
          <w:shd w:val="clear" w:color="auto" w:fill="auto"/>
          <w:lang w:eastAsia="ja-JP"/>
        </w:rPr>
        <w:fldChar w:fldCharType="begin" w:fldLock="1"/>
      </w:r>
      <w:r w:rsidR="005D5D8F" w:rsidRPr="002F797A">
        <w:rPr>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shd w:val="clear" w:color="auto" w:fill="auto"/>
          <w:lang w:eastAsia="ja-JP"/>
        </w:rPr>
        <w:fldChar w:fldCharType="separate"/>
      </w:r>
      <w:r w:rsidR="005D5D8F" w:rsidRPr="002F797A">
        <w:rPr>
          <w:noProof/>
          <w:shd w:val="clear" w:color="auto" w:fill="auto"/>
          <w:lang w:eastAsia="ja-JP"/>
        </w:rPr>
        <w:t>(2019)</w:t>
      </w:r>
      <w:r w:rsidR="005D5D8F" w:rsidRPr="002F797A">
        <w:rPr>
          <w:shd w:val="clear" w:color="auto" w:fill="auto"/>
          <w:lang w:eastAsia="ja-JP"/>
        </w:rPr>
        <w:fldChar w:fldCharType="end"/>
      </w:r>
      <w:r w:rsidRPr="002F797A">
        <w:rPr>
          <w:shd w:val="clear" w:color="auto" w:fill="auto"/>
          <w:lang w:eastAsia="ja-JP"/>
        </w:rPr>
        <w:t xml:space="preserve">. Stimulus onset and timing </w:t>
      </w:r>
      <w:r w:rsidR="00E62BD6" w:rsidRPr="002F797A">
        <w:rPr>
          <w:shd w:val="clear" w:color="auto" w:fill="auto"/>
          <w:lang w:eastAsia="ja-JP"/>
        </w:rPr>
        <w:t>are</w:t>
      </w:r>
      <w:r w:rsidRPr="002F797A">
        <w:rPr>
          <w:shd w:val="clear" w:color="auto" w:fill="auto"/>
          <w:lang w:eastAsia="ja-JP"/>
        </w:rPr>
        <w:t xml:space="preserve"> controlled using Affect 4.0 </w:t>
      </w:r>
      <w:r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DOI":"10.1027/1618-3169/a000005","ISSN":"16183169","PMID":"20178962","abstract":"We describe Affect 4.0, a user-friendly software package for implementing psychological and psychophysiological experiments. Affect 4.0 can be used to present visual, acoustic, and/or tactile stimuli in highly complex (i.e., semirandomized and response-contingent) sequences. Affect 4.0 is capable of registering response latencies and analog behavioral input with millisecond accuracy. Affect 4.0 is available free of charge. © 2009 Hogrefe Publishing.","author":[{"dropping-particle":"","family":"Spruyt","given":"Adriaan","non-dropping-particle":"","parse-names":false,"suffix":""},{"dropping-particle":"","family":"Clarysse","given":"Jeroen","non-dropping-particle":"","parse-names":false,"suffix":""},{"dropping-particle":"","family":"Vansteenwegen","given":"Debora","non-dropping-particle":"","parse-names":false,"suffix":""},{"dropping-particle":"","family":"Baeyens","given":"Frank","non-dropping-particle":"","parse-names":false,"suffix":""},{"dropping-particle":"","family":"Hermans","given":"Dirk","non-dropping-particle":"","parse-names":false,"suffix":""}],"container-title":"Experimental Psychology","id":"ITEM-1","issue":"1","issued":{"date-parts":[["2009"]]},"page":"36-45","title":"Affect 4.0: A free software package for implementing psychological and psychophysiological experiments","type":"article-journal","volume":"57"},"uris":["http://www.mendeley.com/documents/?uuid=bc9199fe-6a06-41a2-9d2a-41acde6c11a3"]}],"mendeley":{"formattedCitation":"(Spruyt et al., 2009)","plainTextFormattedCitation":"(Spruyt et al., 2009)","previouslyFormattedCitation":"(Spruyt et al., 2009)"},"properties":{"noteIndex":0},"schema":"https://github.com/citation-style-language/schema/raw/master/csl-citation.json"}</w:instrText>
      </w:r>
      <w:r w:rsidRPr="002F797A">
        <w:rPr>
          <w:shd w:val="clear" w:color="auto" w:fill="auto"/>
          <w:lang w:eastAsia="ja-JP"/>
        </w:rPr>
        <w:fldChar w:fldCharType="separate"/>
      </w:r>
      <w:r w:rsidRPr="002F797A">
        <w:rPr>
          <w:noProof/>
          <w:shd w:val="clear" w:color="auto" w:fill="auto"/>
          <w:lang w:eastAsia="ja-JP"/>
        </w:rPr>
        <w:t>(Spruyt et al., 2009)</w:t>
      </w:r>
      <w:r w:rsidRPr="002F797A">
        <w:rPr>
          <w:shd w:val="clear" w:color="auto" w:fill="auto"/>
          <w:lang w:eastAsia="ja-JP"/>
        </w:rPr>
        <w:fldChar w:fldCharType="end"/>
      </w:r>
      <w:r w:rsidRPr="002F797A">
        <w:rPr>
          <w:shd w:val="clear" w:color="auto" w:fill="auto"/>
          <w:lang w:eastAsia="ja-JP"/>
        </w:rPr>
        <w:t xml:space="preserve">. A vibrotactile stimulus </w:t>
      </w:r>
      <w:r w:rsidR="00FA7C0D" w:rsidRPr="002F797A">
        <w:rPr>
          <w:shd w:val="clear" w:color="auto" w:fill="auto"/>
          <w:lang w:eastAsia="ja-JP"/>
        </w:rPr>
        <w:t xml:space="preserve">is </w:t>
      </w:r>
      <w:r w:rsidRPr="002F797A">
        <w:rPr>
          <w:shd w:val="clear" w:color="auto" w:fill="auto"/>
          <w:lang w:eastAsia="ja-JP"/>
        </w:rPr>
        <w:t xml:space="preserve">delivered to the skin using tactors </w:t>
      </w:r>
      <w:r w:rsidR="00F678D6" w:rsidRPr="002F797A">
        <w:rPr>
          <w:shd w:val="clear" w:color="auto" w:fill="auto"/>
          <w:lang w:eastAsia="ja-JP"/>
        </w:rPr>
        <w:t xml:space="preserve">manufactured by Dancer Design </w:t>
      </w:r>
      <w:r w:rsidRPr="002F797A">
        <w:rPr>
          <w:shd w:val="clear" w:color="auto" w:fill="auto"/>
          <w:lang w:eastAsia="ja-JP"/>
        </w:rPr>
        <w:t>taped to the participant’s skin</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F678D6" w:rsidRPr="002F797A">
        <w:rPr>
          <w:shd w:val="clear" w:color="auto" w:fill="auto"/>
          <w:lang w:eastAsia="ja-JP"/>
        </w:rPr>
        <w:instrText>ADDIN CSL_CITATION {"citationItems":[{"id":"ITEM-1","itemData":{"author":[{"dropping-particle":"","family":"Dancer Design","given":"","non-dropping-particle":"","parse-names":false,"suffix":""}],"id":"ITEM-1","issued":{"date-parts":[["0"]]},"publisher-place":"St. Helens, UK","title":"Tactor","type":"article"},"uris":["http://www.mendeley.com/documents/?uuid=8dd14ed3-5ae5-4bcf-9fe2-6534214dc83f"]}],"mendeley":{"formattedCitation":"(Dancer Design, n.d.)","plainTextFormattedCitation":"(Dancer Design, n.d.)","previouslyFormattedCitation":"(Dancer Design,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ancer Design, n.d.)</w:t>
      </w:r>
      <w:r w:rsidR="00F678D6" w:rsidRPr="002F797A">
        <w:rPr>
          <w:shd w:val="clear" w:color="auto" w:fill="auto"/>
          <w:lang w:eastAsia="ja-JP"/>
        </w:rPr>
        <w:fldChar w:fldCharType="end"/>
      </w:r>
      <w:r w:rsidR="00F678D6" w:rsidRPr="002F797A">
        <w:rPr>
          <w:shd w:val="clear" w:color="auto" w:fill="auto"/>
          <w:lang w:eastAsia="ja-JP"/>
        </w:rPr>
        <w:t>.</w:t>
      </w:r>
      <w:r w:rsidRPr="002F797A">
        <w:rPr>
          <w:shd w:val="clear" w:color="auto" w:fill="auto"/>
          <w:lang w:eastAsia="ja-JP"/>
        </w:rPr>
        <w:t xml:space="preserve"> This stimulus </w:t>
      </w:r>
      <w:r w:rsidR="00FA7C0D" w:rsidRPr="002F797A">
        <w:rPr>
          <w:shd w:val="clear" w:color="auto" w:fill="auto"/>
          <w:lang w:eastAsia="ja-JP"/>
        </w:rPr>
        <w:t xml:space="preserve">is </w:t>
      </w:r>
      <w:r w:rsidRPr="002F797A">
        <w:rPr>
          <w:shd w:val="clear" w:color="auto" w:fill="auto"/>
          <w:lang w:eastAsia="ja-JP"/>
        </w:rPr>
        <w:t xml:space="preserve">of fixed duration and a clearly perceptible intensity. Three tactors </w:t>
      </w:r>
      <w:r w:rsidR="00FA7C0D" w:rsidRPr="002F797A">
        <w:rPr>
          <w:shd w:val="clear" w:color="auto" w:fill="auto"/>
          <w:lang w:eastAsia="ja-JP"/>
        </w:rPr>
        <w:t xml:space="preserve">are </w:t>
      </w:r>
      <w:r w:rsidRPr="002F797A">
        <w:rPr>
          <w:shd w:val="clear" w:color="auto" w:fill="auto"/>
          <w:lang w:eastAsia="ja-JP"/>
        </w:rPr>
        <w:t xml:space="preserve">used in the </w:t>
      </w:r>
      <w:r w:rsidRPr="002F797A">
        <w:rPr>
          <w:shd w:val="clear" w:color="auto" w:fill="auto"/>
          <w:lang w:eastAsia="ja-JP"/>
        </w:rPr>
        <w:lastRenderedPageBreak/>
        <w:t xml:space="preserve">arrangement as the source of a </w:t>
      </w:r>
      <w:r w:rsidR="00DC5517" w:rsidRPr="002F797A">
        <w:rPr>
          <w:shd w:val="clear" w:color="auto" w:fill="auto"/>
          <w:lang w:eastAsia="ja-JP"/>
        </w:rPr>
        <w:t>CS</w:t>
      </w:r>
      <w:r w:rsidR="003B175C" w:rsidRPr="002F797A">
        <w:rPr>
          <w:shd w:val="clear" w:color="auto" w:fill="auto"/>
          <w:lang w:eastAsia="ja-JP"/>
        </w:rPr>
        <w:t xml:space="preserve"> (see Figure 1)</w:t>
      </w:r>
      <w:r w:rsidRPr="002F797A">
        <w:rPr>
          <w:shd w:val="clear" w:color="auto" w:fill="auto"/>
          <w:lang w:eastAsia="ja-JP"/>
        </w:rPr>
        <w:t xml:space="preserve">. The SIDE tactor </w:t>
      </w:r>
      <w:r w:rsidR="00FA7C0D" w:rsidRPr="002F797A">
        <w:rPr>
          <w:shd w:val="clear" w:color="auto" w:fill="auto"/>
          <w:lang w:eastAsia="ja-JP"/>
        </w:rPr>
        <w:t xml:space="preserve">is </w:t>
      </w:r>
      <w:r w:rsidRPr="002F797A">
        <w:rPr>
          <w:shd w:val="clear" w:color="auto" w:fill="auto"/>
          <w:lang w:eastAsia="ja-JP"/>
        </w:rPr>
        <w:t xml:space="preserve">allocated to </w:t>
      </w:r>
      <w:proofErr w:type="spellStart"/>
      <w:r w:rsidRPr="002F797A">
        <w:rPr>
          <w:shd w:val="clear" w:color="auto" w:fill="auto"/>
          <w:lang w:eastAsia="ja-JP"/>
        </w:rPr>
        <w:t>CS</w:t>
      </w:r>
      <w:r w:rsidRPr="002F797A">
        <w:rPr>
          <w:shd w:val="clear" w:color="auto" w:fill="auto"/>
          <w:vertAlign w:val="subscript"/>
          <w:lang w:eastAsia="ja-JP"/>
        </w:rPr>
        <w:t>neutral</w:t>
      </w:r>
      <w:proofErr w:type="spellEnd"/>
      <w:r w:rsidR="00FA7C0D" w:rsidRPr="002F797A">
        <w:rPr>
          <w:shd w:val="clear" w:color="auto" w:fill="auto"/>
          <w:lang w:eastAsia="ja-JP"/>
        </w:rPr>
        <w:t>, whereas</w:t>
      </w:r>
      <w:r w:rsidRPr="002F797A">
        <w:rPr>
          <w:shd w:val="clear" w:color="auto" w:fill="auto"/>
          <w:lang w:eastAsia="ja-JP"/>
        </w:rPr>
        <w:t xml:space="preserve"> </w:t>
      </w:r>
      <w:r w:rsidR="00FA7C0D" w:rsidRPr="002F797A">
        <w:rPr>
          <w:shd w:val="clear" w:color="auto" w:fill="auto"/>
          <w:lang w:eastAsia="ja-JP"/>
        </w:rPr>
        <w:t>t</w:t>
      </w:r>
      <w:r w:rsidRPr="002F797A">
        <w:rPr>
          <w:shd w:val="clear" w:color="auto" w:fill="auto"/>
          <w:lang w:eastAsia="ja-JP"/>
        </w:rPr>
        <w:t xml:space="preserve">he ABOVE and BELOW tactors </w:t>
      </w:r>
      <w:r w:rsidR="00FA7C0D" w:rsidRPr="002F797A">
        <w:rPr>
          <w:shd w:val="clear" w:color="auto" w:fill="auto"/>
          <w:lang w:eastAsia="ja-JP"/>
        </w:rPr>
        <w:t xml:space="preserve">are </w:t>
      </w:r>
      <w:r w:rsidR="005E521A" w:rsidRPr="002F797A">
        <w:rPr>
          <w:shd w:val="clear" w:color="auto" w:fill="auto"/>
          <w:lang w:eastAsia="ja-JP"/>
        </w:rPr>
        <w:t xml:space="preserve">assigned </w:t>
      </w:r>
      <w:r w:rsidRPr="002F797A">
        <w:rPr>
          <w:shd w:val="clear" w:color="auto" w:fill="auto"/>
          <w:lang w:eastAsia="ja-JP"/>
        </w:rPr>
        <w:t xml:space="preserve">to CS+ and </w:t>
      </w:r>
      <w:r w:rsidR="00DF71A7" w:rsidRPr="002F797A">
        <w:t>CS</w:t>
      </w:r>
      <w:r w:rsidR="00DF71A7" w:rsidRPr="002F797A">
        <w:rPr>
          <w:rFonts w:cs="Times New Roman"/>
        </w:rPr>
        <w:t>−</w:t>
      </w:r>
      <w:r w:rsidRPr="002F797A">
        <w:rPr>
          <w:shd w:val="clear" w:color="auto" w:fill="auto"/>
          <w:lang w:eastAsia="ja-JP"/>
        </w:rPr>
        <w:t xml:space="preserve"> </w:t>
      </w:r>
      <w:r w:rsidR="004A4C22" w:rsidRPr="002F797A">
        <w:rPr>
          <w:shd w:val="clear" w:color="auto" w:fill="auto"/>
          <w:lang w:eastAsia="ja-JP"/>
        </w:rPr>
        <w:t xml:space="preserve">in a counterbalanced way </w:t>
      </w:r>
      <w:r w:rsidRPr="002F797A">
        <w:rPr>
          <w:shd w:val="clear" w:color="auto" w:fill="auto"/>
          <w:lang w:eastAsia="ja-JP"/>
        </w:rPr>
        <w:t>across participants.</w:t>
      </w:r>
    </w:p>
    <w:p w14:paraId="29A89FCB" w14:textId="77777777" w:rsidR="007A39DF" w:rsidRPr="002F797A" w:rsidRDefault="007A39DF" w:rsidP="007A39DF">
      <w:pPr>
        <w:ind w:firstLine="0"/>
        <w:rPr>
          <w:b/>
          <w:bCs/>
          <w:shd w:val="clear" w:color="auto" w:fill="auto"/>
          <w:lang w:eastAsia="ja-JP"/>
        </w:rPr>
      </w:pPr>
      <w:r w:rsidRPr="002F797A">
        <w:rPr>
          <w:b/>
          <w:bCs/>
          <w:shd w:val="clear" w:color="auto" w:fill="auto"/>
          <w:lang w:eastAsia="ja-JP"/>
        </w:rPr>
        <w:t>Figure 1</w:t>
      </w:r>
    </w:p>
    <w:p w14:paraId="4506EE23" w14:textId="15367473" w:rsidR="007A39DF" w:rsidRPr="002F797A" w:rsidRDefault="007A39DF" w:rsidP="007A39DF">
      <w:pPr>
        <w:ind w:firstLine="0"/>
        <w:rPr>
          <w:i/>
          <w:iCs/>
          <w:shd w:val="clear" w:color="auto" w:fill="auto"/>
          <w:lang w:eastAsia="ja-JP"/>
        </w:rPr>
      </w:pPr>
      <w:r w:rsidRPr="002F797A">
        <w:rPr>
          <w:i/>
          <w:iCs/>
          <w:shd w:val="clear" w:color="auto" w:fill="auto"/>
          <w:lang w:eastAsia="ja-JP"/>
        </w:rPr>
        <w:t>Arrangement of Tactors and Electrodes on the Back</w:t>
      </w:r>
      <w:r w:rsidR="005B16D7" w:rsidRPr="002F797A">
        <w:rPr>
          <w:i/>
          <w:iCs/>
          <w:shd w:val="clear" w:color="auto" w:fill="auto"/>
          <w:lang w:eastAsia="ja-JP"/>
        </w:rPr>
        <w:t xml:space="preserve"> </w:t>
      </w:r>
      <w:r w:rsidR="005D5D8F" w:rsidRPr="002F797A">
        <w:rPr>
          <w:i/>
          <w:iCs/>
          <w:shd w:val="clear" w:color="auto" w:fill="auto"/>
          <w:lang w:eastAsia="ja-JP"/>
        </w:rPr>
        <w:t xml:space="preserve">(Adapted From Traxler et al. </w:t>
      </w:r>
      <w:r w:rsidR="005D5D8F" w:rsidRPr="002F797A">
        <w:rPr>
          <w:i/>
          <w:iCs/>
          <w:shd w:val="clear" w:color="auto" w:fill="auto"/>
          <w:lang w:eastAsia="ja-JP"/>
        </w:rPr>
        <w:fldChar w:fldCharType="begin" w:fldLock="1"/>
      </w:r>
      <w:r w:rsidR="00931C88" w:rsidRPr="002F797A">
        <w:rPr>
          <w:i/>
          <w:iCs/>
          <w:shd w:val="clear" w:color="auto" w:fill="auto"/>
          <w:lang w:eastAsia="ja-JP"/>
        </w:rPr>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5D5D8F" w:rsidRPr="002F797A">
        <w:rPr>
          <w:i/>
          <w:iCs/>
          <w:shd w:val="clear" w:color="auto" w:fill="auto"/>
          <w:lang w:eastAsia="ja-JP"/>
        </w:rPr>
        <w:fldChar w:fldCharType="separate"/>
      </w:r>
      <w:r w:rsidR="005D5D8F" w:rsidRPr="002F797A">
        <w:rPr>
          <w:i/>
          <w:iCs/>
          <w:noProof/>
          <w:shd w:val="clear" w:color="auto" w:fill="auto"/>
          <w:lang w:eastAsia="ja-JP"/>
        </w:rPr>
        <w:t>(2019)</w:t>
      </w:r>
      <w:r w:rsidR="005D5D8F" w:rsidRPr="002F797A">
        <w:rPr>
          <w:i/>
          <w:iCs/>
          <w:shd w:val="clear" w:color="auto" w:fill="auto"/>
          <w:lang w:eastAsia="ja-JP"/>
        </w:rPr>
        <w:fldChar w:fldCharType="end"/>
      </w:r>
      <w:r w:rsidR="005D5D8F" w:rsidRPr="002F797A">
        <w:rPr>
          <w:i/>
          <w:iCs/>
          <w:shd w:val="clear" w:color="auto" w:fill="auto"/>
          <w:lang w:eastAsia="ja-JP"/>
        </w:rPr>
        <w:t>)</w:t>
      </w:r>
      <w:r w:rsidRPr="002F797A">
        <w:rPr>
          <w:i/>
          <w:iCs/>
          <w:shd w:val="clear" w:color="auto" w:fill="auto"/>
          <w:lang w:eastAsia="ja-JP"/>
        </w:rPr>
        <w:t>.</w:t>
      </w:r>
    </w:p>
    <w:p w14:paraId="35EA81D1" w14:textId="242AE9A0" w:rsidR="007A39DF" w:rsidRPr="002F797A" w:rsidRDefault="00764DA2" w:rsidP="007A39DF">
      <w:pPr>
        <w:ind w:firstLine="0"/>
        <w:rPr>
          <w:shd w:val="clear" w:color="auto" w:fill="auto"/>
          <w:lang w:eastAsia="ja-JP"/>
        </w:rPr>
      </w:pPr>
      <w:r w:rsidRPr="002F797A">
        <w:rPr>
          <w:shd w:val="clear" w:color="auto" w:fill="auto"/>
          <w:lang w:eastAsia="ja-JP"/>
        </w:rPr>
        <w:t>[INSERT FIGURE 1 HERE]</w:t>
      </w:r>
    </w:p>
    <w:p w14:paraId="4DBF06F4" w14:textId="36F4DA00" w:rsidR="007A39DF" w:rsidRPr="002F797A" w:rsidRDefault="007A39DF" w:rsidP="007A39DF">
      <w:pPr>
        <w:rPr>
          <w:shd w:val="clear" w:color="auto" w:fill="auto"/>
          <w:lang w:eastAsia="ja-JP"/>
        </w:rPr>
      </w:pPr>
      <w:r w:rsidRPr="002F797A">
        <w:rPr>
          <w:shd w:val="clear" w:color="auto" w:fill="auto"/>
          <w:lang w:eastAsia="ja-JP"/>
        </w:rPr>
        <w:t xml:space="preserve">An </w:t>
      </w:r>
      <w:proofErr w:type="spellStart"/>
      <w:r w:rsidRPr="002F797A">
        <w:rPr>
          <w:shd w:val="clear" w:color="auto" w:fill="auto"/>
          <w:lang w:eastAsia="ja-JP"/>
        </w:rPr>
        <w:t>electr</w:t>
      </w:r>
      <w:r w:rsidR="00FA7C0D" w:rsidRPr="002F797A">
        <w:rPr>
          <w:shd w:val="clear" w:color="auto" w:fill="auto"/>
          <w:lang w:eastAsia="ja-JP"/>
        </w:rPr>
        <w:t>ocutaneous</w:t>
      </w:r>
      <w:proofErr w:type="spellEnd"/>
      <w:r w:rsidRPr="002F797A">
        <w:rPr>
          <w:shd w:val="clear" w:color="auto" w:fill="auto"/>
          <w:lang w:eastAsia="ja-JP"/>
        </w:rPr>
        <w:t xml:space="preserve"> stimulation </w:t>
      </w:r>
      <w:r w:rsidR="00FA7C0D" w:rsidRPr="002F797A">
        <w:rPr>
          <w:shd w:val="clear" w:color="auto" w:fill="auto"/>
          <w:lang w:eastAsia="ja-JP"/>
        </w:rPr>
        <w:t xml:space="preserve">is </w:t>
      </w:r>
      <w:r w:rsidRPr="002F797A">
        <w:rPr>
          <w:shd w:val="clear" w:color="auto" w:fill="auto"/>
          <w:lang w:eastAsia="ja-JP"/>
        </w:rPr>
        <w:t xml:space="preserve">delivered by passing a current across two surface electrodes located at the midpoint between the tactors </w:t>
      </w:r>
      <w:r w:rsidR="00CD0109" w:rsidRPr="002F797A">
        <w:rPr>
          <w:shd w:val="clear" w:color="auto" w:fill="auto"/>
          <w:lang w:eastAsia="ja-JP"/>
        </w:rPr>
        <w:t xml:space="preserve">to serve as the US </w:t>
      </w:r>
      <w:r w:rsidRPr="002F797A">
        <w:rPr>
          <w:shd w:val="clear" w:color="auto" w:fill="auto"/>
          <w:lang w:eastAsia="ja-JP"/>
        </w:rPr>
        <w:t xml:space="preserve">(Figure 1). The current </w:t>
      </w:r>
      <w:r w:rsidR="00FA7C0D" w:rsidRPr="002F797A">
        <w:rPr>
          <w:shd w:val="clear" w:color="auto" w:fill="auto"/>
          <w:lang w:eastAsia="ja-JP"/>
        </w:rPr>
        <w:t xml:space="preserve">is </w:t>
      </w:r>
      <w:r w:rsidRPr="002F797A">
        <w:rPr>
          <w:shd w:val="clear" w:color="auto" w:fill="auto"/>
          <w:lang w:eastAsia="ja-JP"/>
        </w:rPr>
        <w:t>delivered using a DS7A constant current stimulator</w:t>
      </w:r>
      <w:r w:rsidR="00F678D6" w:rsidRPr="002F797A">
        <w:rPr>
          <w:shd w:val="clear" w:color="auto" w:fill="auto"/>
          <w:lang w:eastAsia="ja-JP"/>
        </w:rPr>
        <w:t xml:space="preserve"> </w:t>
      </w:r>
      <w:r w:rsidR="00F678D6" w:rsidRPr="002F797A">
        <w:rPr>
          <w:shd w:val="clear" w:color="auto" w:fill="auto"/>
          <w:lang w:eastAsia="ja-JP"/>
        </w:rPr>
        <w:fldChar w:fldCharType="begin" w:fldLock="1"/>
      </w:r>
      <w:r w:rsidR="008D2CF3" w:rsidRPr="002F797A">
        <w:rPr>
          <w:shd w:val="clear" w:color="auto" w:fill="auto"/>
          <w:lang w:eastAsia="ja-JP"/>
        </w:rPr>
        <w:instrText>ADDIN CSL_CITATION {"citationItems":[{"id":"ITEM-1","itemData":{"author":[{"dropping-particle":"","family":"Digitimer Limited","given":"","non-dropping-particle":"","parse-names":false,"suffix":""}],"id":"ITEM-1","issued":{"date-parts":[["0"]]},"publisher-place":"Hertfordshire, UK","title":"DS7A High Voltage Constant Current Stimulator","type":"article"},"uris":["http://www.mendeley.com/documents/?uuid=9b966096-5fdc-481d-970b-1d3b22972fdb"]}],"mendeley":{"formattedCitation":"(Digitimer Limited, n.d.)","plainTextFormattedCitation":"(Digitimer Limited, n.d.)","previouslyFormattedCitation":"(Digitimer Limited, n.d.)"},"properties":{"noteIndex":0},"schema":"https://github.com/citation-style-language/schema/raw/master/csl-citation.json"}</w:instrText>
      </w:r>
      <w:r w:rsidR="00F678D6" w:rsidRPr="002F797A">
        <w:rPr>
          <w:shd w:val="clear" w:color="auto" w:fill="auto"/>
          <w:lang w:eastAsia="ja-JP"/>
        </w:rPr>
        <w:fldChar w:fldCharType="separate"/>
      </w:r>
      <w:r w:rsidR="00F678D6" w:rsidRPr="002F797A">
        <w:rPr>
          <w:noProof/>
          <w:shd w:val="clear" w:color="auto" w:fill="auto"/>
          <w:lang w:eastAsia="ja-JP"/>
        </w:rPr>
        <w:t>(Digitimer Limited, n.d.)</w:t>
      </w:r>
      <w:r w:rsidR="00F678D6" w:rsidRPr="002F797A">
        <w:rPr>
          <w:shd w:val="clear" w:color="auto" w:fill="auto"/>
          <w:lang w:eastAsia="ja-JP"/>
        </w:rPr>
        <w:fldChar w:fldCharType="end"/>
      </w:r>
      <w:r w:rsidRPr="002F797A">
        <w:rPr>
          <w:shd w:val="clear" w:color="auto" w:fill="auto"/>
          <w:lang w:eastAsia="ja-JP"/>
        </w:rPr>
        <w:t xml:space="preserve">. The </w:t>
      </w:r>
      <w:r w:rsidR="00DD6874" w:rsidRPr="002F797A">
        <w:rPr>
          <w:shd w:val="clear" w:color="auto" w:fill="auto"/>
          <w:lang w:eastAsia="ja-JP"/>
        </w:rPr>
        <w:t>stimulation</w:t>
      </w:r>
      <w:r w:rsidRPr="002F797A">
        <w:rPr>
          <w:shd w:val="clear" w:color="auto" w:fill="auto"/>
          <w:lang w:eastAsia="ja-JP"/>
        </w:rPr>
        <w:t xml:space="preserve"> </w:t>
      </w:r>
      <w:r w:rsidR="004A4C22" w:rsidRPr="002F797A">
        <w:rPr>
          <w:shd w:val="clear" w:color="auto" w:fill="auto"/>
          <w:lang w:eastAsia="ja-JP"/>
        </w:rPr>
        <w:t xml:space="preserve">intensity </w:t>
      </w:r>
      <w:r w:rsidR="00FA7C0D" w:rsidRPr="002F797A">
        <w:rPr>
          <w:shd w:val="clear" w:color="auto" w:fill="auto"/>
          <w:lang w:eastAsia="ja-JP"/>
        </w:rPr>
        <w:t xml:space="preserve">is </w:t>
      </w:r>
      <w:r w:rsidRPr="002F797A">
        <w:rPr>
          <w:shd w:val="clear" w:color="auto" w:fill="auto"/>
          <w:lang w:eastAsia="ja-JP"/>
        </w:rPr>
        <w:t xml:space="preserve">calibrated individually. The number of pulses delivered on each stimulation occasion </w:t>
      </w:r>
      <w:r w:rsidR="00FA7C0D" w:rsidRPr="002F797A">
        <w:rPr>
          <w:shd w:val="clear" w:color="auto" w:fill="auto"/>
          <w:lang w:eastAsia="ja-JP"/>
        </w:rPr>
        <w:t xml:space="preserve">is </w:t>
      </w:r>
      <w:r w:rsidRPr="002F797A">
        <w:rPr>
          <w:shd w:val="clear" w:color="auto" w:fill="auto"/>
          <w:lang w:eastAsia="ja-JP"/>
        </w:rPr>
        <w:t xml:space="preserve">varied to provide a </w:t>
      </w:r>
      <w:proofErr w:type="spellStart"/>
      <w:r w:rsidRPr="002F797A">
        <w:rPr>
          <w:shd w:val="clear" w:color="auto" w:fill="auto"/>
          <w:lang w:eastAsia="ja-JP"/>
        </w:rPr>
        <w:t>US</w:t>
      </w:r>
      <w:r w:rsidRPr="002F797A">
        <w:rPr>
          <w:shd w:val="clear" w:color="auto" w:fill="auto"/>
          <w:vertAlign w:val="subscript"/>
          <w:lang w:eastAsia="ja-JP"/>
        </w:rPr>
        <w:t>high</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w:t>
      </w:r>
      <w:r w:rsidR="004A4C22" w:rsidRPr="002F797A">
        <w:rPr>
          <w:shd w:val="clear" w:color="auto" w:fill="auto"/>
          <w:lang w:eastAsia="ja-JP"/>
        </w:rPr>
        <w:t xml:space="preserve">usually </w:t>
      </w:r>
      <w:r w:rsidRPr="002F797A">
        <w:rPr>
          <w:shd w:val="clear" w:color="auto" w:fill="auto"/>
          <w:lang w:eastAsia="ja-JP"/>
        </w:rPr>
        <w:t xml:space="preserve">painful, a </w:t>
      </w:r>
      <w:proofErr w:type="spellStart"/>
      <w:r w:rsidR="000011D8" w:rsidRPr="002F797A">
        <w:t>US</w:t>
      </w:r>
      <w:r w:rsidR="000011D8" w:rsidRPr="002F797A">
        <w:rPr>
          <w:vertAlign w:val="subscript"/>
        </w:rPr>
        <w:t>low</w:t>
      </w:r>
      <w:proofErr w:type="spellEnd"/>
      <w:r w:rsidRPr="002F797A">
        <w:rPr>
          <w:shd w:val="clear" w:color="auto" w:fill="auto"/>
          <w:lang w:eastAsia="ja-JP"/>
        </w:rPr>
        <w:t xml:space="preserve"> that </w:t>
      </w:r>
      <w:r w:rsidR="00E62BD6" w:rsidRPr="002F797A">
        <w:rPr>
          <w:shd w:val="clear" w:color="auto" w:fill="auto"/>
          <w:lang w:eastAsia="ja-JP"/>
        </w:rPr>
        <w:t xml:space="preserve">is </w:t>
      </w:r>
      <w:r w:rsidRPr="002F797A">
        <w:rPr>
          <w:shd w:val="clear" w:color="auto" w:fill="auto"/>
          <w:lang w:eastAsia="ja-JP"/>
        </w:rPr>
        <w:t xml:space="preserve">usually non-painful, and a </w:t>
      </w:r>
      <w:proofErr w:type="spellStart"/>
      <w:r w:rsidRPr="002F797A">
        <w:rPr>
          <w:shd w:val="clear" w:color="auto" w:fill="auto"/>
          <w:lang w:eastAsia="ja-JP"/>
        </w:rPr>
        <w:t>US</w:t>
      </w:r>
      <w:r w:rsidRPr="002F797A">
        <w:rPr>
          <w:shd w:val="clear" w:color="auto" w:fill="auto"/>
          <w:vertAlign w:val="subscript"/>
          <w:lang w:eastAsia="ja-JP"/>
        </w:rPr>
        <w:t>test</w:t>
      </w:r>
      <w:proofErr w:type="spellEnd"/>
      <w:r w:rsidRPr="002F797A">
        <w:rPr>
          <w:shd w:val="clear" w:color="auto" w:fill="auto"/>
          <w:lang w:eastAsia="ja-JP"/>
        </w:rPr>
        <w:t xml:space="preserve"> that </w:t>
      </w:r>
      <w:r w:rsidR="00E62BD6" w:rsidRPr="002F797A">
        <w:rPr>
          <w:shd w:val="clear" w:color="auto" w:fill="auto"/>
          <w:lang w:eastAsia="ja-JP"/>
        </w:rPr>
        <w:t>is</w:t>
      </w:r>
      <w:r w:rsidRPr="002F797A">
        <w:rPr>
          <w:shd w:val="clear" w:color="auto" w:fill="auto"/>
          <w:lang w:eastAsia="ja-JP"/>
        </w:rPr>
        <w:t xml:space="preserve"> calibrated to lie close to the pain threshold, the boundary between non-painful and painful.</w:t>
      </w:r>
    </w:p>
    <w:p w14:paraId="30FF6764" w14:textId="4E6E66E8" w:rsidR="009777A9" w:rsidRPr="002F797A" w:rsidRDefault="005E521A" w:rsidP="001240F7">
      <w:pPr>
        <w:pStyle w:val="Heading2"/>
        <w:rPr>
          <w:shd w:val="clear" w:color="auto" w:fill="auto"/>
          <w:lang w:eastAsia="ja-JP"/>
        </w:rPr>
      </w:pPr>
      <w:r w:rsidRPr="002F797A">
        <w:rPr>
          <w:shd w:val="clear" w:color="auto" w:fill="auto"/>
          <w:lang w:eastAsia="ja-JP"/>
        </w:rPr>
        <w:t>Tactor and Electrode</w:t>
      </w:r>
      <w:r w:rsidR="007A39DF" w:rsidRPr="002F797A">
        <w:rPr>
          <w:shd w:val="clear" w:color="auto" w:fill="auto"/>
          <w:lang w:eastAsia="ja-JP"/>
        </w:rPr>
        <w:t xml:space="preserve"> </w:t>
      </w:r>
      <w:r w:rsidR="009777A9" w:rsidRPr="002F797A">
        <w:rPr>
          <w:shd w:val="clear" w:color="auto" w:fill="auto"/>
          <w:lang w:eastAsia="ja-JP"/>
        </w:rPr>
        <w:t>Preparation</w:t>
      </w:r>
    </w:p>
    <w:p w14:paraId="2ACA1AFC" w14:textId="1CF8A88D" w:rsidR="009777A9" w:rsidRPr="002F797A" w:rsidRDefault="00DB2600" w:rsidP="009777A9">
      <w:pPr>
        <w:rPr>
          <w:lang w:eastAsia="ja-JP"/>
        </w:rPr>
      </w:pPr>
      <w:r w:rsidRPr="002F797A">
        <w:t xml:space="preserve">On arrival, participants </w:t>
      </w:r>
      <w:r w:rsidR="00FA7C0D" w:rsidRPr="002F797A">
        <w:t xml:space="preserve">are </w:t>
      </w:r>
      <w:r w:rsidRPr="002F797A">
        <w:t>seated straddling a chair in front of a desk with a computer monitor, mouse</w:t>
      </w:r>
      <w:r w:rsidR="003B175C" w:rsidRPr="002F797A">
        <w:t>,</w:t>
      </w:r>
      <w:r w:rsidRPr="002F797A">
        <w:t xml:space="preserve"> and keyboard. Participants </w:t>
      </w:r>
      <w:r w:rsidR="00FA7C0D" w:rsidRPr="002F797A">
        <w:t xml:space="preserve">are </w:t>
      </w:r>
      <w:r w:rsidRPr="002F797A">
        <w:t xml:space="preserve">asked to bend backwards to identify the point at which the greatest bend </w:t>
      </w:r>
      <w:r w:rsidR="005F14B6" w:rsidRPr="002F797A">
        <w:t>i</w:t>
      </w:r>
      <w:r w:rsidRPr="002F797A">
        <w:t xml:space="preserve">s seen. A point in the upper lumbar region </w:t>
      </w:r>
      <w:r w:rsidR="00FA7C0D" w:rsidRPr="002F797A">
        <w:t xml:space="preserve">is </w:t>
      </w:r>
      <w:r w:rsidRPr="002F797A">
        <w:t xml:space="preserve">marked on the back, 2cm to the left of the spine, where the electrodes </w:t>
      </w:r>
      <w:r w:rsidR="00E62BD6" w:rsidRPr="002F797A">
        <w:t>are</w:t>
      </w:r>
      <w:r w:rsidRPr="002F797A">
        <w:t xml:space="preserve"> placed such that the mark lies exactly between them. Three other points</w:t>
      </w:r>
      <w:r w:rsidR="00F566B3" w:rsidRPr="002F797A">
        <w:t xml:space="preserve">—4cm </w:t>
      </w:r>
      <w:r w:rsidRPr="002F797A">
        <w:t>above, below, and to the left side of the electrode</w:t>
      </w:r>
      <w:r w:rsidR="005E521A" w:rsidRPr="002F797A">
        <w:t>s</w:t>
      </w:r>
      <w:r w:rsidR="00F566B3" w:rsidRPr="002F797A">
        <w:t>—are</w:t>
      </w:r>
      <w:r w:rsidR="00FA7C0D" w:rsidRPr="002F797A">
        <w:t xml:space="preserve"> </w:t>
      </w:r>
      <w:r w:rsidRPr="002F797A">
        <w:t>marked</w:t>
      </w:r>
      <w:r w:rsidR="00FA7C0D" w:rsidRPr="002F797A">
        <w:t>,</w:t>
      </w:r>
      <w:r w:rsidRPr="002F797A">
        <w:t xml:space="preserve"> and the tactors </w:t>
      </w:r>
      <w:r w:rsidR="00FA7C0D" w:rsidRPr="002F797A">
        <w:t xml:space="preserve">are </w:t>
      </w:r>
      <w:r w:rsidRPr="002F797A">
        <w:t>taped in place such that the closest border of each tactor lies at a tactor mark (Figure 1).</w:t>
      </w:r>
      <w:r w:rsidR="004A4C22" w:rsidRPr="002F797A">
        <w:t xml:space="preserve"> Calibration </w:t>
      </w:r>
      <w:r w:rsidR="00FA7C0D" w:rsidRPr="002F797A">
        <w:t xml:space="preserve">is </w:t>
      </w:r>
      <w:r w:rsidR="004A4C22" w:rsidRPr="002F797A">
        <w:t>performed by the procedure described in</w:t>
      </w:r>
      <w:r w:rsidR="00D70491" w:rsidRPr="002F797A">
        <w:t xml:space="preserve"> </w:t>
      </w:r>
      <w:r w:rsidR="00D70491" w:rsidRPr="002F797A">
        <w:rPr>
          <w:noProof/>
        </w:rPr>
        <w:t>Traxler et al.</w:t>
      </w:r>
      <w:r w:rsidR="00F37F38" w:rsidRPr="002F797A">
        <w:t xml:space="preserve"> </w:t>
      </w:r>
      <w:r w:rsidR="0027498E" w:rsidRPr="002F797A">
        <w:fldChar w:fldCharType="begin" w:fldLock="1"/>
      </w:r>
      <w:r w:rsidR="00E92952" w:rsidRPr="002F797A">
        <w:instrText>ADDIN CSL_CITATION {"citationItems":[{"id":"ITEM-1","itemData":{"DOI":"10.7717/peerj.6486","ISSN":"21678359","abstract":"Background: Classical conditioning has frequently been shown to be capable of evoking fear of pain and avoidance behavior in the context of chronic pain. However, whether pain itself can be conditioned has rarely been investigated and remains a matter of debate. Therefore, the present study investigated whether pain threshold ratings can be modified by the presence of conditioned non-nociceptive sensory stimuli in healthy participant. Methods: In 51 healthy volunteers, pain threshold to electrocutaneous stimuli was determined prior to participation in a simultaneous conditioning paradigm. Participants underwent an acquisition phase in which one non-painful vibrotactile stimulus (CS+) was repeatedly paired with a painful electrocutaneous stimulus, whereas a second vibrotactile stimulus of the same quality and intensity (CS-) was paired with a non-painful electrocutaneous stimulus. Stimulation was provided on the lower back with close proximity between the conditioned stimulus and the unconditioned stimulus. In the test phase, electrocutaneous stimuli at the individually-set threshold intensity were simultaneously delivered together with either a CS+ or CS-. Pain intensity ratings were obtained after each trial; expectancy ratings were obtained after each block. The primary outcome was the percentage of test stimuli that were rated as painful. Results: Test stimuli were more likely to be rated as painful when they were paired with the CS+ than when they were paired with the CS-. This effect was not influenced by contingency awareness, nor by expectancies or mood states. Discussion: The findings support the notion that the judgement of an event being painful or non-painful can be influenced by classical conditioning and corroborate the possible role of associative learning in the development and maintenance of chronic pain.","author":[{"dropping-particle":"","family":"Traxler","given":"Juliane","non-dropping-particle":"","parse-names":false,"suffix":""},{"dropping-particle":"","family":"Madden","given":"Victoria J.","non-dropping-particle":"","parse-names":false,"suffix":""},{"dropping-particle":"","family":"Moseley","given":"G. Lorimer","non-dropping-particle":"","parse-names":false,"suffix":""},{"dropping-particle":"","family":"Vlaeyen","given":"Johan W.S.","non-dropping-particle":"","parse-names":false,"suffix":""}],"container-title":"PeerJ","id":"ITEM-1","issue":"3","issued":{"date-parts":[["2019"]]},"page":"1-20","title":"Modulating pain thresholds through classical conditioning","type":"article-journal","volume":"2019"},"suppress-author":1,"uris":["http://www.mendeley.com/documents/?uuid=c5bbffe6-5041-42cb-a91c-332b22183efe"]}],"mendeley":{"formattedCitation":"(2019)","plainTextFormattedCitation":"(2019)","previouslyFormattedCitation":"(2019)"},"properties":{"noteIndex":0},"schema":"https://github.com/citation-style-language/schema/raw/master/csl-citation.json"}</w:instrText>
      </w:r>
      <w:r w:rsidR="0027498E" w:rsidRPr="002F797A">
        <w:fldChar w:fldCharType="separate"/>
      </w:r>
      <w:r w:rsidR="0027498E" w:rsidRPr="002F797A">
        <w:rPr>
          <w:noProof/>
        </w:rPr>
        <w:t>(2019)</w:t>
      </w:r>
      <w:r w:rsidR="0027498E" w:rsidRPr="002F797A">
        <w:fldChar w:fldCharType="end"/>
      </w:r>
      <w:r w:rsidR="004A4C22" w:rsidRPr="002F797A">
        <w:t xml:space="preserve">, with the </w:t>
      </w:r>
      <w:proofErr w:type="spellStart"/>
      <w:r w:rsidR="004A4C22" w:rsidRPr="002F797A">
        <w:t>CS</w:t>
      </w:r>
      <w:r w:rsidR="004A4C22" w:rsidRPr="002F797A">
        <w:rPr>
          <w:vertAlign w:val="subscript"/>
        </w:rPr>
        <w:t>neutral</w:t>
      </w:r>
      <w:proofErr w:type="spellEnd"/>
      <w:r w:rsidR="004A4C22" w:rsidRPr="002F797A">
        <w:t xml:space="preserve"> paired with each </w:t>
      </w:r>
      <w:proofErr w:type="spellStart"/>
      <w:r w:rsidR="0092042A" w:rsidRPr="002F797A">
        <w:t>electrocutaneous</w:t>
      </w:r>
      <w:proofErr w:type="spellEnd"/>
      <w:r w:rsidR="004A4C22" w:rsidRPr="002F797A">
        <w:t xml:space="preserve"> stimulus.</w:t>
      </w:r>
      <w:r w:rsidR="007E53F1" w:rsidRPr="002F797A">
        <w:t xml:space="preserve"> </w:t>
      </w:r>
      <w:bookmarkStart w:id="1" w:name="_Hlk85231353"/>
      <w:r w:rsidR="007E53F1" w:rsidRPr="002F797A">
        <w:t xml:space="preserve">The </w:t>
      </w:r>
      <w:proofErr w:type="spellStart"/>
      <w:r w:rsidR="007E53F1" w:rsidRPr="002F797A">
        <w:t>CS</w:t>
      </w:r>
      <w:r w:rsidR="007E53F1" w:rsidRPr="002F797A">
        <w:rPr>
          <w:vertAlign w:val="subscript"/>
        </w:rPr>
        <w:t>neutral</w:t>
      </w:r>
      <w:proofErr w:type="spellEnd"/>
      <w:r w:rsidR="007E53F1" w:rsidRPr="002F797A">
        <w:t xml:space="preserve"> is used to provide vibratory stimulation consistent with the CS+/</w:t>
      </w:r>
      <w:r w:rsidR="00DD1B85" w:rsidRPr="002F797A">
        <w:t>CS−</w:t>
      </w:r>
      <w:r w:rsidR="007E53F1" w:rsidRPr="002F797A">
        <w:t xml:space="preserve"> stimuli that are later presented in the experimental trials to ensure that any modulation of pain by the vibration itself is </w:t>
      </w:r>
      <w:r w:rsidR="007E53F1" w:rsidRPr="002F797A">
        <w:lastRenderedPageBreak/>
        <w:t xml:space="preserve">consistent across calibration and experimental trials. Ratings of </w:t>
      </w:r>
      <w:proofErr w:type="spellStart"/>
      <w:r w:rsidR="007E53F1" w:rsidRPr="002F797A">
        <w:t>CS</w:t>
      </w:r>
      <w:r w:rsidR="007E53F1" w:rsidRPr="002F797A">
        <w:rPr>
          <w:vertAlign w:val="subscript"/>
        </w:rPr>
        <w:t>neutral</w:t>
      </w:r>
      <w:proofErr w:type="spellEnd"/>
      <w:r w:rsidR="007E53F1" w:rsidRPr="002F797A">
        <w:t xml:space="preserve"> trials from the experimental phase are not relevant to the research question and are therefore not analyzed.</w:t>
      </w:r>
    </w:p>
    <w:bookmarkEnd w:id="1"/>
    <w:p w14:paraId="44656EB0" w14:textId="215E12AE" w:rsidR="001240F7" w:rsidRPr="002F797A" w:rsidRDefault="001240F7" w:rsidP="001240F7">
      <w:pPr>
        <w:pStyle w:val="Heading2"/>
        <w:rPr>
          <w:shd w:val="clear" w:color="auto" w:fill="auto"/>
          <w:lang w:eastAsia="ja-JP"/>
        </w:rPr>
      </w:pPr>
      <w:r w:rsidRPr="002F797A">
        <w:rPr>
          <w:shd w:val="clear" w:color="auto" w:fill="auto"/>
          <w:lang w:eastAsia="ja-JP"/>
        </w:rPr>
        <w:t>Experiment</w:t>
      </w:r>
      <w:r w:rsidR="00301DAA" w:rsidRPr="002F797A">
        <w:rPr>
          <w:shd w:val="clear" w:color="auto" w:fill="auto"/>
          <w:lang w:eastAsia="ja-JP"/>
        </w:rPr>
        <w:t>al Trials</w:t>
      </w:r>
    </w:p>
    <w:p w14:paraId="5FA2CCE3" w14:textId="00253D4F" w:rsidR="00301DAA" w:rsidRPr="002F797A" w:rsidRDefault="00240DBA" w:rsidP="00301DAA">
      <w:pPr>
        <w:rPr>
          <w:lang w:eastAsia="ja-JP"/>
        </w:rPr>
      </w:pPr>
      <w:r w:rsidRPr="002F797A">
        <w:rPr>
          <w:lang w:eastAsia="ja-JP"/>
        </w:rPr>
        <w:t xml:space="preserve">Based on the experimental setup discussed previously, and </w:t>
      </w:r>
      <w:r w:rsidR="004A4C22" w:rsidRPr="002F797A">
        <w:rPr>
          <w:lang w:eastAsia="ja-JP"/>
        </w:rPr>
        <w:t xml:space="preserve">given the pairing of </w:t>
      </w:r>
      <w:r w:rsidRPr="002F797A">
        <w:rPr>
          <w:lang w:eastAsia="ja-JP"/>
        </w:rPr>
        <w:t>CS</w:t>
      </w:r>
      <w:r w:rsidR="004A4C22" w:rsidRPr="002F797A">
        <w:rPr>
          <w:lang w:eastAsia="ja-JP"/>
        </w:rPr>
        <w:t>s</w:t>
      </w:r>
      <w:r w:rsidRPr="002F797A">
        <w:rPr>
          <w:lang w:eastAsia="ja-JP"/>
        </w:rPr>
        <w:t xml:space="preserve"> and</w:t>
      </w:r>
      <w:r w:rsidR="004277B4" w:rsidRPr="002F797A">
        <w:rPr>
          <w:lang w:eastAsia="ja-JP"/>
        </w:rPr>
        <w:t xml:space="preserve"> </w:t>
      </w:r>
      <w:r w:rsidRPr="002F797A">
        <w:rPr>
          <w:lang w:eastAsia="ja-JP"/>
        </w:rPr>
        <w:t>US</w:t>
      </w:r>
      <w:r w:rsidR="004A4C22" w:rsidRPr="002F797A">
        <w:rPr>
          <w:lang w:eastAsia="ja-JP"/>
        </w:rPr>
        <w:t>s</w:t>
      </w:r>
      <w:r w:rsidRPr="002F797A">
        <w:rPr>
          <w:lang w:eastAsia="ja-JP"/>
        </w:rPr>
        <w:t>, t</w:t>
      </w:r>
      <w:r w:rsidR="00F54605" w:rsidRPr="002F797A">
        <w:rPr>
          <w:lang w:eastAsia="ja-JP"/>
        </w:rPr>
        <w:t>he</w:t>
      </w:r>
      <w:r w:rsidR="002A3498" w:rsidRPr="002F797A">
        <w:rPr>
          <w:lang w:eastAsia="ja-JP"/>
        </w:rPr>
        <w:t xml:space="preserve"> experiment</w:t>
      </w:r>
      <w:r w:rsidR="00F54605" w:rsidRPr="002F797A">
        <w:rPr>
          <w:lang w:eastAsia="ja-JP"/>
        </w:rPr>
        <w:t xml:space="preserve"> for a participant</w:t>
      </w:r>
      <w:r w:rsidR="00D03E5A" w:rsidRPr="002F797A">
        <w:rPr>
          <w:lang w:eastAsia="ja-JP"/>
        </w:rPr>
        <w:t xml:space="preserve"> </w:t>
      </w:r>
      <w:r w:rsidR="000A76A0" w:rsidRPr="002F797A">
        <w:rPr>
          <w:lang w:eastAsia="ja-JP"/>
        </w:rPr>
        <w:t xml:space="preserve">can </w:t>
      </w:r>
      <w:r w:rsidR="00AC11CF" w:rsidRPr="002F797A">
        <w:rPr>
          <w:lang w:eastAsia="ja-JP"/>
        </w:rPr>
        <w:t>theoretically</w:t>
      </w:r>
      <w:r w:rsidR="002A3498" w:rsidRPr="002F797A">
        <w:rPr>
          <w:lang w:eastAsia="ja-JP"/>
        </w:rPr>
        <w:t xml:space="preserve"> consist</w:t>
      </w:r>
      <w:r w:rsidR="00F54605" w:rsidRPr="002F797A">
        <w:rPr>
          <w:lang w:eastAsia="ja-JP"/>
        </w:rPr>
        <w:t xml:space="preserve"> </w:t>
      </w:r>
      <w:r w:rsidR="002A3498" w:rsidRPr="002F797A">
        <w:rPr>
          <w:lang w:eastAsia="ja-JP"/>
        </w:rPr>
        <w:t>of f</w:t>
      </w:r>
      <w:r w:rsidRPr="002F797A">
        <w:rPr>
          <w:lang w:eastAsia="ja-JP"/>
        </w:rPr>
        <w:t>ive</w:t>
      </w:r>
      <w:r w:rsidR="002A3498" w:rsidRPr="002F797A">
        <w:rPr>
          <w:lang w:eastAsia="ja-JP"/>
        </w:rPr>
        <w:t xml:space="preserve"> different types of trials</w:t>
      </w:r>
      <w:r w:rsidR="00A73327" w:rsidRPr="002F797A">
        <w:rPr>
          <w:lang w:eastAsia="ja-JP"/>
        </w:rPr>
        <w:t>:</w:t>
      </w:r>
    </w:p>
    <w:p w14:paraId="4D116B40" w14:textId="07F37CBE" w:rsidR="00F56FFE" w:rsidRPr="002F797A" w:rsidRDefault="00F56FFE" w:rsidP="00BC2FAB">
      <w:pPr>
        <w:pStyle w:val="ListParagraph"/>
        <w:numPr>
          <w:ilvl w:val="0"/>
          <w:numId w:val="17"/>
        </w:numPr>
      </w:pPr>
      <w:r w:rsidRPr="002F797A">
        <w:t xml:space="preserve">Training trials: </w:t>
      </w:r>
      <w:r w:rsidR="00F31062" w:rsidRPr="002F797A">
        <w:t>Each training trial consist</w:t>
      </w:r>
      <w:r w:rsidR="000A76A0" w:rsidRPr="002F797A">
        <w:t>s</w:t>
      </w:r>
      <w:r w:rsidR="00F31062" w:rsidRPr="002F797A">
        <w:t xml:space="preserve"> of one CS, with each of the </w:t>
      </w:r>
      <w:r w:rsidRPr="002F797A">
        <w:t xml:space="preserve">three </w:t>
      </w:r>
      <w:r w:rsidR="00F31062" w:rsidRPr="002F797A">
        <w:t xml:space="preserve">CS </w:t>
      </w:r>
      <w:r w:rsidRPr="002F797A">
        <w:t xml:space="preserve">types </w:t>
      </w:r>
      <w:r w:rsidR="00F31062" w:rsidRPr="002F797A">
        <w:t xml:space="preserve">used in different trials. There </w:t>
      </w:r>
      <w:r w:rsidR="000A76A0" w:rsidRPr="002F797A">
        <w:t>is</w:t>
      </w:r>
      <w:r w:rsidR="00F31062" w:rsidRPr="002F797A">
        <w:t xml:space="preserve"> </w:t>
      </w:r>
      <w:r w:rsidRPr="002F797A">
        <w:t xml:space="preserve">no </w:t>
      </w:r>
      <w:proofErr w:type="spellStart"/>
      <w:r w:rsidR="00087D64" w:rsidRPr="002F797A">
        <w:t>electrocutaneous</w:t>
      </w:r>
      <w:proofErr w:type="spellEnd"/>
      <w:r w:rsidRPr="002F797A">
        <w:t xml:space="preserve"> stimulation (</w:t>
      </w:r>
      <w:r w:rsidR="0092042A" w:rsidRPr="002F797A">
        <w:t xml:space="preserve">i.e., </w:t>
      </w:r>
      <w:r w:rsidRPr="002F797A">
        <w:t>US)</w:t>
      </w:r>
      <w:r w:rsidR="00F31062" w:rsidRPr="002F797A">
        <w:t xml:space="preserve"> presented</w:t>
      </w:r>
      <w:r w:rsidRPr="002F797A">
        <w:t xml:space="preserve">. These trials </w:t>
      </w:r>
      <w:r w:rsidR="000A76A0" w:rsidRPr="002F797A">
        <w:t>are</w:t>
      </w:r>
      <w:r w:rsidRPr="002F797A">
        <w:t xml:space="preserve"> conducted to familiarize the participants with the location</w:t>
      </w:r>
      <w:r w:rsidR="004A4C22" w:rsidRPr="002F797A">
        <w:t>s</w:t>
      </w:r>
      <w:r w:rsidRPr="002F797A">
        <w:t xml:space="preserve"> of the CS tactors. </w:t>
      </w:r>
    </w:p>
    <w:p w14:paraId="01D575E2" w14:textId="52289D7A" w:rsidR="00F56FFE" w:rsidRPr="002F797A" w:rsidRDefault="00F56FFE" w:rsidP="00F56FFE">
      <w:pPr>
        <w:pStyle w:val="ListParagraph"/>
        <w:numPr>
          <w:ilvl w:val="0"/>
          <w:numId w:val="17"/>
        </w:numPr>
      </w:pPr>
      <w:r w:rsidRPr="002F797A">
        <w:t>Baseline trials: The baseline trials</w:t>
      </w:r>
      <w:r w:rsidR="001B0B7D" w:rsidRPr="002F797A">
        <w:t xml:space="preserve"> </w:t>
      </w:r>
      <w:r w:rsidRPr="002F797A">
        <w:t xml:space="preserve">consist of two </w:t>
      </w:r>
      <w:r w:rsidR="007A5E6E" w:rsidRPr="002F797A">
        <w:t>combinations of s</w:t>
      </w:r>
      <w:r w:rsidR="005E766B" w:rsidRPr="002F797A">
        <w:t>t</w:t>
      </w:r>
      <w:r w:rsidR="007A5E6E" w:rsidRPr="002F797A">
        <w:t>imulations:</w:t>
      </w:r>
      <w:r w:rsidRPr="002F797A">
        <w:t xml:space="preserve"> a CS+ with a simultaneous </w:t>
      </w:r>
      <w:proofErr w:type="spellStart"/>
      <w:r w:rsidRPr="002F797A">
        <w:t>US</w:t>
      </w:r>
      <w:r w:rsidRPr="002F797A">
        <w:rPr>
          <w:vertAlign w:val="subscript"/>
        </w:rPr>
        <w:t>test</w:t>
      </w:r>
      <w:proofErr w:type="spellEnd"/>
      <w:r w:rsidRPr="002F797A">
        <w:t xml:space="preserve"> </w:t>
      </w:r>
      <w:r w:rsidR="007A5E6E" w:rsidRPr="002F797A">
        <w:t>and</w:t>
      </w:r>
      <w:r w:rsidR="00F31062" w:rsidRPr="002F797A">
        <w:t xml:space="preserve"> a </w:t>
      </w:r>
      <w:r w:rsidR="00DF71A7" w:rsidRPr="002F797A">
        <w:t>CS−</w:t>
      </w:r>
      <w:r w:rsidRPr="002F797A">
        <w:t xml:space="preserve"> with a</w:t>
      </w:r>
      <w:r w:rsidR="007A5E6E" w:rsidRPr="002F797A">
        <w:t xml:space="preserve"> simultaneous</w:t>
      </w:r>
      <w:r w:rsidRPr="002F797A">
        <w:t xml:space="preserve"> </w:t>
      </w:r>
      <w:proofErr w:type="spellStart"/>
      <w:r w:rsidRPr="002F797A">
        <w:t>US</w:t>
      </w:r>
      <w:r w:rsidRPr="002F797A">
        <w:rPr>
          <w:vertAlign w:val="subscript"/>
        </w:rPr>
        <w:t>test</w:t>
      </w:r>
      <w:proofErr w:type="spellEnd"/>
      <w:r w:rsidRPr="002F797A">
        <w:t xml:space="preserve">. These trials </w:t>
      </w:r>
      <w:r w:rsidR="00087D64" w:rsidRPr="002F797A">
        <w:t xml:space="preserve">are </w:t>
      </w:r>
      <w:r w:rsidR="00F31062" w:rsidRPr="002F797A">
        <w:t xml:space="preserve">used </w:t>
      </w:r>
      <w:r w:rsidRPr="002F797A">
        <w:t xml:space="preserve">to record baseline pain ratings of participants before they </w:t>
      </w:r>
      <w:r w:rsidR="00C232D2" w:rsidRPr="002F797A">
        <w:t>a</w:t>
      </w:r>
      <w:r w:rsidRPr="002F797A">
        <w:t xml:space="preserve">re conditioned to associate </w:t>
      </w:r>
      <w:r w:rsidR="00F31062" w:rsidRPr="002F797A">
        <w:t xml:space="preserve">the </w:t>
      </w:r>
      <w:r w:rsidRPr="002F797A">
        <w:t xml:space="preserve">painful US </w:t>
      </w:r>
      <w:r w:rsidR="00F31062" w:rsidRPr="002F797A">
        <w:t xml:space="preserve">with </w:t>
      </w:r>
      <w:r w:rsidRPr="002F797A">
        <w:t>a particular CS.</w:t>
      </w:r>
    </w:p>
    <w:p w14:paraId="1A3E35AA" w14:textId="7B2E2D67" w:rsidR="00F56FFE" w:rsidRPr="002F797A" w:rsidRDefault="00DF0BEF" w:rsidP="00F56FFE">
      <w:pPr>
        <w:pStyle w:val="ListParagraph"/>
        <w:numPr>
          <w:ilvl w:val="0"/>
          <w:numId w:val="17"/>
        </w:numPr>
      </w:pPr>
      <w:r w:rsidRPr="002F797A">
        <w:t>A</w:t>
      </w:r>
      <w:r w:rsidR="00F56FFE" w:rsidRPr="002F797A">
        <w:t>cquisition</w:t>
      </w:r>
      <w:r w:rsidRPr="002F797A">
        <w:t xml:space="preserve"> or learning</w:t>
      </w:r>
      <w:r w:rsidR="00F56FFE" w:rsidRPr="002F797A">
        <w:t xml:space="preserve"> trials: These trials</w:t>
      </w:r>
      <w:r w:rsidR="001B0B7D" w:rsidRPr="002F797A">
        <w:t xml:space="preserve"> </w:t>
      </w:r>
      <w:r w:rsidR="00F56FFE" w:rsidRPr="002F797A">
        <w:t xml:space="preserve">consist of </w:t>
      </w:r>
      <w:r w:rsidR="007A5E6E" w:rsidRPr="002F797A">
        <w:t>two combinations of s</w:t>
      </w:r>
      <w:r w:rsidR="005E766B" w:rsidRPr="002F797A">
        <w:t>t</w:t>
      </w:r>
      <w:r w:rsidR="007A5E6E" w:rsidRPr="002F797A">
        <w:t>imulations</w:t>
      </w:r>
      <w:r w:rsidR="00F56FFE" w:rsidRPr="002F797A">
        <w:t xml:space="preserve">: a CS+ with an </w:t>
      </w:r>
      <w:proofErr w:type="spellStart"/>
      <w:r w:rsidR="000011D8" w:rsidRPr="002F797A">
        <w:t>US</w:t>
      </w:r>
      <w:r w:rsidR="000011D8" w:rsidRPr="002F797A">
        <w:rPr>
          <w:vertAlign w:val="subscript"/>
        </w:rPr>
        <w:t>high</w:t>
      </w:r>
      <w:proofErr w:type="spellEnd"/>
      <w:r w:rsidR="00F56FFE" w:rsidRPr="002F797A">
        <w:t xml:space="preserve"> and a </w:t>
      </w:r>
      <w:r w:rsidR="00DF71A7" w:rsidRPr="002F797A">
        <w:t>CS−</w:t>
      </w:r>
      <w:r w:rsidR="00F56FFE" w:rsidRPr="002F797A">
        <w:t xml:space="preserve"> with an </w:t>
      </w:r>
      <w:proofErr w:type="spellStart"/>
      <w:proofErr w:type="gramStart"/>
      <w:r w:rsidR="000011D8" w:rsidRPr="002F797A">
        <w:t>US</w:t>
      </w:r>
      <w:r w:rsidR="000011D8" w:rsidRPr="002F797A">
        <w:rPr>
          <w:vertAlign w:val="subscript"/>
        </w:rPr>
        <w:t>low</w:t>
      </w:r>
      <w:proofErr w:type="spellEnd"/>
      <w:r w:rsidR="00087D64" w:rsidRPr="002F797A">
        <w:t>, and</w:t>
      </w:r>
      <w:proofErr w:type="gramEnd"/>
      <w:r w:rsidR="00087D64" w:rsidRPr="002F797A">
        <w:t xml:space="preserve"> are </w:t>
      </w:r>
      <w:r w:rsidR="00F56FFE" w:rsidRPr="002F797A">
        <w:t>meant to condition participants to associate painful US to CS+ and vice versa.</w:t>
      </w:r>
    </w:p>
    <w:p w14:paraId="31D076F4" w14:textId="3590D1B0" w:rsidR="00F56FFE" w:rsidRPr="002F797A" w:rsidRDefault="00F56FFE" w:rsidP="00F56FFE">
      <w:pPr>
        <w:pStyle w:val="ListParagraph"/>
        <w:numPr>
          <w:ilvl w:val="0"/>
          <w:numId w:val="17"/>
        </w:numPr>
      </w:pPr>
      <w:r w:rsidRPr="002F797A">
        <w:t xml:space="preserve">Test trials: These trials </w:t>
      </w:r>
      <w:r w:rsidR="00087D64" w:rsidRPr="002F797A">
        <w:t xml:space="preserve">are </w:t>
      </w:r>
      <w:r w:rsidRPr="002F797A">
        <w:t>the same as the</w:t>
      </w:r>
      <w:r w:rsidR="007A5E6E" w:rsidRPr="002F797A">
        <w:t xml:space="preserve"> two</w:t>
      </w:r>
      <w:r w:rsidRPr="002F797A">
        <w:t xml:space="preserve"> baseline trials: a CS+ with an </w:t>
      </w:r>
      <w:proofErr w:type="spellStart"/>
      <w:r w:rsidR="000011D8" w:rsidRPr="002F797A">
        <w:t>US</w:t>
      </w:r>
      <w:r w:rsidR="000011D8" w:rsidRPr="002F797A">
        <w:rPr>
          <w:vertAlign w:val="subscript"/>
        </w:rPr>
        <w:t>test</w:t>
      </w:r>
      <w:proofErr w:type="spellEnd"/>
      <w:r w:rsidRPr="002F797A">
        <w:t xml:space="preserve"> and a </w:t>
      </w:r>
      <w:r w:rsidR="00DF71A7" w:rsidRPr="002F797A">
        <w:t>CS−</w:t>
      </w:r>
      <w:r w:rsidRPr="002F797A">
        <w:t xml:space="preserve"> with an </w:t>
      </w:r>
      <w:proofErr w:type="spellStart"/>
      <w:proofErr w:type="gramStart"/>
      <w:r w:rsidR="000011D8" w:rsidRPr="002F797A">
        <w:t>US</w:t>
      </w:r>
      <w:r w:rsidR="000011D8" w:rsidRPr="002F797A">
        <w:rPr>
          <w:vertAlign w:val="subscript"/>
        </w:rPr>
        <w:t>test</w:t>
      </w:r>
      <w:proofErr w:type="spellEnd"/>
      <w:r w:rsidR="00087D64" w:rsidRPr="002F797A">
        <w:t>, and</w:t>
      </w:r>
      <w:proofErr w:type="gramEnd"/>
      <w:r w:rsidR="00087D64" w:rsidRPr="002F797A">
        <w:t xml:space="preserve"> are </w:t>
      </w:r>
      <w:r w:rsidRPr="002F797A">
        <w:t xml:space="preserve">meant to record pain ratings of participants to test </w:t>
      </w:r>
      <w:r w:rsidR="00087D64" w:rsidRPr="002F797A">
        <w:t xml:space="preserve">whether </w:t>
      </w:r>
      <w:r w:rsidRPr="002F797A">
        <w:t>they ha</w:t>
      </w:r>
      <w:r w:rsidR="00C232D2" w:rsidRPr="002F797A">
        <w:t>ve</w:t>
      </w:r>
      <w:r w:rsidRPr="002F797A">
        <w:t xml:space="preserve"> associated </w:t>
      </w:r>
      <w:r w:rsidR="00FC6DA9" w:rsidRPr="002F797A">
        <w:t xml:space="preserve">the </w:t>
      </w:r>
      <w:r w:rsidRPr="002F797A">
        <w:t xml:space="preserve">painful US </w:t>
      </w:r>
      <w:r w:rsidR="00FC6DA9" w:rsidRPr="002F797A">
        <w:t>with</w:t>
      </w:r>
      <w:r w:rsidRPr="002F797A">
        <w:t xml:space="preserve"> CS+ and vice versa.</w:t>
      </w:r>
    </w:p>
    <w:p w14:paraId="4CC8B028" w14:textId="172174E3" w:rsidR="0025269E" w:rsidRPr="002F797A" w:rsidRDefault="00240DBA" w:rsidP="00F56FFE">
      <w:pPr>
        <w:pStyle w:val="ListParagraph"/>
        <w:numPr>
          <w:ilvl w:val="0"/>
          <w:numId w:val="17"/>
        </w:numPr>
      </w:pPr>
      <w:r w:rsidRPr="002F797A">
        <w:t xml:space="preserve">Irrelevant trials: These </w:t>
      </w:r>
      <w:r w:rsidR="00F7566F" w:rsidRPr="002F797A">
        <w:t>trial</w:t>
      </w:r>
      <w:r w:rsidRPr="002F797A">
        <w:t xml:space="preserve">s consist of a </w:t>
      </w:r>
      <w:proofErr w:type="spellStart"/>
      <w:r w:rsidRPr="002F797A">
        <w:t>CS</w:t>
      </w:r>
      <w:r w:rsidRPr="002F797A">
        <w:rPr>
          <w:vertAlign w:val="subscript"/>
        </w:rPr>
        <w:t>neutral</w:t>
      </w:r>
      <w:proofErr w:type="spellEnd"/>
      <w:r w:rsidR="001B0B7D" w:rsidRPr="002F797A">
        <w:t xml:space="preserve"> combined</w:t>
      </w:r>
      <w:r w:rsidRPr="002F797A">
        <w:t xml:space="preserve"> with an </w:t>
      </w:r>
      <w:proofErr w:type="spellStart"/>
      <w:r w:rsidR="000011D8" w:rsidRPr="002F797A">
        <w:t>US</w:t>
      </w:r>
      <w:r w:rsidR="000011D8" w:rsidRPr="002F797A">
        <w:rPr>
          <w:vertAlign w:val="subscript"/>
        </w:rPr>
        <w:t>test</w:t>
      </w:r>
      <w:proofErr w:type="spellEnd"/>
      <w:r w:rsidRPr="002F797A">
        <w:t xml:space="preserve"> stimuli. These trials </w:t>
      </w:r>
      <w:r w:rsidR="00087D64" w:rsidRPr="002F797A">
        <w:t xml:space="preserve">are </w:t>
      </w:r>
      <w:r w:rsidRPr="002F797A">
        <w:t xml:space="preserve">noninformative and </w:t>
      </w:r>
      <w:r w:rsidR="00087D64" w:rsidRPr="002F797A">
        <w:t xml:space="preserve">are </w:t>
      </w:r>
      <w:r w:rsidR="00FC6DA9" w:rsidRPr="002F797A">
        <w:t xml:space="preserve">included to satisfy the assumptions of the analytical approach; they </w:t>
      </w:r>
      <w:r w:rsidR="00087D64" w:rsidRPr="002F797A">
        <w:t xml:space="preserve">are </w:t>
      </w:r>
      <w:r w:rsidR="00FC6DA9" w:rsidRPr="002F797A">
        <w:t xml:space="preserve">included </w:t>
      </w:r>
      <w:r w:rsidR="005F14B6" w:rsidRPr="002F797A">
        <w:t xml:space="preserve">only </w:t>
      </w:r>
      <w:r w:rsidRPr="002F797A">
        <w:t xml:space="preserve">to </w:t>
      </w:r>
      <w:r w:rsidR="00FC6DA9" w:rsidRPr="002F797A">
        <w:t xml:space="preserve">achieve consistency in </w:t>
      </w:r>
      <w:r w:rsidRPr="002F797A">
        <w:t xml:space="preserve">the time </w:t>
      </w:r>
      <w:r w:rsidR="00FC6DA9" w:rsidRPr="002F797A">
        <w:t xml:space="preserve">gaps </w:t>
      </w:r>
      <w:r w:rsidRPr="002F797A">
        <w:t xml:space="preserve">between baseline or test trials. </w:t>
      </w:r>
    </w:p>
    <w:p w14:paraId="219E4CDA" w14:textId="517277BD" w:rsidR="005C402C" w:rsidRPr="002F797A" w:rsidRDefault="006F219E" w:rsidP="0025269E">
      <w:pPr>
        <w:pStyle w:val="Heading2"/>
      </w:pPr>
      <w:r w:rsidRPr="002F797A">
        <w:lastRenderedPageBreak/>
        <w:t>Observed Variables</w:t>
      </w:r>
    </w:p>
    <w:p w14:paraId="481765D0" w14:textId="5DD55698" w:rsidR="00C806FA" w:rsidRPr="002F797A" w:rsidRDefault="00C806FA" w:rsidP="00087D64">
      <w:r w:rsidRPr="002F797A">
        <w:t xml:space="preserve">The participants </w:t>
      </w:r>
      <w:r w:rsidR="00087D64" w:rsidRPr="002F797A">
        <w:t xml:space="preserve">are </w:t>
      </w:r>
      <w:r w:rsidRPr="002F797A">
        <w:t>requested to provide two reports on each trial. First, they rate the stimulation event on the Sensation and Pain Rating Scale</w:t>
      </w:r>
      <w:r w:rsidR="00552CE9" w:rsidRPr="002F797A">
        <w:t xml:space="preserve"> </w:t>
      </w:r>
      <w:r w:rsidR="00552CE9" w:rsidRPr="002F797A">
        <w:fldChar w:fldCharType="begin" w:fldLock="1"/>
      </w:r>
      <w:r w:rsidR="004A0AA5" w:rsidRPr="002F797A">
        <w:instrText>ADDIN CSL_CITATION {"citationItems":[{"id":"ITEM-1","itemData":{"DOI":"10.1093/pm/pnw221","ISSN":"15264637","PMID":"27688310","abstract":"Objective: Associative learning has been proposed as a mechanism behind the persistence of pain after tissue healing. The simultaneous occurrence of nociceptive and non-nociceptive input during acute injury mimics the pairings thought to drive classical conditioning effects. However, empirical evidence for classically conditioned allodynia is lacking. We aimed to manipulate pain thresholds with a classical conditioning procedure that used non-nociceptive somatosensory stimuli as conditioned stimuli (CS) and nociceptive stimuli as unconditioned stimuli. We also explored the influence of gender, depression, anxiety, negative affect, and pain catastrophizing on the main manipulation. Design: Thirty-four healthy humans participated in a differential classical conditioning procedure that used vibrotactile stimulations at two different locations as CS. In an acquisition phase, CS+ was paired with painful thermal stimulation, and CS- with nonpainful thermal stimulation. Heat pain threshold was assessed during paired heat-CS trials before and after acquisition. A 2 (time: 1 and 2) x 2 (condition: CS+ and CS-) repeated-measures analysis of variance compared pain thresholds before and after acquisition. Exploratory analyses explored the influence of gender, depression, anxiety, negative affect, and pain catastrophizing. Postexperiment questions investigated participants' awareness of the contingencies employed. Results: The classical conditioning procedure did not alter pain thresholds. Exploratory analyses did not reveal any influence of individual differences. Thirty of the 34 participants were unaware of the contingencies between stimuli. Conclusions: The results of this study provide no evidence that allodynia can be induced in healthy humans using a classical conditioning procedure with simultaneous timing.","author":[{"dropping-particle":"","family":"Madden","given":"Victoria J.","non-dropping-particle":"","parse-names":false,"suffix":""},{"dropping-particle":"","family":"Russek","given":"Leslie N.","non-dropping-particle":"","parse-names":false,"suffix":""},{"dropping-particle":"","family":"Harvie","given":"Daniel S.","non-dropping-particle":"","parse-names":false,"suffix":""},{"dropping-particle":"","family":"Vlaeyen","given":"Johan W.S.","non-dropping-particle":"","parse-names":false,"suffix":""},{"dropping-particle":"","family":"Moseley","given":"G. Lorimer","non-dropping-particle":"","parse-names":false,"suffix":""}],"container-title":"Pain Medicine","id":"ITEM-1","issue":"7","issued":{"date-parts":[["2017"]]},"page":"1314-1325","title":"Classical conditioning fails to elicit allodynia in an experimental study with healthy humans","type":"article-journal","volume":"18"},"prefix":"SPARS; previously known as FESTNRS;","uris":["http://www.mendeley.com/documents/?uuid=23f7293f-50b8-4339-a826-9b8c24836fb4"]},{"id":"ITEM-2","itemData":{"DOI":"10.1016/j.jpain.2018.10.006","ISSN":"15288447","PMID":"30391525","abstract":"In experiments on pain, participants are frequently exposed to nonpainful and painful stimuli; however, the conventional pain-rating scales lack a nonpainful range and a clear point of transition from nonpainful to painful events. The Sensation and Pain Rating Scale (SPARS) assesses the full stimulus intensity range, extending from no sensation (rating: –50) to worst pain imaginable (rating: +50), and it explicitly identifies pain threshold (rating: 0). Here, we tested the SPARS in 2 experiments by using laser heat stimuli to establish its stimulus–response characteristics (Experiment 1, N = 19, 13 stimulus intensities applied 26 times each across a 1–4 J range), and compared it to 0 to 100 scales that assess nonpainful (0: no sensation, 100: pain) and painful (0: no pain, 100: worst pain imaginable) events (Experiment 2, N = 7, 9 stimulus intensities applied 36 times each across a 1.5–4.5 J range). Despite high inter- and intraindividual variations, we found a reasonably consistent curvilinear stimulus–response relationship (the curve flattens around pain threshold), with stable response characteristics across the range of the scale. The SPARS ratings transformed to a 0 to 100 range tended to be lower than the 0 to 100 pain rating scale in the noxious stimulus intensity range and greater than the 0 to 100 nonpainful sensation scale in the non-noxious stimulus range, likely reflecting differences in scale dimensionality. The SPARS overcomes limitations in scale range inherent to conventional pain rating scales. As such, it is well suited to experimental studies that must quantify a wider range of perceptual intensity or distinguish between painful and nonpainful events. Perspective: This article presents the stimulus–response characteristics of a new scale designed to allow participants to rate a range of nonpainful and painful stimuli. The scale could be useful for research that involves exposing participants to a range of stimulation intensities or requires a clear distinction between nonpainful and painful events.","author":[{"dropping-particle":"","family":"Madden","given":"Victoria J.","non-dropping-particle":"","parse-names":false,"suffix":""},{"dropping-particle":"","family":"Kamerman","given":"Peter R.","non-dropping-particle":"","parse-names":false,"suffix":""},{"dropping-particle":"","family":"Bellan","given":"Valeria","non-dropping-particle":"","parse-names":false,"suffix":""},{"dropping-particle":"","family":"Catley","given":"Mark J.","non-dropping-particle":"","parse-names":false,"suffix":""},{"dropping-particle":"","family":"Russek","given":"Leslie N.","non-dropping-particle":"","parse-names":false,"suffix":""},{"dropping-particle":"","family":"Camfferman","given":"Danny","non-dropping-particle":"","parse-names":false,"suffix":""},{"dropping-particle":"","family":"Moseley","given":"G. Lorimer","non-dropping-particle":"","parse-names":false,"suffix":""}],"container-title":"Journal of Pain","id":"ITEM-2","issue":"4","issued":{"date-parts":[["2019"]]},"page":"472.e1-472.e12","publisher":"Elsevier Inc.","title":"Was that painful or nonpainful? The Sensation and Pain Rating Scale performs well in the experimental context","type":"article-journal","volume":"20"},"uris":["http://www.mendeley.com/documents/?uuid=158cf65d-2600-4940-8585-4da3f96fb859"]}],"mendeley":{"formattedCitation":"(SPARS; previously known as FESTNRS; Madden et al., 2017, 2019)","plainTextFormattedCitation":"(SPARS; previously known as FESTNRS; Madden et al., 2017, 2019)","previouslyFormattedCitation":"(SPARS; previously known as FESTNRS; Madden et al., 2017, 2019)"},"properties":{"noteIndex":0},"schema":"https://github.com/citation-style-language/schema/raw/master/csl-citation.json"}</w:instrText>
      </w:r>
      <w:r w:rsidR="00552CE9" w:rsidRPr="002F797A">
        <w:fldChar w:fldCharType="separate"/>
      </w:r>
      <w:r w:rsidR="00552CE9" w:rsidRPr="002F797A">
        <w:rPr>
          <w:noProof/>
        </w:rPr>
        <w:t>(SPARS; previously known as FESTNRS; Madden et al., 2017, 2019)</w:t>
      </w:r>
      <w:r w:rsidR="00552CE9" w:rsidRPr="002F797A">
        <w:fldChar w:fldCharType="end"/>
      </w:r>
      <w:r w:rsidR="00151686" w:rsidRPr="002F797A">
        <w:t xml:space="preserve">. </w:t>
      </w:r>
      <w:r w:rsidR="00914427" w:rsidRPr="002F797A">
        <w:t>The SPARS is anchored at -50 (no sensation), 0 (the exact point at which the feeling transitions to pain)</w:t>
      </w:r>
      <w:r w:rsidR="00F566B3" w:rsidRPr="002F797A">
        <w:t>,</w:t>
      </w:r>
      <w:r w:rsidR="00914427" w:rsidRPr="002F797A">
        <w:t xml:space="preserve"> and 50 (worst pain imaginable). The two distinct ranges for non-painful (-50 to </w:t>
      </w:r>
      <w:r w:rsidR="00FB4517" w:rsidRPr="002F797A">
        <w:t>-1</w:t>
      </w:r>
      <w:r w:rsidR="00914427" w:rsidRPr="002F797A">
        <w:t>) and painful (</w:t>
      </w:r>
      <w:r w:rsidR="00FB4517" w:rsidRPr="002F797A">
        <w:t>1</w:t>
      </w:r>
      <w:r w:rsidR="00914427" w:rsidRPr="002F797A">
        <w:t xml:space="preserve"> to 50) </w:t>
      </w:r>
      <w:r w:rsidR="00087D64" w:rsidRPr="002F797A">
        <w:t xml:space="preserve">are </w:t>
      </w:r>
      <w:r w:rsidR="00914427" w:rsidRPr="002F797A">
        <w:t xml:space="preserve">clearly marked and explained to the participants. Participants </w:t>
      </w:r>
      <w:r w:rsidR="00087D64" w:rsidRPr="002F797A">
        <w:t xml:space="preserve">are </w:t>
      </w:r>
      <w:r w:rsidR="00914427" w:rsidRPr="002F797A">
        <w:t>explicitly advised to make an initial decision about whether a trial was non-painful or painful before assigning a rating from the appropriate side of the scale</w:t>
      </w:r>
      <w:r w:rsidR="00087D64" w:rsidRPr="002F797A">
        <w:t>, without selecting 0 on SPARS</w:t>
      </w:r>
      <w:r w:rsidR="00914427" w:rsidRPr="002F797A">
        <w:t xml:space="preserve">. </w:t>
      </w:r>
    </w:p>
    <w:p w14:paraId="3F0F9DB7" w14:textId="52B5919E" w:rsidR="00C806FA" w:rsidRPr="002F797A" w:rsidRDefault="00C806FA" w:rsidP="00C806FA">
      <w:r w:rsidRPr="002F797A">
        <w:t>Second, the participant</w:t>
      </w:r>
      <w:r w:rsidR="00087D64" w:rsidRPr="002F797A">
        <w:t xml:space="preserve"> </w:t>
      </w:r>
      <w:r w:rsidRPr="002F797A">
        <w:t>indicate</w:t>
      </w:r>
      <w:r w:rsidR="00087D64" w:rsidRPr="002F797A">
        <w:t>s</w:t>
      </w:r>
      <w:r w:rsidRPr="002F797A">
        <w:t xml:space="preserve"> the location at which they f</w:t>
      </w:r>
      <w:r w:rsidR="00087D64" w:rsidRPr="002F797A">
        <w:t>eel</w:t>
      </w:r>
      <w:r w:rsidRPr="002F797A">
        <w:t xml:space="preserve"> the vibrotactile stimulus from the three options </w:t>
      </w:r>
      <w:r w:rsidR="00F566B3" w:rsidRPr="002F797A">
        <w:t>“ABOVE”</w:t>
      </w:r>
      <w:r w:rsidRPr="002F797A">
        <w:t xml:space="preserve">, </w:t>
      </w:r>
      <w:r w:rsidR="00F566B3" w:rsidRPr="002F797A">
        <w:t>“BELOW”</w:t>
      </w:r>
      <w:r w:rsidR="00DB2600" w:rsidRPr="002F797A">
        <w:t>,</w:t>
      </w:r>
      <w:r w:rsidRPr="002F797A">
        <w:t xml:space="preserve"> and </w:t>
      </w:r>
      <w:r w:rsidR="00F566B3" w:rsidRPr="002F797A">
        <w:t>“SIDE”</w:t>
      </w:r>
      <w:r w:rsidRPr="002F797A">
        <w:t xml:space="preserve">. </w:t>
      </w:r>
      <w:r w:rsidR="00A21A67" w:rsidRPr="002F797A">
        <w:t xml:space="preserve">This </w:t>
      </w:r>
      <w:r w:rsidR="00087D64" w:rsidRPr="002F797A">
        <w:t xml:space="preserve">is </w:t>
      </w:r>
      <w:r w:rsidR="00A21A67" w:rsidRPr="002F797A">
        <w:t>only</w:t>
      </w:r>
      <w:r w:rsidR="00C232D2" w:rsidRPr="002F797A">
        <w:t xml:space="preserve"> </w:t>
      </w:r>
      <w:r w:rsidR="00A21A67" w:rsidRPr="002F797A">
        <w:t xml:space="preserve">used to confirm that the participants </w:t>
      </w:r>
      <w:r w:rsidR="00C232D2" w:rsidRPr="002F797A">
        <w:t>are</w:t>
      </w:r>
      <w:r w:rsidR="00A21A67" w:rsidRPr="002F797A">
        <w:t xml:space="preserve"> identifying the location of the stimuli correctly. </w:t>
      </w:r>
      <w:r w:rsidR="005F14B6" w:rsidRPr="002F797A">
        <w:t>Given that discrimination of the vibrotactile stimuli is necessary for differential learning, p</w:t>
      </w:r>
      <w:r w:rsidR="00A21A67" w:rsidRPr="002F797A">
        <w:t xml:space="preserve">articipants who fail to identify the location of the stimulus correctly in at least 75% of the </w:t>
      </w:r>
      <w:r w:rsidR="00F7566F" w:rsidRPr="002F797A">
        <w:t>trial</w:t>
      </w:r>
      <w:r w:rsidR="00A21A67" w:rsidRPr="002F797A">
        <w:t xml:space="preserve">s </w:t>
      </w:r>
      <w:r w:rsidR="005F14B6" w:rsidRPr="002F797A">
        <w:t>a</w:t>
      </w:r>
      <w:r w:rsidR="00087D64" w:rsidRPr="002F797A">
        <w:t>re</w:t>
      </w:r>
      <w:r w:rsidR="00A21A67" w:rsidRPr="002F797A">
        <w:t xml:space="preserve"> excluded and replaced</w:t>
      </w:r>
      <w:r w:rsidR="003B175C" w:rsidRPr="002F797A">
        <w:t xml:space="preserve"> by additional participants</w:t>
      </w:r>
      <w:r w:rsidR="00A21A67" w:rsidRPr="002F797A">
        <w:t>.</w:t>
      </w:r>
    </w:p>
    <w:p w14:paraId="56C70399" w14:textId="74F39643" w:rsidR="00914427" w:rsidRPr="002F797A" w:rsidRDefault="00914427" w:rsidP="00914427">
      <w:pPr>
        <w:pStyle w:val="Heading2"/>
      </w:pPr>
      <w:r w:rsidRPr="002F797A">
        <w:t>Effect Size Measure and Test Statistic</w:t>
      </w:r>
    </w:p>
    <w:p w14:paraId="3FD88326" w14:textId="116BEB36" w:rsidR="00914427" w:rsidRPr="002F797A" w:rsidRDefault="00914427" w:rsidP="00C806FA">
      <w:r w:rsidRPr="002F797A">
        <w:t xml:space="preserve">We </w:t>
      </w:r>
      <w:r w:rsidR="00C232D2" w:rsidRPr="002F797A">
        <w:t>a</w:t>
      </w:r>
      <w:r w:rsidRPr="002F797A">
        <w:t>re interest</w:t>
      </w:r>
      <w:r w:rsidR="00BB13BD" w:rsidRPr="002F797A">
        <w:t>ed</w:t>
      </w:r>
      <w:r w:rsidRPr="002F797A">
        <w:t xml:space="preserve"> in </w:t>
      </w:r>
      <w:r w:rsidR="00273691" w:rsidRPr="002F797A">
        <w:t>calculating</w:t>
      </w:r>
      <w:r w:rsidRPr="002F797A">
        <w:t xml:space="preserve"> whether the participants </w:t>
      </w:r>
      <w:r w:rsidR="007D0A6E" w:rsidRPr="002F797A">
        <w:t xml:space="preserve">judged </w:t>
      </w:r>
      <w:r w:rsidRPr="002F797A">
        <w:t>trials</w:t>
      </w:r>
      <w:r w:rsidR="00C25B5B" w:rsidRPr="002F797A">
        <w:t xml:space="preserve"> </w:t>
      </w:r>
      <w:r w:rsidR="007D0A6E" w:rsidRPr="002F797A">
        <w:t>of</w:t>
      </w:r>
      <w:r w:rsidR="00C25B5B" w:rsidRPr="002F797A">
        <w:t xml:space="preserve"> CS+</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00C25B5B" w:rsidRPr="002F797A">
        <w:t xml:space="preserve"> and </w:t>
      </w:r>
      <w:r w:rsidR="00DF71A7" w:rsidRPr="002F797A">
        <w:t>CS</w:t>
      </w:r>
      <w:r w:rsidR="00DF71A7" w:rsidRPr="002F797A">
        <w:rPr>
          <w:rFonts w:cs="Times New Roman"/>
        </w:rPr>
        <w:t>−</w:t>
      </w:r>
      <w:r w:rsidR="00BB13BD" w:rsidRPr="002F797A">
        <w:t>/</w:t>
      </w:r>
      <w:r w:rsidR="000011D8" w:rsidRPr="002F797A">
        <w:t xml:space="preserve"> </w:t>
      </w:r>
      <w:proofErr w:type="spellStart"/>
      <w:r w:rsidR="000011D8" w:rsidRPr="002F797A">
        <w:t>US</w:t>
      </w:r>
      <w:r w:rsidR="000011D8" w:rsidRPr="002F797A">
        <w:rPr>
          <w:vertAlign w:val="subscript"/>
        </w:rPr>
        <w:t>test</w:t>
      </w:r>
      <w:proofErr w:type="spellEnd"/>
      <w:r w:rsidRPr="002F797A">
        <w:t xml:space="preserve"> as painful or non-painful differently </w:t>
      </w:r>
      <w:r w:rsidR="00C25B5B" w:rsidRPr="002F797A">
        <w:t xml:space="preserve">for baseline and test </w:t>
      </w:r>
      <w:r w:rsidR="00F7566F" w:rsidRPr="002F797A">
        <w:t>trial</w:t>
      </w:r>
      <w:r w:rsidR="00C25B5B" w:rsidRPr="002F797A">
        <w:t xml:space="preserve">s. </w:t>
      </w:r>
      <w:r w:rsidR="00BB13BD" w:rsidRPr="002F797A">
        <w:t xml:space="preserve">For this purpose, we first convert the SPARS ratings to a binary variable: 0 for non-painful (-50 to </w:t>
      </w:r>
      <w:r w:rsidR="00F361F2" w:rsidRPr="002F797A">
        <w:t>-1</w:t>
      </w:r>
      <w:r w:rsidR="00BB13BD" w:rsidRPr="002F797A">
        <w:t xml:space="preserve"> on SPARS) and 1 for painful (</w:t>
      </w:r>
      <w:r w:rsidR="00F361F2" w:rsidRPr="002F797A">
        <w:t>1</w:t>
      </w:r>
      <w:r w:rsidR="00BB13BD" w:rsidRPr="002F797A">
        <w:t xml:space="preserve"> to 50 on SPARS). </w:t>
      </w:r>
      <w:r w:rsidR="00A151E4" w:rsidRPr="002F797A">
        <w:t xml:space="preserve">A rating of 0 on SPARS can neither be classified as painful nor as non-painful, </w:t>
      </w:r>
      <w:r w:rsidR="005E766B" w:rsidRPr="002F797A">
        <w:t xml:space="preserve">therefore </w:t>
      </w:r>
      <w:r w:rsidR="00A151E4" w:rsidRPr="002F797A">
        <w:t xml:space="preserve">these are considered indeterminate and </w:t>
      </w:r>
      <w:r w:rsidR="00087D64" w:rsidRPr="002F797A">
        <w:t xml:space="preserve">were </w:t>
      </w:r>
      <w:r w:rsidR="00A151E4" w:rsidRPr="002F797A">
        <w:t xml:space="preserve">marked as missing. </w:t>
      </w:r>
      <w:r w:rsidR="00273691" w:rsidRPr="002F797A">
        <w:t xml:space="preserve">Then, we pair two </w:t>
      </w:r>
      <w:r w:rsidR="00F7566F" w:rsidRPr="002F797A">
        <w:t>trial</w:t>
      </w:r>
      <w:r w:rsidR="00273691" w:rsidRPr="002F797A">
        <w:t>s, a CS+/</w:t>
      </w:r>
      <w:r w:rsidR="000011D8" w:rsidRPr="002F797A">
        <w:t xml:space="preserve"> </w:t>
      </w:r>
      <w:proofErr w:type="spellStart"/>
      <w:r w:rsidR="000011D8" w:rsidRPr="002F797A">
        <w:t>US</w:t>
      </w:r>
      <w:r w:rsidR="000011D8" w:rsidRPr="002F797A">
        <w:rPr>
          <w:vertAlign w:val="subscript"/>
        </w:rPr>
        <w:t>test</w:t>
      </w:r>
      <w:proofErr w:type="spellEnd"/>
      <w:r w:rsidR="00273691" w:rsidRPr="002F797A">
        <w:t xml:space="preserve"> and a </w:t>
      </w:r>
      <w:r w:rsidR="00DF71A7" w:rsidRPr="002F797A">
        <w:t>CS</w:t>
      </w:r>
      <w:r w:rsidR="00DF71A7" w:rsidRPr="002F797A">
        <w:rPr>
          <w:rFonts w:cs="Times New Roman"/>
        </w:rPr>
        <w:t>−</w:t>
      </w:r>
      <w:r w:rsidR="00273691" w:rsidRPr="002F797A">
        <w:t>/</w:t>
      </w:r>
      <w:r w:rsidR="000011D8" w:rsidRPr="002F797A">
        <w:t xml:space="preserve"> </w:t>
      </w:r>
      <w:proofErr w:type="spellStart"/>
      <w:r w:rsidR="000011D8" w:rsidRPr="002F797A">
        <w:t>US</w:t>
      </w:r>
      <w:r w:rsidR="000011D8" w:rsidRPr="002F797A">
        <w:rPr>
          <w:vertAlign w:val="subscript"/>
        </w:rPr>
        <w:t>test</w:t>
      </w:r>
      <w:proofErr w:type="spellEnd"/>
      <w:r w:rsidR="00C232D2" w:rsidRPr="002F797A">
        <w:t xml:space="preserve"> and calculate the difference between the corresponding binary variables. The resulting difference indicate</w:t>
      </w:r>
      <w:r w:rsidR="00087D64" w:rsidRPr="002F797A">
        <w:t>s</w:t>
      </w:r>
      <w:r w:rsidR="00C232D2" w:rsidRPr="002F797A">
        <w:t xml:space="preserve"> whether the participant</w:t>
      </w:r>
      <w:r w:rsidR="001B0B7D" w:rsidRPr="002F797A">
        <w:t xml:space="preserve"> is rating CS+/</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and </w:t>
      </w:r>
      <w:r w:rsidR="00DF71A7" w:rsidRPr="002F797A">
        <w:t>CS</w:t>
      </w:r>
      <w:r w:rsidR="00DF71A7" w:rsidRPr="002F797A">
        <w:rPr>
          <w:rFonts w:cs="Times New Roman"/>
        </w:rPr>
        <w:t>−</w:t>
      </w:r>
      <w:r w:rsidR="001B0B7D" w:rsidRPr="002F797A">
        <w:t>/</w:t>
      </w:r>
      <w:r w:rsidR="000011D8" w:rsidRPr="002F797A">
        <w:t xml:space="preserve"> </w:t>
      </w:r>
      <w:proofErr w:type="spellStart"/>
      <w:r w:rsidR="000011D8" w:rsidRPr="002F797A">
        <w:t>US</w:t>
      </w:r>
      <w:r w:rsidR="000011D8" w:rsidRPr="002F797A">
        <w:rPr>
          <w:vertAlign w:val="subscript"/>
        </w:rPr>
        <w:t>test</w:t>
      </w:r>
      <w:proofErr w:type="spellEnd"/>
      <w:r w:rsidR="001B0B7D" w:rsidRPr="002F797A">
        <w:t xml:space="preserve"> differently.</w:t>
      </w:r>
      <w:r w:rsidR="00DF4755" w:rsidRPr="002F797A">
        <w:t xml:space="preserve"> The difference can result in three different values: 1 when the CS+/ </w:t>
      </w:r>
      <w:proofErr w:type="spellStart"/>
      <w:r w:rsidR="00DF4755" w:rsidRPr="002F797A">
        <w:t>US</w:t>
      </w:r>
      <w:r w:rsidR="00DF4755" w:rsidRPr="002F797A">
        <w:rPr>
          <w:vertAlign w:val="subscript"/>
        </w:rPr>
        <w:t>test</w:t>
      </w:r>
      <w:proofErr w:type="spellEnd"/>
      <w:r w:rsidR="00DF4755" w:rsidRPr="002F797A">
        <w:t xml:space="preserve"> trial is rated as painful </w:t>
      </w:r>
      <w:r w:rsidR="00DF4755" w:rsidRPr="002F797A">
        <w:lastRenderedPageBreak/>
        <w:t>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non-painful; </w:t>
      </w:r>
      <w:r w:rsidR="00DF4755" w:rsidRPr="002F797A">
        <w:rPr>
          <w:rFonts w:cs="Times New Roman"/>
        </w:rPr>
        <w:t>−</w:t>
      </w:r>
      <w:r w:rsidR="00DF4755" w:rsidRPr="002F797A">
        <w:t xml:space="preserve">1 when the CS+/ </w:t>
      </w:r>
      <w:proofErr w:type="spellStart"/>
      <w:r w:rsidR="00DF4755" w:rsidRPr="002F797A">
        <w:t>US</w:t>
      </w:r>
      <w:r w:rsidR="00DF4755" w:rsidRPr="002F797A">
        <w:rPr>
          <w:vertAlign w:val="subscript"/>
        </w:rPr>
        <w:t>test</w:t>
      </w:r>
      <w:proofErr w:type="spellEnd"/>
      <w:r w:rsidR="00DF4755" w:rsidRPr="002F797A">
        <w:t xml:space="preserve"> trial is rated as non-painful while the corresponding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 is rated as painful; and finally, 0 when both CS+/ </w:t>
      </w:r>
      <w:proofErr w:type="spellStart"/>
      <w:r w:rsidR="00DF4755" w:rsidRPr="002F797A">
        <w:t>US</w:t>
      </w:r>
      <w:r w:rsidR="00DF4755" w:rsidRPr="002F797A">
        <w:rPr>
          <w:vertAlign w:val="subscript"/>
        </w:rPr>
        <w:t>test</w:t>
      </w:r>
      <w:proofErr w:type="spellEnd"/>
      <w:r w:rsidR="00DF4755" w:rsidRPr="002F797A">
        <w:t xml:space="preserve"> and CS</w:t>
      </w:r>
      <w:r w:rsidR="00DF4755" w:rsidRPr="002F797A">
        <w:rPr>
          <w:rFonts w:cs="Times New Roman"/>
        </w:rPr>
        <w:t>−</w:t>
      </w:r>
      <w:r w:rsidR="00DF4755" w:rsidRPr="002F797A">
        <w:t xml:space="preserve">/ </w:t>
      </w:r>
      <w:proofErr w:type="spellStart"/>
      <w:r w:rsidR="00DF4755" w:rsidRPr="002F797A">
        <w:t>US</w:t>
      </w:r>
      <w:r w:rsidR="00DF4755" w:rsidRPr="002F797A">
        <w:rPr>
          <w:vertAlign w:val="subscript"/>
        </w:rPr>
        <w:t>test</w:t>
      </w:r>
      <w:proofErr w:type="spellEnd"/>
      <w:r w:rsidR="00DF4755" w:rsidRPr="002F797A">
        <w:t xml:space="preserve"> trials are rated as painful or both are rated as non-painful. </w:t>
      </w:r>
      <w:r w:rsidR="001B0B7D" w:rsidRPr="002F797A">
        <w:t xml:space="preserve">This </w:t>
      </w:r>
      <w:r w:rsidR="00A9022B" w:rsidRPr="002F797A">
        <w:t xml:space="preserve">difference </w:t>
      </w:r>
      <w:r w:rsidR="00BB448E" w:rsidRPr="002F797A">
        <w:t>value</w:t>
      </w:r>
      <w:r w:rsidR="003B175C" w:rsidRPr="002F797A">
        <w:t>,</w:t>
      </w:r>
      <w:r w:rsidR="00A9022B" w:rsidRPr="002F797A">
        <w:t xml:space="preserve"> calculated from a </w:t>
      </w:r>
      <w:r w:rsidR="001B0B7D" w:rsidRPr="002F797A">
        <w:t xml:space="preserve">pair of </w:t>
      </w:r>
      <w:r w:rsidR="00F7566F" w:rsidRPr="002F797A">
        <w:t>trial</w:t>
      </w:r>
      <w:r w:rsidR="001B0B7D" w:rsidRPr="002F797A">
        <w:t>s</w:t>
      </w:r>
      <w:r w:rsidR="003B175C" w:rsidRPr="002F797A">
        <w:t>,</w:t>
      </w:r>
      <w:r w:rsidR="001B0B7D" w:rsidRPr="002F797A">
        <w:t xml:space="preserve"> constitute</w:t>
      </w:r>
      <w:r w:rsidR="00087D64" w:rsidRPr="002F797A">
        <w:t>s</w:t>
      </w:r>
      <w:r w:rsidR="001B0B7D" w:rsidRPr="002F797A">
        <w:t xml:space="preserve"> one measurement in our SCE. </w:t>
      </w:r>
      <w:r w:rsidR="00603FA2" w:rsidRPr="002F797A">
        <w:t xml:space="preserve">A simple mean difference (MD) effect size measure </w:t>
      </w:r>
      <w:r w:rsidR="00504A41" w:rsidRPr="002F797A">
        <w:t>i</w:t>
      </w:r>
      <w:r w:rsidR="00087D64" w:rsidRPr="002F797A">
        <w:t xml:space="preserve">s </w:t>
      </w:r>
      <w:r w:rsidR="00603FA2" w:rsidRPr="002F797A">
        <w:t xml:space="preserve">calculated as the difference between the means of the </w:t>
      </w:r>
      <w:r w:rsidR="003372E3" w:rsidRPr="002F797A">
        <w:t>difference</w:t>
      </w:r>
      <w:r w:rsidR="00BB448E" w:rsidRPr="002F797A">
        <w:t xml:space="preserve"> values</w:t>
      </w:r>
      <w:r w:rsidR="00603FA2" w:rsidRPr="002F797A">
        <w:t xml:space="preserve"> </w:t>
      </w:r>
      <w:r w:rsidR="00BB448E" w:rsidRPr="002F797A">
        <w:t xml:space="preserve">derived </w:t>
      </w:r>
      <w:r w:rsidR="00603FA2" w:rsidRPr="002F797A">
        <w:t xml:space="preserve">from the test trial pairs and the </w:t>
      </w:r>
      <w:r w:rsidR="003372E3" w:rsidRPr="002F797A">
        <w:t>difference</w:t>
      </w:r>
      <w:r w:rsidR="00BB448E" w:rsidRPr="002F797A">
        <w:t xml:space="preserve"> values</w:t>
      </w:r>
      <w:r w:rsidR="004A0AA5" w:rsidRPr="002F797A">
        <w:t xml:space="preserve"> </w:t>
      </w:r>
      <w:r w:rsidR="00BB448E" w:rsidRPr="002F797A">
        <w:t xml:space="preserve">derived </w:t>
      </w:r>
      <w:r w:rsidR="004A0AA5" w:rsidRPr="002F797A">
        <w:t xml:space="preserve">from the </w:t>
      </w:r>
      <w:r w:rsidR="00603FA2" w:rsidRPr="002F797A">
        <w:t>baseline trial pairs. Due to the flexibility of RTs, this effect size measure can also be used as the test statistic</w:t>
      </w:r>
      <w:r w:rsidR="004A0AA5" w:rsidRPr="002F797A">
        <w:t xml:space="preserve"> </w:t>
      </w:r>
      <w:r w:rsidR="004A0AA5" w:rsidRPr="002F797A">
        <w:fldChar w:fldCharType="begin" w:fldLock="1"/>
      </w:r>
      <w:r w:rsidR="003C19AD" w:rsidRPr="002F797A">
        <w:instrText>ADDIN CSL_CITATION {"citationItems":[{"id":"ITEM-1","itemData":{"DOI":"10.1080/09602011.2013.818564","ISBN":"09602011 (ISSN)","ISSN":"14640694","PMID":"23865938","abstract":"Single-case experiments can be used to evaluate the effect of an intervention or treatment for a single entity. The internal validity and statistical conclusion validity of single-case experiments can be improved by incorporating randomisation in their design. In this article, we explain how to design randomised single-case phase and alternation studies as well as randomised simultaneous and sequential replication studies, and how to conduct randomisation tests for these designs. Advantages and limitations of randomisation tests are discussed. In order to not only determine the (non)randomness of an intervention effect, but also the magnitude of this effect, we propose to use an effect size index as a test statistic for the randomisation test. We illustrate this combination for the design and analysis of an ABAB phase study, using a free software package.","author":[{"dropping-particle":"","family":"Heyvaert","given":"Mieke","non-dropping-particle":"","parse-names":false,"suffix":""},{"dropping-particle":"","family":"Onghena","given":"Patrick","non-dropping-particle":"","parse-names":false,"suffix":""}],"container-title":"Neuropsychological Rehabilitation","id":"ITEM-1","issue":"3-4","issued":{"date-parts":[["2014"]]},"page":"507-527","title":"Analysis of single-case data: Randomisation tests for measures of effect size","type":"article-journal","volume":"24"},"uris":["http://www.mendeley.com/documents/?uuid=2b7622b9-97a6-4dc8-8789-3f3716c9bcc5"]}],"mendeley":{"formattedCitation":"(Heyvaert &amp; Onghena, 2014a)","plainTextFormattedCitation":"(Heyvaert &amp; Onghena, 2014a)","previouslyFormattedCitation":"(Heyvaert &amp; Onghena, 2014a)"},"properties":{"noteIndex":0},"schema":"https://github.com/citation-style-language/schema/raw/master/csl-citation.json"}</w:instrText>
      </w:r>
      <w:r w:rsidR="004A0AA5" w:rsidRPr="002F797A">
        <w:fldChar w:fldCharType="separate"/>
      </w:r>
      <w:r w:rsidR="004A0AA5" w:rsidRPr="002F797A">
        <w:rPr>
          <w:noProof/>
        </w:rPr>
        <w:t>(Heyvaert &amp; Onghena, 2014a)</w:t>
      </w:r>
      <w:r w:rsidR="004A0AA5" w:rsidRPr="002F797A">
        <w:fldChar w:fldCharType="end"/>
      </w:r>
      <w:r w:rsidR="00603FA2" w:rsidRPr="002F797A">
        <w:t xml:space="preserve">. </w:t>
      </w:r>
    </w:p>
    <w:p w14:paraId="6A75EB87" w14:textId="3098BC33" w:rsidR="00240DBA" w:rsidRPr="002F797A" w:rsidRDefault="0025269E" w:rsidP="0025269E">
      <w:pPr>
        <w:pStyle w:val="Heading2"/>
      </w:pPr>
      <w:r w:rsidRPr="002F797A">
        <w:t>Single-Case Design</w:t>
      </w:r>
      <w:r w:rsidR="00240DBA" w:rsidRPr="002F797A">
        <w:t xml:space="preserve"> </w:t>
      </w:r>
    </w:p>
    <w:p w14:paraId="6E78C2B9" w14:textId="742B21C6" w:rsidR="00971A52" w:rsidRPr="002F797A" w:rsidRDefault="00971A52" w:rsidP="00971A52">
      <w:r w:rsidRPr="002F797A">
        <w:t xml:space="preserve">In this section, we describe our </w:t>
      </w:r>
      <w:r w:rsidR="00BB67AE" w:rsidRPr="002F797A">
        <w:t>considerations</w:t>
      </w:r>
      <w:r w:rsidRPr="002F797A">
        <w:t xml:space="preserve"> regarding which SCE design to use in our experiment. We </w:t>
      </w:r>
      <w:r w:rsidR="004B1C6A" w:rsidRPr="002F797A">
        <w:t>discuss</w:t>
      </w:r>
      <w:r w:rsidRPr="002F797A">
        <w:t xml:space="preserve"> several initial design</w:t>
      </w:r>
      <w:r w:rsidR="00425CEB" w:rsidRPr="002F797A">
        <w:t xml:space="preserve"> possibilities</w:t>
      </w:r>
      <w:r w:rsidR="00215675" w:rsidRPr="002F797A">
        <w:t xml:space="preserve"> that were chosen by trial and error and conclude with </w:t>
      </w:r>
      <w:r w:rsidRPr="002F797A">
        <w:t xml:space="preserve">a </w:t>
      </w:r>
      <w:r w:rsidR="00BB67AE" w:rsidRPr="002F797A">
        <w:t>final design.</w:t>
      </w:r>
    </w:p>
    <w:p w14:paraId="37BD6CF1" w14:textId="658EDA7E" w:rsidR="0025269E" w:rsidRPr="002F797A" w:rsidRDefault="0025269E" w:rsidP="0025269E">
      <w:pPr>
        <w:pStyle w:val="Heading3"/>
      </w:pPr>
      <w:r w:rsidRPr="002F797A">
        <w:t xml:space="preserve">Initial </w:t>
      </w:r>
      <w:r w:rsidR="001133B4" w:rsidRPr="002F797A">
        <w:t>D</w:t>
      </w:r>
      <w:r w:rsidRPr="002F797A">
        <w:t>esign</w:t>
      </w:r>
      <w:r w:rsidR="005E766B" w:rsidRPr="002F797A">
        <w:t xml:space="preserve"> Option</w:t>
      </w:r>
      <w:r w:rsidRPr="002F797A">
        <w:t>s</w:t>
      </w:r>
    </w:p>
    <w:p w14:paraId="238CBFC5" w14:textId="792C67ED" w:rsidR="0025269E" w:rsidRPr="002F797A" w:rsidRDefault="0025269E" w:rsidP="00AB7D0C">
      <w:r w:rsidRPr="002F797A">
        <w:rPr>
          <w:rStyle w:val="Heading4Char"/>
        </w:rPr>
        <w:t>Randomized Block Design</w:t>
      </w:r>
      <w:r w:rsidR="004277B4" w:rsidRPr="002F797A">
        <w:rPr>
          <w:rStyle w:val="Heading4Char"/>
        </w:rPr>
        <w:t>.</w:t>
      </w:r>
      <w:r w:rsidR="004277B4" w:rsidRPr="002F797A">
        <w:t xml:space="preserve"> </w:t>
      </w:r>
      <w:r w:rsidR="00AB7D0C" w:rsidRPr="002F797A">
        <w:t>Since</w:t>
      </w:r>
      <w:r w:rsidR="003372E3" w:rsidRPr="002F797A">
        <w:t xml:space="preserve"> each of</w:t>
      </w:r>
      <w:r w:rsidR="00AB7D0C" w:rsidRPr="002F797A">
        <w:t xml:space="preserve"> our measurements require</w:t>
      </w:r>
      <w:r w:rsidR="00706BF6" w:rsidRPr="002F797A">
        <w:t>s</w:t>
      </w:r>
      <w:r w:rsidR="00AB7D0C" w:rsidRPr="002F797A">
        <w:t xml:space="preserve"> a pair of </w:t>
      </w:r>
      <w:r w:rsidR="00F7566F" w:rsidRPr="002F797A">
        <w:t>trial</w:t>
      </w:r>
      <w:r w:rsidR="00AB7D0C" w:rsidRPr="002F797A">
        <w:t xml:space="preserve">s, we immediately </w:t>
      </w:r>
      <w:r w:rsidR="00B63F6F" w:rsidRPr="002F797A">
        <w:t xml:space="preserve">considered </w:t>
      </w:r>
      <w:r w:rsidR="00AB7D0C" w:rsidRPr="002F797A">
        <w:t>a randomized block design (RBD) for the experiment.</w:t>
      </w:r>
      <w:r w:rsidR="00773FC1" w:rsidRPr="002F797A">
        <w:t xml:space="preserve"> </w:t>
      </w:r>
      <w:r w:rsidR="0045611C" w:rsidRPr="002F797A">
        <w:t>In a</w:t>
      </w:r>
      <w:r w:rsidR="00773FC1" w:rsidRPr="002F797A">
        <w:t xml:space="preserve">n RBD </w:t>
      </w:r>
      <w:r w:rsidR="0045611C" w:rsidRPr="002F797A">
        <w:t xml:space="preserve">SCE, similar to an RBD in traditional group designs, </w:t>
      </w:r>
      <w:r w:rsidR="00773FC1" w:rsidRPr="002F797A">
        <w:t>the measurement</w:t>
      </w:r>
      <w:r w:rsidR="00BB448E" w:rsidRPr="002F797A">
        <w:t xml:space="preserve"> </w:t>
      </w:r>
      <w:r w:rsidR="003372E3" w:rsidRPr="002F797A">
        <w:t>occasions</w:t>
      </w:r>
      <w:r w:rsidR="00773FC1" w:rsidRPr="002F797A">
        <w:t xml:space="preserve"> are divided into small blocks, with each block containing administrations of all treatment conditions</w:t>
      </w:r>
      <w:r w:rsidR="0045611C" w:rsidRPr="002F797A">
        <w:t xml:space="preserve"> </w:t>
      </w:r>
      <w:r w:rsidR="0045611C" w:rsidRPr="002F797A">
        <w:fldChar w:fldCharType="begin" w:fldLock="1"/>
      </w:r>
      <w:r w:rsidR="008714E7" w:rsidRPr="002F797A">
        <w:instrText>ADDIN CSL_CITATION {"citationItems":[{"id":"ITEM-1","itemData":{"DOI":"10.1002/0470013192.bsa625","ISBN":"9780470860809","abstract":"Abstract A single-case design is an experimental design for a study in which one entity is observed repeatedly during a certain period under different levels of at least one independent variable. Single-case designs have a long tradition and growing impact in behavioral science. They are the designs of first choice if demonstration of an effect in a single case is aimed at or if a test of a theory in a single case is sufficient (or the only possibility), and they are most compatible with clinical practice. The systematic and purposive planning of interventions in single-case research represents the main difference with both observational time series research and qualitative case study research. In addition, single-case research can gain internal and statistical-conclusion validity by including randomization in the design. Two types of randomized single-case designs are presented: randomized alternation designs and randomized phase designs. Finally, external validity of single-case results can be demonstrated or tested by simultaneous or sequential replication and the corresponding simultaneous randomization tests and meta-analytic procedures.","author":[{"dropping-particle":"","family":"Onghena","given":"Patrick","non-dropping-particle":"","parse-names":false,"suffix":""}],"collection-title":"Major Reference Works","container-title":"Encyclopedia of statistics in behavioral science","editor":[{"dropping-particle":"","family":"Everitt","given":"B","non-dropping-particle":"","parse-names":false,"suffix":""},{"dropping-particle":"","family":"Howell","given":"D","non-dropping-particle":"","parse-names":false,"suffix":""}],"id":"ITEM-1","issued":{"date-parts":[["2005","4","15"]]},"note":"From Duplicate 2 (Single‐case designs - Onghena, Patrick)\n\nFrom Duplicate 2 (Single-Case Designs - Onghena, Patrick)\n\ndoi:10.1002/0470013192.bsa625","page":"1850-1854","publisher":"John Wiley &amp; Sons, Ltd","publisher-place":"Hoboken, NJ","title":"Single‐case designs","type":"chapter","volume":"4"},"uris":["http://www.mendeley.com/documents/?uuid=76f5ffc0-1aab-422c-8594-df5221dcce08"]}],"mendeley":{"formattedCitation":"(Onghena, 2005)","plainTextFormattedCitation":"(Onghena, 2005)","previouslyFormattedCitation":"(Onghena, 2005)"},"properties":{"noteIndex":0},"schema":"https://github.com/citation-style-language/schema/raw/master/csl-citation.json"}</w:instrText>
      </w:r>
      <w:r w:rsidR="0045611C" w:rsidRPr="002F797A">
        <w:fldChar w:fldCharType="separate"/>
      </w:r>
      <w:r w:rsidR="0045611C" w:rsidRPr="002F797A">
        <w:rPr>
          <w:noProof/>
        </w:rPr>
        <w:t>(Onghena, 2005)</w:t>
      </w:r>
      <w:r w:rsidR="0045611C" w:rsidRPr="002F797A">
        <w:fldChar w:fldCharType="end"/>
      </w:r>
      <w:r w:rsidR="00773FC1" w:rsidRPr="002F797A">
        <w:t xml:space="preserve">. </w:t>
      </w:r>
      <w:r w:rsidR="00012661" w:rsidRPr="002F797A">
        <w:t xml:space="preserve">For our study, a possible </w:t>
      </w:r>
      <w:r w:rsidR="007B1425" w:rsidRPr="002F797A">
        <w:t>block consist</w:t>
      </w:r>
      <w:r w:rsidR="00706BF6" w:rsidRPr="002F797A">
        <w:t>s</w:t>
      </w:r>
      <w:r w:rsidR="007B1425" w:rsidRPr="002F797A">
        <w:t xml:space="preserve"> of the </w:t>
      </w:r>
      <w:r w:rsidR="00971A52" w:rsidRPr="002F797A">
        <w:t xml:space="preserve">two </w:t>
      </w:r>
      <w:r w:rsidR="007B1425" w:rsidRPr="002F797A">
        <w:t xml:space="preserve">baseline </w:t>
      </w:r>
      <w:r w:rsidR="00971A52" w:rsidRPr="002F797A">
        <w:t>(</w:t>
      </w:r>
      <w:r w:rsidR="007B1425" w:rsidRPr="002F797A">
        <w:t>or test</w:t>
      </w:r>
      <w:r w:rsidR="00971A52" w:rsidRPr="002F797A">
        <w:t>)</w:t>
      </w:r>
      <w:r w:rsidR="007B1425" w:rsidRPr="002F797A">
        <w:t xml:space="preserve"> trial</w:t>
      </w:r>
      <w:r w:rsidR="00971A52" w:rsidRPr="002F797A">
        <w:t>s</w:t>
      </w:r>
      <w:r w:rsidR="00337B32" w:rsidRPr="002F797A">
        <w:t>,</w:t>
      </w:r>
      <w:r w:rsidR="007B142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7B1425" w:rsidRPr="002F797A">
        <w:t xml:space="preserve"> and a </w:t>
      </w:r>
      <w:r w:rsidR="00DF71A7" w:rsidRPr="002F797A">
        <w:t>CS</w:t>
      </w:r>
      <w:r w:rsidR="00DF71A7" w:rsidRPr="002F797A">
        <w:rPr>
          <w:rFonts w:cs="Times New Roman"/>
        </w:rPr>
        <w:t>−</w:t>
      </w:r>
      <w:r w:rsidR="007B1425" w:rsidRPr="002F797A">
        <w:t>/</w:t>
      </w:r>
      <w:r w:rsidR="000011D8" w:rsidRPr="002F797A">
        <w:t xml:space="preserve"> </w:t>
      </w:r>
      <w:proofErr w:type="spellStart"/>
      <w:r w:rsidR="000011D8" w:rsidRPr="002F797A">
        <w:t>US</w:t>
      </w:r>
      <w:r w:rsidR="000011D8" w:rsidRPr="002F797A">
        <w:rPr>
          <w:vertAlign w:val="subscript"/>
        </w:rPr>
        <w:t>test</w:t>
      </w:r>
      <w:proofErr w:type="spellEnd"/>
      <w:r w:rsidR="00337B32" w:rsidRPr="002F797A">
        <w:t xml:space="preserve">, </w:t>
      </w:r>
      <w:r w:rsidR="007B1425" w:rsidRPr="002F797A">
        <w:t xml:space="preserve">in random order. </w:t>
      </w:r>
      <w:r w:rsidR="0010740F" w:rsidRPr="002F797A">
        <w:t>Hence, the</w:t>
      </w:r>
      <w:r w:rsidR="00971A52" w:rsidRPr="002F797A">
        <w:t xml:space="preserve"> experiment for a participant </w:t>
      </w:r>
      <w:r w:rsidR="001179E5" w:rsidRPr="002F797A">
        <w:t>can</w:t>
      </w:r>
      <w:r w:rsidR="0010740F" w:rsidRPr="002F797A">
        <w:t xml:space="preserve"> </w:t>
      </w:r>
      <w:r w:rsidR="00706BF6" w:rsidRPr="002F797A">
        <w:t>consist</w:t>
      </w:r>
      <w:r w:rsidR="00971A52" w:rsidRPr="002F797A">
        <w:t xml:space="preserve"> of several blocks of baseline trial pairs, followed by a period of </w:t>
      </w:r>
      <w:r w:rsidR="00DF0BEF" w:rsidRPr="002F797A">
        <w:t xml:space="preserve">acquisition </w:t>
      </w:r>
      <w:r w:rsidR="00F7566F" w:rsidRPr="002F797A">
        <w:t>trial</w:t>
      </w:r>
      <w:r w:rsidR="00971A52" w:rsidRPr="002F797A">
        <w:t xml:space="preserve">s to condition the participants, followed by several blocks of test </w:t>
      </w:r>
      <w:r w:rsidR="00F7566F" w:rsidRPr="002F797A">
        <w:t>trial</w:t>
      </w:r>
      <w:r w:rsidR="00971A52" w:rsidRPr="002F797A">
        <w:t xml:space="preserve"> pairs. However</w:t>
      </w:r>
      <w:r w:rsidR="00177AA0" w:rsidRPr="002F797A">
        <w:t>,</w:t>
      </w:r>
      <w:r w:rsidR="00971A52" w:rsidRPr="002F797A">
        <w:t xml:space="preserve"> this design </w:t>
      </w:r>
      <w:r w:rsidR="00504A41" w:rsidRPr="002F797A">
        <w:t>i</w:t>
      </w:r>
      <w:r w:rsidR="00971A52" w:rsidRPr="002F797A">
        <w:t>s immediately rejected, as an RBD SCE requires all treatment conditions to be applied inside a block</w:t>
      </w:r>
      <w:r w:rsidR="00D5394A" w:rsidRPr="002F797A">
        <w:t xml:space="preserve">. Since the effects of conditioning are acquired over </w:t>
      </w:r>
      <w:proofErr w:type="gramStart"/>
      <w:r w:rsidR="00D5394A" w:rsidRPr="002F797A">
        <w:t>a period of time</w:t>
      </w:r>
      <w:proofErr w:type="gramEnd"/>
      <w:r w:rsidR="00D5394A" w:rsidRPr="002F797A">
        <w:t xml:space="preserve"> and are expected to carry over to future trials, </w:t>
      </w:r>
      <w:r w:rsidR="005E766B" w:rsidRPr="002F797A">
        <w:t xml:space="preserve">true </w:t>
      </w:r>
      <w:r w:rsidR="00D5394A" w:rsidRPr="002F797A">
        <w:t>alternation of treatment conditions</w:t>
      </w:r>
      <w:r w:rsidR="00971A52" w:rsidRPr="002F797A">
        <w:t xml:space="preserve"> is not possible in this </w:t>
      </w:r>
      <w:r w:rsidR="00D5394A" w:rsidRPr="002F797A">
        <w:t>experiment</w:t>
      </w:r>
      <w:r w:rsidR="00971A52" w:rsidRPr="002F797A">
        <w:t xml:space="preserve">. </w:t>
      </w:r>
    </w:p>
    <w:p w14:paraId="695F0B4A" w14:textId="730A5C5F" w:rsidR="00177AA0" w:rsidRPr="002F797A" w:rsidRDefault="00177AA0" w:rsidP="00AB7D0C">
      <w:r w:rsidRPr="002F797A">
        <w:rPr>
          <w:rStyle w:val="Heading4Char"/>
        </w:rPr>
        <w:lastRenderedPageBreak/>
        <w:t>AB Phase Design with In</w:t>
      </w:r>
      <w:r w:rsidR="00D7114F" w:rsidRPr="002F797A">
        <w:rPr>
          <w:rStyle w:val="Heading4Char"/>
        </w:rPr>
        <w:t>-Phase</w:t>
      </w:r>
      <w:r w:rsidRPr="002F797A">
        <w:rPr>
          <w:rStyle w:val="Heading4Char"/>
        </w:rPr>
        <w:t xml:space="preserve"> Acquisition.</w:t>
      </w:r>
      <w:r w:rsidRPr="002F797A">
        <w:t xml:space="preserve"> </w:t>
      </w:r>
      <w:r w:rsidR="00337B32" w:rsidRPr="002F797A">
        <w:t xml:space="preserve">When </w:t>
      </w:r>
      <w:r w:rsidR="00395065" w:rsidRPr="002F797A">
        <w:t>we rejected the RBD, we realized that the experiment should cons</w:t>
      </w:r>
      <w:r w:rsidR="005E766B" w:rsidRPr="002F797A">
        <w:t>is</w:t>
      </w:r>
      <w:r w:rsidR="00395065" w:rsidRPr="002F797A">
        <w:t xml:space="preserve">t of periods of baseline trial pairs and periods of test </w:t>
      </w:r>
      <w:r w:rsidR="00EE41C0" w:rsidRPr="002F797A">
        <w:t xml:space="preserve">trial </w:t>
      </w:r>
      <w:r w:rsidR="00395065" w:rsidRPr="002F797A">
        <w:t xml:space="preserve">pairs. The simplest method to achieve this </w:t>
      </w:r>
      <w:r w:rsidR="0010740F" w:rsidRPr="002F797A">
        <w:t>is</w:t>
      </w:r>
      <w:r w:rsidR="00395065" w:rsidRPr="002F797A">
        <w:t xml:space="preserve"> </w:t>
      </w:r>
      <w:r w:rsidR="00954D73" w:rsidRPr="002F797A">
        <w:t xml:space="preserve">using </w:t>
      </w:r>
      <w:r w:rsidR="00395065" w:rsidRPr="002F797A">
        <w:t>an AB phase design</w:t>
      </w:r>
      <w:r w:rsidR="00706BF6" w:rsidRPr="002F797A">
        <w:t xml:space="preserve">, with an </w:t>
      </w:r>
      <w:r w:rsidR="00BD3CDC" w:rsidRPr="002F797A">
        <w:t xml:space="preserve">A phase </w:t>
      </w:r>
      <w:r w:rsidR="00706BF6" w:rsidRPr="002F797A">
        <w:t xml:space="preserve">as </w:t>
      </w:r>
      <w:r w:rsidR="00BD3CDC" w:rsidRPr="002F797A">
        <w:t xml:space="preserve">the baseline condition and </w:t>
      </w:r>
      <w:r w:rsidR="002E218E" w:rsidRPr="002F797A">
        <w:t xml:space="preserve">a subsequent B phase </w:t>
      </w:r>
      <w:r w:rsidR="00706BF6" w:rsidRPr="002F797A">
        <w:t xml:space="preserve">as </w:t>
      </w:r>
      <w:r w:rsidR="002E218E" w:rsidRPr="002F797A">
        <w:t xml:space="preserve">the </w:t>
      </w:r>
      <w:r w:rsidR="00750F1E" w:rsidRPr="002F797A">
        <w:t>test</w:t>
      </w:r>
      <w:r w:rsidR="002E218E" w:rsidRPr="002F797A">
        <w:t xml:space="preserve"> condition </w:t>
      </w:r>
      <w:r w:rsidR="008714E7" w:rsidRPr="002F797A">
        <w:fldChar w:fldCharType="begin" w:fldLock="1"/>
      </w:r>
      <w:r w:rsidR="00006C80"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mendeley":{"formattedCitation":"(Barlow et al., 2009)","plainTextFormattedCitation":"(Barlow et al., 2009)","previouslyFormattedCitation":"(Barlow et al., 2009)"},"properties":{"noteIndex":0},"schema":"https://github.com/citation-style-language/schema/raw/master/csl-citation.json"}</w:instrText>
      </w:r>
      <w:r w:rsidR="008714E7" w:rsidRPr="002F797A">
        <w:fldChar w:fldCharType="separate"/>
      </w:r>
      <w:r w:rsidR="008714E7" w:rsidRPr="002F797A">
        <w:rPr>
          <w:noProof/>
        </w:rPr>
        <w:t>(Barlow et al., 2009)</w:t>
      </w:r>
      <w:r w:rsidR="008714E7" w:rsidRPr="002F797A">
        <w:fldChar w:fldCharType="end"/>
      </w:r>
      <w:r w:rsidR="002E218E" w:rsidRPr="002F797A">
        <w:t>.</w:t>
      </w:r>
      <w:r w:rsidR="008714E7" w:rsidRPr="002F797A">
        <w:t xml:space="preserve"> </w:t>
      </w:r>
      <w:r w:rsidR="00706BF6" w:rsidRPr="002F797A">
        <w:t>In favor of internal validity, t</w:t>
      </w:r>
      <w:r w:rsidR="004636D2" w:rsidRPr="002F797A">
        <w:t xml:space="preserve">he phase </w:t>
      </w:r>
      <w:r w:rsidR="00706BF6" w:rsidRPr="002F797A">
        <w:t xml:space="preserve">transition is </w:t>
      </w:r>
      <w:r w:rsidR="005E766B" w:rsidRPr="002F797A">
        <w:t xml:space="preserve">preferably </w:t>
      </w:r>
      <w:r w:rsidR="004636D2" w:rsidRPr="002F797A">
        <w:t xml:space="preserve">randomized. </w:t>
      </w:r>
      <w:r w:rsidR="00EF6F25" w:rsidRPr="002F797A">
        <w:t>Each phase consist</w:t>
      </w:r>
      <w:r w:rsidR="00706BF6" w:rsidRPr="002F797A">
        <w:t>s</w:t>
      </w:r>
      <w:r w:rsidR="00EF6F25" w:rsidRPr="002F797A">
        <w:t xml:space="preserve"> of several blocks of trials, each of which yield</w:t>
      </w:r>
      <w:r w:rsidR="00706BF6" w:rsidRPr="002F797A">
        <w:t>s</w:t>
      </w:r>
      <w:r w:rsidR="00EF6F25" w:rsidRPr="002F797A">
        <w:t xml:space="preserve"> one measurement.</w:t>
      </w:r>
      <w:r w:rsidR="00962D3F" w:rsidRPr="002F797A">
        <w:t xml:space="preserve"> Each measurement block in the baseline phase consist</w:t>
      </w:r>
      <w:r w:rsidR="00706BF6" w:rsidRPr="002F797A">
        <w:t>s</w:t>
      </w:r>
      <w:r w:rsidR="00962D3F" w:rsidRPr="002F797A">
        <w:t xml:space="preserve"> of </w:t>
      </w:r>
      <w:r w:rsidR="00356F5F" w:rsidRPr="002F797A">
        <w:rPr>
          <w:i/>
          <w:iCs/>
        </w:rPr>
        <w:t>k</w:t>
      </w:r>
      <w:r w:rsidR="00962D3F" w:rsidRPr="002F797A">
        <w:t xml:space="preserve"> irrelevant </w:t>
      </w:r>
      <w:r w:rsidR="00F7566F" w:rsidRPr="002F797A">
        <w:t>trial</w:t>
      </w:r>
      <w:r w:rsidR="00356F5F" w:rsidRPr="002F797A">
        <w:t xml:space="preserve"> pair</w:t>
      </w:r>
      <w:r w:rsidR="00962D3F" w:rsidRPr="002F797A">
        <w:t>s (</w:t>
      </w:r>
      <w:r w:rsidR="00356F5F" w:rsidRPr="002F797A">
        <w:t xml:space="preserve">two </w:t>
      </w:r>
      <w:proofErr w:type="spellStart"/>
      <w:r w:rsidR="00962D3F" w:rsidRPr="002F797A">
        <w:t>CS</w:t>
      </w:r>
      <w:r w:rsidR="00962D3F" w:rsidRPr="002F797A">
        <w:rPr>
          <w:vertAlign w:val="subscript"/>
        </w:rPr>
        <w:t>neutral</w:t>
      </w:r>
      <w:proofErr w:type="spellEnd"/>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baseline </w:t>
      </w:r>
      <w:r w:rsidR="00F7566F" w:rsidRPr="002F797A">
        <w:t>trial</w:t>
      </w:r>
      <w:r w:rsidR="00962D3F" w:rsidRPr="002F797A">
        <w:t xml:space="preserve">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Similarly, each measurement block in the </w:t>
      </w:r>
      <w:r w:rsidR="00750F1E" w:rsidRPr="002F797A">
        <w:t xml:space="preserve">test </w:t>
      </w:r>
      <w:r w:rsidR="00962D3F" w:rsidRPr="002F797A">
        <w:t>phase consist</w:t>
      </w:r>
      <w:r w:rsidR="00706BF6" w:rsidRPr="002F797A">
        <w:t>s</w:t>
      </w:r>
      <w:r w:rsidR="00962D3F" w:rsidRPr="002F797A">
        <w:t xml:space="preserve"> of </w:t>
      </w:r>
      <w:r w:rsidR="00356F5F" w:rsidRPr="002F797A">
        <w:rPr>
          <w:i/>
          <w:iCs/>
        </w:rPr>
        <w:t>k</w:t>
      </w:r>
      <w:r w:rsidR="00962D3F" w:rsidRPr="002F797A">
        <w:t xml:space="preserve"> acquisition trial pair</w:t>
      </w:r>
      <w:r w:rsidR="00356F5F" w:rsidRPr="002F797A">
        <w:t>s</w:t>
      </w:r>
      <w:r w:rsidR="00962D3F" w:rsidRPr="002F797A">
        <w:t xml:space="preserve">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w:t>
      </w:r>
      <w:r w:rsidR="00962D3F" w:rsidRPr="002F797A">
        <w:t>) followed by a test trial pair (a CS+/</w:t>
      </w:r>
      <w:r w:rsidR="000011D8" w:rsidRPr="002F797A">
        <w:t xml:space="preserve"> </w:t>
      </w:r>
      <w:proofErr w:type="spellStart"/>
      <w:r w:rsidR="000011D8" w:rsidRPr="002F797A">
        <w:t>US</w:t>
      </w:r>
      <w:r w:rsidR="000011D8" w:rsidRPr="002F797A">
        <w:rPr>
          <w:vertAlign w:val="subscript"/>
        </w:rPr>
        <w:t>test</w:t>
      </w:r>
      <w:proofErr w:type="spellEnd"/>
      <w:r w:rsidR="00962D3F" w:rsidRPr="002F797A">
        <w:t xml:space="preserve"> and a </w:t>
      </w:r>
      <w:r w:rsidR="00DF71A7" w:rsidRPr="002F797A">
        <w:t>CS</w:t>
      </w:r>
      <w:r w:rsidR="00DF71A7" w:rsidRPr="002F797A">
        <w:rPr>
          <w:rFonts w:cs="Times New Roman"/>
        </w:rPr>
        <w:t>−</w:t>
      </w:r>
      <w:r w:rsidR="00962D3F"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962D3F" w:rsidRPr="002F797A">
        <w:t xml:space="preserve">. </w:t>
      </w:r>
      <w:r w:rsidR="00356F5F" w:rsidRPr="002F797A">
        <w:t xml:space="preserve">The number of irrelevant or acquisition trial pairs in each block, or </w:t>
      </w:r>
      <w:r w:rsidR="00356F5F" w:rsidRPr="002F797A">
        <w:rPr>
          <w:i/>
          <w:iCs/>
        </w:rPr>
        <w:t>k</w:t>
      </w:r>
      <w:r w:rsidR="00356F5F" w:rsidRPr="002F797A">
        <w:t xml:space="preserve">, </w:t>
      </w:r>
      <w:r w:rsidR="004943CB" w:rsidRPr="002F797A">
        <w:t>is</w:t>
      </w:r>
      <w:r w:rsidR="00706BF6" w:rsidRPr="002F797A">
        <w:t xml:space="preserve"> </w:t>
      </w:r>
      <w:r w:rsidR="00356F5F" w:rsidRPr="002F797A">
        <w:t xml:space="preserve">set based on the required level of acquisition. A lower </w:t>
      </w:r>
      <w:r w:rsidR="00356F5F" w:rsidRPr="002F797A">
        <w:rPr>
          <w:i/>
          <w:iCs/>
        </w:rPr>
        <w:t>k</w:t>
      </w:r>
      <w:r w:rsidR="00356F5F" w:rsidRPr="002F797A">
        <w:t xml:space="preserve"> would mean we would need a lower number of trials to achieve a certain number of measurements</w:t>
      </w:r>
      <w:r w:rsidR="00E57E6F" w:rsidRPr="002F797A">
        <w:t>,</w:t>
      </w:r>
      <w:r w:rsidR="00356F5F" w:rsidRPr="002F797A">
        <w:t xml:space="preserve"> but </w:t>
      </w:r>
      <w:r w:rsidR="00EE41C0" w:rsidRPr="002F797A">
        <w:t xml:space="preserve">would </w:t>
      </w:r>
      <w:r w:rsidR="00356F5F" w:rsidRPr="002F797A">
        <w:t xml:space="preserve">also </w:t>
      </w:r>
      <w:r w:rsidR="00EE41C0" w:rsidRPr="002F797A">
        <w:t xml:space="preserve">typically </w:t>
      </w:r>
      <w:r w:rsidR="00356F5F" w:rsidRPr="002F797A">
        <w:t xml:space="preserve">result in </w:t>
      </w:r>
      <w:r w:rsidR="00EE41C0" w:rsidRPr="002F797A">
        <w:t>weaker acquisition of associations</w:t>
      </w:r>
      <w:r w:rsidR="00356F5F" w:rsidRPr="002F797A">
        <w:t xml:space="preserve">, and vice versa for a higher </w:t>
      </w:r>
      <w:r w:rsidR="00356F5F" w:rsidRPr="002F797A">
        <w:rPr>
          <w:i/>
          <w:iCs/>
        </w:rPr>
        <w:t>k</w:t>
      </w:r>
      <w:r w:rsidR="00356F5F" w:rsidRPr="002F797A">
        <w:t xml:space="preserve">. </w:t>
      </w:r>
      <w:r w:rsidR="009E2EDE" w:rsidRPr="002F797A">
        <w:t xml:space="preserve">Unfortunately, this design has low acquisition of the </w:t>
      </w:r>
      <w:r w:rsidR="00EE41C0" w:rsidRPr="002F797A">
        <w:t xml:space="preserve">associations </w:t>
      </w:r>
      <w:r w:rsidR="009E2EDE" w:rsidRPr="002F797A">
        <w:t>as there is no learning period. Additionally,</w:t>
      </w:r>
      <w:r w:rsidR="0094399F" w:rsidRPr="002F797A">
        <w:t xml:space="preserve"> RTs for AB phase designs require a large number of measurements to achieve sufficient statistical power </w:t>
      </w:r>
      <w:r w:rsidR="0094399F" w:rsidRPr="002F797A">
        <w:fldChar w:fldCharType="begin" w:fldLock="1"/>
      </w:r>
      <w:r w:rsidR="00B40ED9" w:rsidRPr="002F797A">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id":"ITEM-2","itemData":{"author":[{"dropping-particle":"","family":"Ferron","given":"John","non-dropping-particle":"","parse-names":false,"suffix":""},{"dropping-particle":"","family":"Ware","given":"William","non-dropping-particle":"","parse-names":false,"suffix":""}],"container-title":"The Journal of Experimental Education","id":"ITEM-2","issue":"2","issued":{"date-parts":[["1995"]]},"page":"167-178","title":"Analyzing single-case data: The power of randomization tests","type":"article-journal","volume":"63"},"uris":["http://www.mendeley.com/documents/?uuid=10969372-d714-4dd9-be5d-56f2952ac89a"]}],"mendeley":{"formattedCitation":"(Ferron &amp; Ware, 1995; Michiels &amp; Onghena, 2019)","plainTextFormattedCitation":"(Ferron &amp; Ware, 1995; Michiels &amp; Onghena, 2019)","previouslyFormattedCitation":"(Ferron &amp; Ware, 1995; Michiels &amp; Onghena, 2019)"},"properties":{"noteIndex":0},"schema":"https://github.com/citation-style-language/schema/raw/master/csl-citation.json"}</w:instrText>
      </w:r>
      <w:r w:rsidR="0094399F" w:rsidRPr="002F797A">
        <w:fldChar w:fldCharType="separate"/>
      </w:r>
      <w:r w:rsidR="0094399F" w:rsidRPr="002F797A">
        <w:rPr>
          <w:noProof/>
        </w:rPr>
        <w:t>(Ferron &amp; Ware, 1995; Michiels &amp; Onghena, 2019)</w:t>
      </w:r>
      <w:r w:rsidR="0094399F" w:rsidRPr="002F797A">
        <w:fldChar w:fldCharType="end"/>
      </w:r>
      <w:r w:rsidR="0094399F" w:rsidRPr="002F797A">
        <w:t>.</w:t>
      </w:r>
      <w:r w:rsidR="009E2EDE" w:rsidRPr="002F797A">
        <w:t xml:space="preserve"> </w:t>
      </w:r>
      <w:r w:rsidR="0094399F" w:rsidRPr="002F797A">
        <w:t xml:space="preserve">As a result, </w:t>
      </w:r>
      <w:r w:rsidR="009E2EDE" w:rsidRPr="002F797A">
        <w:t xml:space="preserve">the experiment for a participant would need a very large number of trials over a significantly long time to ensure </w:t>
      </w:r>
      <w:r w:rsidR="00B229FD" w:rsidRPr="002F797A">
        <w:t>both high acquisition and</w:t>
      </w:r>
      <w:r w:rsidR="009E2EDE" w:rsidRPr="002F797A">
        <w:t xml:space="preserve"> </w:t>
      </w:r>
      <w:r w:rsidR="005F14B6" w:rsidRPr="002F797A">
        <w:t>enough</w:t>
      </w:r>
      <w:r w:rsidR="00B229FD" w:rsidRPr="002F797A">
        <w:t xml:space="preserve"> </w:t>
      </w:r>
      <w:r w:rsidR="009E2EDE" w:rsidRPr="002F797A">
        <w:t xml:space="preserve">measurements. As a result, this design </w:t>
      </w:r>
      <w:r w:rsidR="00504A41" w:rsidRPr="002F797A">
        <w:t>i</w:t>
      </w:r>
      <w:r w:rsidR="009E2EDE" w:rsidRPr="002F797A">
        <w:t>s rejected in favor of a slightly modified AB phase design. A</w:t>
      </w:r>
      <w:r w:rsidR="00427338" w:rsidRPr="002F797A">
        <w:t xml:space="preserve"> similar</w:t>
      </w:r>
      <w:r w:rsidR="009E2EDE" w:rsidRPr="002F797A">
        <w:t xml:space="preserve"> ABAB phase design </w:t>
      </w:r>
      <w:r w:rsidR="00504A41" w:rsidRPr="002F797A">
        <w:t>i</w:t>
      </w:r>
      <w:r w:rsidR="00427338" w:rsidRPr="002F797A">
        <w:t xml:space="preserve">s also rejected due to the potentially large number of </w:t>
      </w:r>
      <w:r w:rsidR="00F7566F" w:rsidRPr="002F797A">
        <w:t>trial</w:t>
      </w:r>
      <w:r w:rsidR="00427338" w:rsidRPr="002F797A">
        <w:t>s required and possibility of carry</w:t>
      </w:r>
      <w:r w:rsidR="00EE41C0" w:rsidRPr="002F797A">
        <w:t>-</w:t>
      </w:r>
      <w:r w:rsidR="00427338" w:rsidRPr="002F797A">
        <w:t xml:space="preserve">over effects between phases. </w:t>
      </w:r>
    </w:p>
    <w:p w14:paraId="5234001B" w14:textId="2B01EDCB" w:rsidR="00427338" w:rsidRPr="002F797A" w:rsidRDefault="00427338" w:rsidP="00642042">
      <w:pPr>
        <w:pStyle w:val="Heading3"/>
      </w:pPr>
      <w:r w:rsidRPr="002F797A">
        <w:t>Final Design</w:t>
      </w:r>
    </w:p>
    <w:p w14:paraId="04898826" w14:textId="6F869A8D" w:rsidR="00425CEB" w:rsidRPr="002F797A" w:rsidRDefault="00642042" w:rsidP="00AB7D0C">
      <w:r w:rsidRPr="002F797A">
        <w:t>The final design combin</w:t>
      </w:r>
      <w:r w:rsidR="00FF13FF" w:rsidRPr="002F797A">
        <w:t>e</w:t>
      </w:r>
      <w:r w:rsidR="00102D03" w:rsidRPr="002F797A">
        <w:t>s</w:t>
      </w:r>
      <w:r w:rsidRPr="002F797A">
        <w:t xml:space="preserve"> elements from both previous designs: an AB phase design with both out-of-phase and in-phase learning. </w:t>
      </w:r>
      <w:r w:rsidR="000D529F" w:rsidRPr="002F797A">
        <w:t xml:space="preserve">The baseline phase for this design </w:t>
      </w:r>
      <w:r w:rsidR="00706BF6" w:rsidRPr="002F797A">
        <w:t xml:space="preserve">contains </w:t>
      </w:r>
      <w:r w:rsidR="000D529F" w:rsidRPr="002F797A">
        <w:lastRenderedPageBreak/>
        <w:t>several pairs of baseline trial</w:t>
      </w:r>
      <w:r w:rsidR="002A19C5" w:rsidRPr="002F797A">
        <w:t xml:space="preserve"> pair</w:t>
      </w:r>
      <w:r w:rsidR="000D529F" w:rsidRPr="002F797A">
        <w:t>s</w:t>
      </w:r>
      <w:r w:rsidR="002A19C5" w:rsidRPr="002F797A">
        <w:t xml:space="preserve">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w:t>
      </w:r>
      <w:r w:rsidR="00706BF6" w:rsidRPr="002F797A">
        <w:t xml:space="preserve">, </w:t>
      </w:r>
      <w:r w:rsidR="002A19C5" w:rsidRPr="002F797A">
        <w:t xml:space="preserve">followed by a period of learning with only </w:t>
      </w:r>
      <w:r w:rsidR="00BE5C17" w:rsidRPr="002F797A">
        <w:t xml:space="preserve">acquisition </w:t>
      </w:r>
      <w:r w:rsidR="00F7566F" w:rsidRPr="002F797A">
        <w:t>trial</w:t>
      </w:r>
      <w:r w:rsidR="002A19C5" w:rsidRPr="002F797A">
        <w:t xml:space="preserve"> pairs (a CS+/</w:t>
      </w:r>
      <w:r w:rsidR="000011D8" w:rsidRPr="002F797A">
        <w:rPr>
          <w:shd w:val="clear" w:color="auto" w:fill="auto"/>
          <w:lang w:eastAsia="ja-JP"/>
        </w:rPr>
        <w:t xml:space="preserve"> </w:t>
      </w:r>
      <w:proofErr w:type="spellStart"/>
      <w:r w:rsidR="000011D8" w:rsidRPr="002F797A">
        <w:rPr>
          <w:shd w:val="clear" w:color="auto" w:fill="auto"/>
          <w:lang w:eastAsia="ja-JP"/>
        </w:rPr>
        <w:t>US</w:t>
      </w:r>
      <w:r w:rsidR="000011D8" w:rsidRPr="002F797A">
        <w:rPr>
          <w:shd w:val="clear" w:color="auto" w:fill="auto"/>
          <w:vertAlign w:val="subscript"/>
          <w:lang w:eastAsia="ja-JP"/>
        </w:rPr>
        <w:t>high</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low</w:t>
      </w:r>
      <w:proofErr w:type="spellEnd"/>
      <w:r w:rsidR="002A19C5" w:rsidRPr="002F797A">
        <w:t xml:space="preserve"> in random order). Finally, the </w:t>
      </w:r>
      <w:r w:rsidR="00750F1E" w:rsidRPr="002F797A">
        <w:t xml:space="preserve">test </w:t>
      </w:r>
      <w:r w:rsidR="002A19C5" w:rsidRPr="002F797A">
        <w:t xml:space="preserve">phase </w:t>
      </w:r>
      <w:r w:rsidR="00706BF6" w:rsidRPr="002F797A">
        <w:t xml:space="preserve">includes </w:t>
      </w:r>
      <w:r w:rsidR="002A19C5" w:rsidRPr="002F797A">
        <w:t xml:space="preserve">test </w:t>
      </w:r>
      <w:r w:rsidR="00F7566F" w:rsidRPr="002F797A">
        <w:t>trial</w:t>
      </w:r>
      <w:r w:rsidR="002A19C5" w:rsidRPr="002F797A">
        <w:t xml:space="preserve"> pairs (a CS+/</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and a </w:t>
      </w:r>
      <w:r w:rsidR="00DF71A7" w:rsidRPr="002F797A">
        <w:t>CS</w:t>
      </w:r>
      <w:r w:rsidR="00DF71A7" w:rsidRPr="002F797A">
        <w:rPr>
          <w:rFonts w:cs="Times New Roman"/>
        </w:rPr>
        <w:t>−</w:t>
      </w:r>
      <w:r w:rsidR="002A19C5" w:rsidRPr="002F797A">
        <w:t>/</w:t>
      </w:r>
      <w:r w:rsidR="000011D8" w:rsidRPr="002F797A">
        <w:t xml:space="preserve"> </w:t>
      </w:r>
      <w:proofErr w:type="spellStart"/>
      <w:r w:rsidR="000011D8" w:rsidRPr="002F797A">
        <w:t>US</w:t>
      </w:r>
      <w:r w:rsidR="000011D8" w:rsidRPr="002F797A">
        <w:rPr>
          <w:vertAlign w:val="subscript"/>
        </w:rPr>
        <w:t>test</w:t>
      </w:r>
      <w:proofErr w:type="spellEnd"/>
      <w:r w:rsidR="002A19C5" w:rsidRPr="002F797A">
        <w:t xml:space="preserve"> in random order) with a few </w:t>
      </w:r>
      <w:proofErr w:type="gramStart"/>
      <w:r w:rsidR="00BE5C17" w:rsidRPr="002F797A">
        <w:t>acquisition</w:t>
      </w:r>
      <w:proofErr w:type="gramEnd"/>
      <w:r w:rsidR="00BE5C17" w:rsidRPr="002F797A">
        <w:t xml:space="preserve"> </w:t>
      </w:r>
      <w:r w:rsidR="002A19C5" w:rsidRPr="002F797A">
        <w:t xml:space="preserve">trial pairs </w:t>
      </w:r>
      <w:r w:rsidR="00E672E2" w:rsidRPr="002F797A">
        <w:t>in between at regular intervals</w:t>
      </w:r>
      <w:r w:rsidR="009044C3" w:rsidRPr="002F797A">
        <w:t xml:space="preserve"> </w:t>
      </w:r>
      <w:r w:rsidR="00BE5C17" w:rsidRPr="002F797A">
        <w:t xml:space="preserve">to </w:t>
      </w:r>
      <w:r w:rsidR="009044C3" w:rsidRPr="002F797A">
        <w:t>reinforce</w:t>
      </w:r>
      <w:r w:rsidR="00BE5C17" w:rsidRPr="002F797A">
        <w:t xml:space="preserve"> the associations</w:t>
      </w:r>
      <w:r w:rsidR="00706BF6" w:rsidRPr="002F797A">
        <w:t xml:space="preserve"> and hence prevent extinction</w:t>
      </w:r>
      <w:r w:rsidR="00E672E2" w:rsidRPr="002F797A">
        <w:t>.</w:t>
      </w:r>
      <w:r w:rsidR="009A4944" w:rsidRPr="002F797A">
        <w:t xml:space="preserve"> </w:t>
      </w:r>
      <w:r w:rsidR="00F7566F" w:rsidRPr="002F797A">
        <w:t xml:space="preserve">The </w:t>
      </w:r>
      <w:r w:rsidR="00C23B39" w:rsidRPr="002F797A">
        <w:t xml:space="preserve">time of </w:t>
      </w:r>
      <w:r w:rsidR="00F7566F" w:rsidRPr="002F797A">
        <w:t xml:space="preserve">onset of the </w:t>
      </w:r>
      <w:r w:rsidR="00750F1E" w:rsidRPr="002F797A">
        <w:t xml:space="preserve">test </w:t>
      </w:r>
      <w:r w:rsidR="00F7566F" w:rsidRPr="002F797A">
        <w:t xml:space="preserve">phase </w:t>
      </w:r>
      <w:r w:rsidR="00706BF6" w:rsidRPr="002F797A">
        <w:t xml:space="preserve">is </w:t>
      </w:r>
      <w:r w:rsidR="00F7566F" w:rsidRPr="002F797A">
        <w:t>randomized. T</w:t>
      </w:r>
      <w:r w:rsidR="009A4944" w:rsidRPr="002F797A">
        <w:t>he experiment start</w:t>
      </w:r>
      <w:r w:rsidR="0010740F" w:rsidRPr="002F797A">
        <w:t>s</w:t>
      </w:r>
      <w:r w:rsidR="009A4944" w:rsidRPr="002F797A">
        <w:t xml:space="preserve"> with a few training </w:t>
      </w:r>
      <w:r w:rsidR="00F7566F" w:rsidRPr="002F797A">
        <w:t>trial</w:t>
      </w:r>
      <w:r w:rsidR="005E521A" w:rsidRPr="002F797A">
        <w:t>s</w:t>
      </w:r>
      <w:r w:rsidR="009A4944" w:rsidRPr="002F797A">
        <w:t xml:space="preserve"> before the baseline phase. </w:t>
      </w:r>
    </w:p>
    <w:p w14:paraId="5C4357B8" w14:textId="59D7FB7B" w:rsidR="00425CEB" w:rsidRPr="002F797A" w:rsidRDefault="00B12390" w:rsidP="00AB7D0C">
      <w:r w:rsidRPr="002F797A">
        <w:t xml:space="preserve">The number of </w:t>
      </w:r>
      <w:r w:rsidR="0039234A" w:rsidRPr="002F797A">
        <w:t>trials</w:t>
      </w:r>
      <w:r w:rsidR="00F7566F" w:rsidRPr="002F797A">
        <w:t xml:space="preserve"> and the number of participants </w:t>
      </w:r>
      <w:proofErr w:type="gramStart"/>
      <w:r w:rsidR="00504A41" w:rsidRPr="002F797A">
        <w:t>are</w:t>
      </w:r>
      <w:proofErr w:type="gramEnd"/>
      <w:r w:rsidR="00504A41" w:rsidRPr="002F797A">
        <w:t xml:space="preserve"> </w:t>
      </w:r>
      <w:r w:rsidR="0039234A" w:rsidRPr="002F797A">
        <w:t>to</w:t>
      </w:r>
      <w:r w:rsidR="00F7566F" w:rsidRPr="002F797A">
        <w:t xml:space="preserve"> be decided based on a power study and some pilot experiments. </w:t>
      </w:r>
      <w:r w:rsidR="00AF3F1F" w:rsidRPr="002F797A">
        <w:t xml:space="preserve">However, </w:t>
      </w:r>
      <w:r w:rsidR="009C58E9" w:rsidRPr="002F797A">
        <w:t xml:space="preserve">the </w:t>
      </w:r>
      <w:r w:rsidR="00AF3F1F" w:rsidRPr="002F797A">
        <w:t xml:space="preserve">guidelines </w:t>
      </w:r>
      <w:r w:rsidR="009C58E9" w:rsidRPr="002F797A">
        <w:t xml:space="preserve">for phase designs </w:t>
      </w:r>
      <w:r w:rsidR="00AF3F1F" w:rsidRPr="002F797A">
        <w:t>by</w:t>
      </w:r>
      <w:r w:rsidR="00006C80" w:rsidRPr="002F797A">
        <w:t xml:space="preserve"> </w:t>
      </w:r>
      <w:proofErr w:type="spellStart"/>
      <w:r w:rsidR="00006C80" w:rsidRPr="002F797A">
        <w:t>Kratochwill</w:t>
      </w:r>
      <w:proofErr w:type="spellEnd"/>
      <w:r w:rsidR="00006C80" w:rsidRPr="002F797A">
        <w:t xml:space="preserve"> et al. </w:t>
      </w:r>
      <w:r w:rsidR="00006C80" w:rsidRPr="002F797A">
        <w:fldChar w:fldCharType="begin" w:fldLock="1"/>
      </w:r>
      <w:r w:rsidR="003309F5" w:rsidRPr="002F797A">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006C80" w:rsidRPr="002F797A">
        <w:fldChar w:fldCharType="separate"/>
      </w:r>
      <w:r w:rsidR="00006C80" w:rsidRPr="002F797A">
        <w:rPr>
          <w:noProof/>
        </w:rPr>
        <w:t>(2010)</w:t>
      </w:r>
      <w:r w:rsidR="00006C80" w:rsidRPr="002F797A">
        <w:fldChar w:fldCharType="end"/>
      </w:r>
      <w:r w:rsidR="009C58E9" w:rsidRPr="002F797A">
        <w:t xml:space="preserve"> recommend</w:t>
      </w:r>
      <w:r w:rsidR="00006C80" w:rsidRPr="002F797A">
        <w:t xml:space="preserve"> at least five measurements </w:t>
      </w:r>
      <w:r w:rsidR="00C23B39" w:rsidRPr="002F797A">
        <w:t>in both baseline and test phases</w:t>
      </w:r>
      <w:r w:rsidR="00006C80" w:rsidRPr="002F797A">
        <w:t>.</w:t>
      </w:r>
      <w:r w:rsidR="00425CEB" w:rsidRPr="002F797A">
        <w:t xml:space="preserve"> </w:t>
      </w:r>
      <w:r w:rsidR="005D2A92" w:rsidRPr="002F797A">
        <w:t>Since w</w:t>
      </w:r>
      <w:r w:rsidR="00425CEB" w:rsidRPr="002F797A">
        <w:t xml:space="preserve">e </w:t>
      </w:r>
      <w:r w:rsidR="00504A41" w:rsidRPr="002F797A">
        <w:t xml:space="preserve">are </w:t>
      </w:r>
      <w:r w:rsidR="005D2A92" w:rsidRPr="002F797A">
        <w:t>also curious about</w:t>
      </w:r>
      <w:r w:rsidR="00425CEB" w:rsidRPr="002F797A">
        <w:t xml:space="preserve"> </w:t>
      </w:r>
      <w:r w:rsidR="005D2A92" w:rsidRPr="002F797A">
        <w:t xml:space="preserve">any increase or decrease in acquisition over time, we decide </w:t>
      </w:r>
      <w:r w:rsidR="0010740F" w:rsidRPr="002F797A">
        <w:t>to include</w:t>
      </w:r>
      <w:r w:rsidR="00C23B39" w:rsidRPr="002F797A">
        <w:t xml:space="preserve"> at least 15 measurements</w:t>
      </w:r>
      <w:r w:rsidR="00C23B39" w:rsidRPr="002F797A" w:rsidDel="00C23B39">
        <w:t xml:space="preserve"> </w:t>
      </w:r>
      <w:r w:rsidR="00C23B39" w:rsidRPr="002F797A">
        <w:t xml:space="preserve">in </w:t>
      </w:r>
      <w:r w:rsidR="005D2A92" w:rsidRPr="002F797A">
        <w:t xml:space="preserve">the </w:t>
      </w:r>
      <w:r w:rsidR="000C6F0B" w:rsidRPr="002F797A">
        <w:t xml:space="preserve">test </w:t>
      </w:r>
      <w:r w:rsidR="005D2A92" w:rsidRPr="002F797A">
        <w:t xml:space="preserve">phase. </w:t>
      </w:r>
    </w:p>
    <w:p w14:paraId="040C5419" w14:textId="72A20C6F" w:rsidR="00427338" w:rsidRPr="002F797A" w:rsidRDefault="00425CEB" w:rsidP="00AB7D0C">
      <w:r w:rsidRPr="002F797A">
        <w:t>Due to the use of specialized equipment</w:t>
      </w:r>
      <w:r w:rsidR="00EF535C" w:rsidRPr="002F797A">
        <w:t xml:space="preserve"> and individual calibration</w:t>
      </w:r>
      <w:r w:rsidRPr="002F797A">
        <w:t xml:space="preserve">, multiple participants </w:t>
      </w:r>
      <w:r w:rsidR="0010740F" w:rsidRPr="002F797A">
        <w:t>can</w:t>
      </w:r>
      <w:r w:rsidRPr="002F797A">
        <w:t>not be tested at the same time. Hence</w:t>
      </w:r>
      <w:r w:rsidR="00F2554C" w:rsidRPr="002F797A">
        <w:t>,</w:t>
      </w:r>
      <w:r w:rsidRPr="002F797A">
        <w:t xml:space="preserve"> </w:t>
      </w:r>
      <w:r w:rsidR="00F2554C" w:rsidRPr="002F797A">
        <w:t>simultaneous replication using a</w:t>
      </w:r>
      <w:r w:rsidR="005D2A92" w:rsidRPr="002F797A">
        <w:t xml:space="preserve"> multiple baseline design</w:t>
      </w:r>
      <w:r w:rsidR="00F81307" w:rsidRPr="002F797A">
        <w:t xml:space="preserve"> (MBD)</w:t>
      </w:r>
      <w:r w:rsidR="00F2554C" w:rsidRPr="002F797A">
        <w:t xml:space="preserve">, which </w:t>
      </w:r>
      <w:r w:rsidR="0010740F" w:rsidRPr="002F797A">
        <w:t>is</w:t>
      </w:r>
      <w:r w:rsidR="00F2554C" w:rsidRPr="002F797A">
        <w:t xml:space="preserve"> able to control for environmental confounding factors,</w:t>
      </w:r>
      <w:r w:rsidR="005D2A92" w:rsidRPr="002F797A">
        <w:t xml:space="preserve"> </w:t>
      </w:r>
      <w:r w:rsidR="0010740F" w:rsidRPr="002F797A">
        <w:t>is</w:t>
      </w:r>
      <w:r w:rsidR="000C6F0B" w:rsidRPr="002F797A">
        <w:t xml:space="preserve"> not </w:t>
      </w:r>
      <w:r w:rsidR="005D2A92" w:rsidRPr="002F797A">
        <w:t>possible</w:t>
      </w:r>
      <w:r w:rsidR="00F31341" w:rsidRPr="002F797A">
        <w:t xml:space="preserve"> </w:t>
      </w:r>
      <w:r w:rsidR="00F31341" w:rsidRPr="002F797A">
        <w:fldChar w:fldCharType="begin" w:fldLock="1"/>
      </w:r>
      <w:r w:rsidR="00CB1575" w:rsidRPr="002F797A">
        <w:instrText>ADDIN CSL_CITATION {"citationItems":[{"id":"ITEM-1","itemData":{"ISBN":"9780205474554","author":[{"dropping-particle":"","family":"Barlow","given":"D H","non-dropping-particle":"","parse-names":false,"suffix":""},{"dropping-particle":"","family":"Nock","given":"M K","non-dropping-particle":"","parse-names":false,"suffix":""},{"dropping-particle":"","family":"Hersen","given":"M","non-dropping-particle":"","parse-names":false,"suffix":""}],"edition":"3","id":"ITEM-1","issued":{"date-parts":[["2009"]]},"number-of-pages":"393","publisher":"Pearson/Allyn and Bacon","publisher-place":"Boston, MA","title":"Single case experimental designs: Strategies for studying behavior change","type":"book"},"uris":["http://www.mendeley.com/documents/?uuid=3f9cf20a-1f7e-4f61-b91c-a7cfa8573c37"]},{"id":"ITEM-2","itemData":{"ISBN":"978-0-19-534188-1 (Paperback)","abstract":"Single-case research has played an important role in developing and evaluating interventions that are designed to alter a particular facet of human functioning. Now thoroughly updated in its second edition, acclaimed author Alan Kazdin's Single-Case Research Designs provides a notable contrast to the quantitative methodology approach that pervades the biological and social sciences. While focusing on widely applicable methodologies for evaluating interventions—such as treatment, education, and psychotherapy using applied behavior analysis—this revised edition also encompasses a broader range of research areas that use single-case designs demonstrating the pertinence of this methodology in various disciplines, from psychology and medicine to business and industry. The following aspects are new to this edition; Offers new options in experimental design, presenting combinations of designs that increase the range of questions that can be asked about alternative interventions; Details the underlying rationale and methods of evaluating intervention effects through visual inspection in the area of data evaluation; Provides an expanded description of methods (e.g., assessment) and a greater range of examples; Includes an appendix at the end of the book to encourage discussion of the challenges, advances, and dilemmas of statistical evaluation and visual inspection in the design. This well-written, clear, and thoroughly updated text is ideal for practitioners, instructors, and students alike. (PsycINFO Database Record (c) 2016 APA, all rights reserved)","author":[{"dropping-particle":"","family":"Kazdin","given":"Alan E","non-dropping-particle":"","parse-names":false,"suffix":""}],"edition":"2","id":"ITEM-2","issued":{"date-parts":[["2011"]]},"number-of-pages":"xi, 452-xi, 452","publisher":"Oxford University Press","publisher-place":"New York, NY","title":"Single-case research designs: Methods for clinical and applied settings","type":"book"},"uris":["http://www.mendeley.com/documents/?uuid=0bf25535-0ac8-4a4e-9baf-8d687854b102"]}],"mendeley":{"formattedCitation":"(Barlow et al., 2009; Kazdin, 2011)","plainTextFormattedCitation":"(Barlow et al., 2009; Kazdin, 2011)","previouslyFormattedCitation":"(Barlow et al., 2009; Kazdin, 2011)"},"properties":{"noteIndex":0},"schema":"https://github.com/citation-style-language/schema/raw/master/csl-citation.json"}</w:instrText>
      </w:r>
      <w:r w:rsidR="00F31341" w:rsidRPr="002F797A">
        <w:fldChar w:fldCharType="separate"/>
      </w:r>
      <w:r w:rsidR="00F31341" w:rsidRPr="002F797A">
        <w:rPr>
          <w:noProof/>
        </w:rPr>
        <w:t>(Barlow et al., 2009; Kazdin, 2011)</w:t>
      </w:r>
      <w:r w:rsidR="00F31341" w:rsidRPr="002F797A">
        <w:fldChar w:fldCharType="end"/>
      </w:r>
      <w:r w:rsidR="005D2A92" w:rsidRPr="002F797A">
        <w:t xml:space="preserve">. Instead, the experiment </w:t>
      </w:r>
      <w:r w:rsidR="0010740F" w:rsidRPr="002F797A">
        <w:t>is to be</w:t>
      </w:r>
      <w:r w:rsidR="000C6F0B" w:rsidRPr="002F797A">
        <w:t xml:space="preserve"> </w:t>
      </w:r>
      <w:r w:rsidR="005D2A92" w:rsidRPr="002F797A">
        <w:t xml:space="preserve">run as a sequentially replicated AB phase design experiment. </w:t>
      </w:r>
    </w:p>
    <w:p w14:paraId="1E8A4B39" w14:textId="1FE5C1B0" w:rsidR="00D1095D" w:rsidRPr="002F797A" w:rsidRDefault="00D1095D" w:rsidP="00D1095D">
      <w:pPr>
        <w:pStyle w:val="Heading2"/>
      </w:pPr>
      <w:r w:rsidRPr="002F797A">
        <w:t xml:space="preserve">Randomization </w:t>
      </w:r>
      <w:r w:rsidR="00CB1575" w:rsidRPr="002F797A">
        <w:t xml:space="preserve">Scheme and </w:t>
      </w:r>
      <w:r w:rsidR="00BA6AA9" w:rsidRPr="002F797A">
        <w:t>RT</w:t>
      </w:r>
    </w:p>
    <w:p w14:paraId="56F99A62" w14:textId="5567E90B" w:rsidR="00D1095D" w:rsidRPr="002F797A" w:rsidRDefault="00CB1575" w:rsidP="00AB7D0C">
      <w:r w:rsidRPr="002F797A">
        <w:t xml:space="preserve">The </w:t>
      </w:r>
      <w:r w:rsidR="0010740F" w:rsidRPr="002F797A">
        <w:t>design</w:t>
      </w:r>
      <w:r w:rsidRPr="002F797A">
        <w:t xml:space="preserve"> </w:t>
      </w:r>
      <w:r w:rsidR="0010740F" w:rsidRPr="002F797A">
        <w:t xml:space="preserve">is </w:t>
      </w:r>
      <w:r w:rsidRPr="002F797A">
        <w:t xml:space="preserve">randomized using intervention start point randomization for each participant </w:t>
      </w:r>
      <w:r w:rsidRPr="002F797A">
        <w:fldChar w:fldCharType="begin" w:fldLock="1"/>
      </w:r>
      <w:r w:rsidR="0080428A" w:rsidRPr="002F797A">
        <w:instrText>ADDIN CSL_CITATION {"citationItems":[{"id":"ITEM-1","itemData":{"DOI":"10.1080/00223980.1975.9923926","ISSN":"0022-3980","author":[{"dropping-particle":"","family":"Edgington","given":"Eugene S","non-dropping-particle":"","parse-names":false,"suffix":""}],"container-title":"Journal of Psychology","id":"ITEM-1","issue":"1","issued":{"date-parts":[["1975","5","1"]]},"note":"Last updated - 2013-02-21","page":"57","publisher":"Journal Press, etc.","publisher-place":"Provincetown, Mass., etc.","title":"Randomization tests for one-subject operant experiments","type":"article-journal","volume":"90"},"uris":["http://www.mendeley.com/documents/?uuid=b8cbd2f4-cfe3-4ff2-81ed-267a4033f315"]}],"mendeley":{"formattedCitation":"(Edgington, 1975)","plainTextFormattedCitation":"(Edgington, 1975)","previouslyFormattedCitation":"(Edgington, 1975)"},"properties":{"noteIndex":0},"schema":"https://github.com/citation-style-language/schema/raw/master/csl-citation.json"}</w:instrText>
      </w:r>
      <w:r w:rsidRPr="002F797A">
        <w:fldChar w:fldCharType="separate"/>
      </w:r>
      <w:r w:rsidRPr="002F797A">
        <w:rPr>
          <w:noProof/>
        </w:rPr>
        <w:t>(Edgington, 1975)</w:t>
      </w:r>
      <w:r w:rsidRPr="002F797A">
        <w:fldChar w:fldCharType="end"/>
      </w:r>
      <w:r w:rsidRPr="002F797A">
        <w:t xml:space="preserve">. In this scheme, the total number of measurements and the minimum number of measurements in each phase is decided beforehand, and the intervention </w:t>
      </w:r>
      <w:r w:rsidR="00EF535C" w:rsidRPr="002F797A">
        <w:t xml:space="preserve">can </w:t>
      </w:r>
      <w:r w:rsidRPr="002F797A">
        <w:t xml:space="preserve">start </w:t>
      </w:r>
      <w:r w:rsidR="00EF535C" w:rsidRPr="002F797A">
        <w:t xml:space="preserve">at </w:t>
      </w:r>
      <w:r w:rsidRPr="002F797A">
        <w:t xml:space="preserve">any time point </w:t>
      </w:r>
      <w:r w:rsidR="000C6F0B" w:rsidRPr="002F797A">
        <w:t xml:space="preserve">that </w:t>
      </w:r>
      <w:r w:rsidRPr="002F797A">
        <w:t xml:space="preserve">satisfies these restrictions. </w:t>
      </w:r>
      <w:r w:rsidR="004943CB" w:rsidRPr="002F797A">
        <w:t>Therefore</w:t>
      </w:r>
      <w:r w:rsidRPr="002F797A">
        <w:t xml:space="preserve">, if the number of measurements is </w:t>
      </w:r>
      <w:r w:rsidR="0095385F" w:rsidRPr="002F797A">
        <w:rPr>
          <w:i/>
          <w:iCs/>
        </w:rPr>
        <w:t>N</w:t>
      </w:r>
      <w:r w:rsidRPr="002F797A">
        <w:t xml:space="preserve">, </w:t>
      </w:r>
      <w:r w:rsidR="00EF535C" w:rsidRPr="002F797A">
        <w:t xml:space="preserve">and </w:t>
      </w:r>
      <w:r w:rsidRPr="002F797A">
        <w:t xml:space="preserve">the minimum number of measurements in A and B phase are </w:t>
      </w:r>
      <w:r w:rsidRPr="002F797A">
        <w:rPr>
          <w:i/>
          <w:iCs/>
        </w:rPr>
        <w:t>a</w:t>
      </w:r>
      <w:r w:rsidRPr="002F797A">
        <w:t xml:space="preserve"> and </w:t>
      </w:r>
      <w:r w:rsidRPr="002F797A">
        <w:rPr>
          <w:i/>
          <w:iCs/>
        </w:rPr>
        <w:t>b</w:t>
      </w:r>
      <w:r w:rsidRPr="002F797A">
        <w:t xml:space="preserve"> respectively, the number of possible </w:t>
      </w:r>
      <w:r w:rsidR="00B42C25" w:rsidRPr="002F797A">
        <w:t>randomizations is</w:t>
      </w:r>
      <w:r w:rsidRPr="002F797A">
        <w:t xml:space="preserve"> </w:t>
      </w:r>
      <w:r w:rsidR="00E57E6F" w:rsidRPr="002F797A">
        <w:rPr>
          <w:i/>
          <w:iCs/>
        </w:rPr>
        <w:t>r</w:t>
      </w:r>
      <w:r w:rsidRPr="002F797A">
        <w:t xml:space="preserve"> = </w:t>
      </w:r>
      <w:r w:rsidR="0095385F" w:rsidRPr="002F797A">
        <w:rPr>
          <w:i/>
          <w:iCs/>
        </w:rPr>
        <w:t>N</w:t>
      </w:r>
      <w:r w:rsidRPr="002F797A">
        <w:t xml:space="preserve"> – </w:t>
      </w:r>
      <w:r w:rsidRPr="002F797A">
        <w:rPr>
          <w:i/>
          <w:iCs/>
        </w:rPr>
        <w:t>a</w:t>
      </w:r>
      <w:r w:rsidRPr="002F797A">
        <w:t xml:space="preserve"> – </w:t>
      </w:r>
      <w:r w:rsidRPr="002F797A">
        <w:rPr>
          <w:i/>
          <w:iCs/>
        </w:rPr>
        <w:t>b</w:t>
      </w:r>
      <w:r w:rsidRPr="002F797A">
        <w:t xml:space="preserve"> + 1. </w:t>
      </w:r>
      <w:r w:rsidR="00B42C25" w:rsidRPr="002F797A">
        <w:t xml:space="preserve">For </w:t>
      </w:r>
      <w:r w:rsidR="0095385F" w:rsidRPr="002F797A">
        <w:rPr>
          <w:i/>
          <w:iCs/>
        </w:rPr>
        <w:t>P</w:t>
      </w:r>
      <w:r w:rsidR="00B42C25" w:rsidRPr="002F797A">
        <w:t xml:space="preserve"> participants with the same randomization scheme, the total number of randomizations for the replicated experiment is </w:t>
      </w:r>
      <w:proofErr w:type="spellStart"/>
      <w:r w:rsidR="00E57E6F" w:rsidRPr="002F797A">
        <w:rPr>
          <w:i/>
          <w:iCs/>
        </w:rPr>
        <w:t>r</w:t>
      </w:r>
      <w:r w:rsidR="0095385F" w:rsidRPr="002F797A">
        <w:rPr>
          <w:i/>
          <w:iCs/>
          <w:vertAlign w:val="superscript"/>
        </w:rPr>
        <w:t>P</w:t>
      </w:r>
      <w:proofErr w:type="spellEnd"/>
      <w:r w:rsidR="00B42C25" w:rsidRPr="002F797A">
        <w:t xml:space="preserve">. </w:t>
      </w:r>
    </w:p>
    <w:p w14:paraId="7AE0DCB2" w14:textId="7E79E889" w:rsidR="00CD6606" w:rsidRPr="002F797A" w:rsidRDefault="00A30EC7" w:rsidP="00CD6606">
      <w:r w:rsidRPr="002F797A">
        <w:lastRenderedPageBreak/>
        <w:t>We conduct a single RT for all participants combined</w:t>
      </w:r>
      <w:r w:rsidR="00B42C25" w:rsidRPr="002F797A">
        <w:t xml:space="preserve"> based on the</w:t>
      </w:r>
      <w:r w:rsidR="00BA6AA9" w:rsidRPr="002F797A">
        <w:t>se</w:t>
      </w:r>
      <w:r w:rsidR="00B42C25" w:rsidRPr="002F797A">
        <w:t xml:space="preserve"> </w:t>
      </w:r>
      <w:proofErr w:type="spellStart"/>
      <w:r w:rsidR="00E57E6F" w:rsidRPr="002F797A">
        <w:rPr>
          <w:i/>
          <w:iCs/>
        </w:rPr>
        <w:t>r</w:t>
      </w:r>
      <w:r w:rsidR="0095385F" w:rsidRPr="002F797A">
        <w:rPr>
          <w:i/>
          <w:iCs/>
          <w:vertAlign w:val="superscript"/>
        </w:rPr>
        <w:t>P</w:t>
      </w:r>
      <w:proofErr w:type="spellEnd"/>
      <w:r w:rsidR="00B42C25" w:rsidRPr="002F797A">
        <w:t xml:space="preserve"> randomizations.</w:t>
      </w:r>
      <w:r w:rsidR="00BA6AA9" w:rsidRPr="002F797A">
        <w:t xml:space="preserve"> The null hypothesis for </w:t>
      </w:r>
      <w:r w:rsidRPr="002F797A">
        <w:t>this</w:t>
      </w:r>
      <w:r w:rsidR="00BA6AA9" w:rsidRPr="002F797A">
        <w:t xml:space="preserve"> RT </w:t>
      </w:r>
      <w:r w:rsidR="0010740F" w:rsidRPr="002F797A">
        <w:t>is</w:t>
      </w:r>
      <w:r w:rsidR="000C6F0B" w:rsidRPr="002F797A">
        <w:t xml:space="preserve"> </w:t>
      </w:r>
      <w:r w:rsidR="00BA6AA9" w:rsidRPr="002F797A">
        <w:t xml:space="preserve">that </w:t>
      </w:r>
      <w:r w:rsidR="00A9022B" w:rsidRPr="002F797A">
        <w:t xml:space="preserve">no difference </w:t>
      </w:r>
      <w:r w:rsidR="00EF535C" w:rsidRPr="002F797A">
        <w:t xml:space="preserve">exists </w:t>
      </w:r>
      <w:r w:rsidR="00A9022B" w:rsidRPr="002F797A">
        <w:t>between the</w:t>
      </w:r>
      <w:r w:rsidR="00AE660B" w:rsidRPr="002F797A">
        <w:t xml:space="preserve"> baseline phase measurements and </w:t>
      </w:r>
      <w:r w:rsidR="00750F1E" w:rsidRPr="002F797A">
        <w:t>test</w:t>
      </w:r>
      <w:r w:rsidR="00AE660B" w:rsidRPr="002F797A">
        <w:t xml:space="preserve"> phase </w:t>
      </w:r>
      <w:r w:rsidR="00A9022B" w:rsidRPr="002F797A">
        <w:t>measurements</w:t>
      </w:r>
      <w:r w:rsidR="00AE660B" w:rsidRPr="002F797A">
        <w:t xml:space="preserve"> </w:t>
      </w:r>
      <w:r w:rsidR="00A9022B" w:rsidRPr="002F797A">
        <w:t>for all participants. As discussed previously, the measurement</w:t>
      </w:r>
      <w:r w:rsidR="00AE660B" w:rsidRPr="002F797A">
        <w:t>s</w:t>
      </w:r>
      <w:r w:rsidR="00A9022B" w:rsidRPr="002F797A">
        <w:t xml:space="preserve"> represent whether participants rate CS+/</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w:t>
      </w:r>
      <w:r w:rsidR="005E521A" w:rsidRPr="002F797A">
        <w:t>trial</w:t>
      </w:r>
      <w:r w:rsidR="00A9022B" w:rsidRPr="002F797A">
        <w:t xml:space="preserve">s as painful more frequently than </w:t>
      </w:r>
      <w:r w:rsidR="00DF71A7" w:rsidRPr="002F797A">
        <w:t>CS</w:t>
      </w:r>
      <w:r w:rsidR="00DF71A7" w:rsidRPr="002F797A">
        <w:rPr>
          <w:rFonts w:cs="Times New Roman"/>
        </w:rPr>
        <w:t>−</w:t>
      </w:r>
      <w:r w:rsidR="00A9022B" w:rsidRPr="002F797A">
        <w:t>/</w:t>
      </w:r>
      <w:r w:rsidR="000011D8" w:rsidRPr="002F797A">
        <w:t xml:space="preserve"> </w:t>
      </w:r>
      <w:proofErr w:type="spellStart"/>
      <w:r w:rsidR="000011D8" w:rsidRPr="002F797A">
        <w:t>US</w:t>
      </w:r>
      <w:r w:rsidR="000011D8" w:rsidRPr="002F797A">
        <w:rPr>
          <w:vertAlign w:val="subscript"/>
        </w:rPr>
        <w:t>test</w:t>
      </w:r>
      <w:proofErr w:type="spellEnd"/>
      <w:r w:rsidR="00A9022B" w:rsidRPr="002F797A">
        <w:t xml:space="preserve"> trials.</w:t>
      </w:r>
      <w:r w:rsidR="00ED0D3D" w:rsidRPr="002F797A">
        <w:t xml:space="preserve"> </w:t>
      </w:r>
      <w:r w:rsidR="006663F9" w:rsidRPr="002F797A">
        <w:t xml:space="preserve">Since </w:t>
      </w:r>
      <w:r w:rsidR="000C6F0B" w:rsidRPr="002F797A">
        <w:t xml:space="preserve">the Pavlovian conditioning procedure </w:t>
      </w:r>
      <w:r w:rsidR="0010740F" w:rsidRPr="002F797A">
        <w:t>is</w:t>
      </w:r>
      <w:r w:rsidR="000C6F0B" w:rsidRPr="002F797A">
        <w:t xml:space="preserve"> aimed at participants </w:t>
      </w:r>
      <w:r w:rsidR="00F461B9" w:rsidRPr="002F797A">
        <w:t>perceiv</w:t>
      </w:r>
      <w:r w:rsidR="000C6F0B" w:rsidRPr="002F797A">
        <w:t>ing</w:t>
      </w:r>
      <w:r w:rsidR="00F461B9" w:rsidRPr="002F797A">
        <w:t xml:space="preserve"> the CS+/</w:t>
      </w:r>
      <w:r w:rsidR="000011D8" w:rsidRPr="002F797A">
        <w:t xml:space="preserve"> </w:t>
      </w:r>
      <w:proofErr w:type="spellStart"/>
      <w:r w:rsidR="000011D8" w:rsidRPr="002F797A">
        <w:t>US</w:t>
      </w:r>
      <w:r w:rsidR="000011D8" w:rsidRPr="002F797A">
        <w:rPr>
          <w:vertAlign w:val="subscript"/>
        </w:rPr>
        <w:t>test</w:t>
      </w:r>
      <w:proofErr w:type="spellEnd"/>
      <w:r w:rsidR="00F461B9" w:rsidRPr="002F797A">
        <w:t xml:space="preserve"> as more painful</w:t>
      </w:r>
      <w:r w:rsidR="006663F9" w:rsidRPr="002F797A">
        <w:t>,</w:t>
      </w:r>
      <w:r w:rsidR="00F461B9" w:rsidRPr="002F797A">
        <w:t xml:space="preserve"> the RT </w:t>
      </w:r>
      <w:r w:rsidR="0010740F" w:rsidRPr="002F797A">
        <w:t>is</w:t>
      </w:r>
      <w:r w:rsidR="000C6F0B" w:rsidRPr="002F797A">
        <w:t xml:space="preserve"> </w:t>
      </w:r>
      <w:r w:rsidR="00F461B9" w:rsidRPr="002F797A">
        <w:t>one-sided with the alternate hypothesis</w:t>
      </w:r>
      <w:r w:rsidR="007001F1" w:rsidRPr="002F797A">
        <w:t xml:space="preserve"> being</w:t>
      </w:r>
      <w:r w:rsidR="00F461B9" w:rsidRPr="002F797A">
        <w:t xml:space="preserve"> that the </w:t>
      </w:r>
      <w:r w:rsidR="000C6F0B" w:rsidRPr="002F797A">
        <w:t xml:space="preserve">test </w:t>
      </w:r>
      <w:r w:rsidR="00AE660B" w:rsidRPr="002F797A">
        <w:t>phase measurements are higher than the baseline phase measurements</w:t>
      </w:r>
      <w:r w:rsidR="00F461B9" w:rsidRPr="002F797A">
        <w:t xml:space="preserve"> for at least one participant. </w:t>
      </w:r>
      <w:r w:rsidR="00CD6606" w:rsidRPr="002F797A">
        <w:t>This RT can be conducted with the average (across participants) of the MD effect size measure discussed previously as the combined test statistic.</w:t>
      </w:r>
    </w:p>
    <w:p w14:paraId="48781371" w14:textId="19BEA278" w:rsidR="00FC7916" w:rsidRPr="002F797A" w:rsidRDefault="00F81307" w:rsidP="00CD6606">
      <w:r w:rsidRPr="002F797A">
        <w:t>We use the Shiny SCDA</w:t>
      </w:r>
      <w:r w:rsidR="009C58E9" w:rsidRPr="002F797A">
        <w:t xml:space="preserve"> (</w:t>
      </w:r>
      <w:r w:rsidR="002816B5" w:rsidRPr="002F797A">
        <w:t>S</w:t>
      </w:r>
      <w:r w:rsidR="009C58E9" w:rsidRPr="002F797A">
        <w:t>ingle-</w:t>
      </w:r>
      <w:r w:rsidR="002816B5" w:rsidRPr="002F797A">
        <w:t>C</w:t>
      </w:r>
      <w:r w:rsidR="009C58E9" w:rsidRPr="002F797A">
        <w:t xml:space="preserve">ase </w:t>
      </w:r>
      <w:r w:rsidR="002816B5" w:rsidRPr="002F797A">
        <w:t>D</w:t>
      </w:r>
      <w:r w:rsidR="009C58E9" w:rsidRPr="002F797A">
        <w:t xml:space="preserve">ata </w:t>
      </w:r>
      <w:r w:rsidR="002816B5" w:rsidRPr="002F797A">
        <w:t>A</w:t>
      </w:r>
      <w:r w:rsidR="009C58E9" w:rsidRPr="002F797A">
        <w:t>nalysis)</w:t>
      </w:r>
      <w:r w:rsidRPr="002F797A">
        <w:t xml:space="preserve"> web app for SCEs to randomize and analyze the experiment </w:t>
      </w:r>
      <w:r w:rsidRPr="002F797A">
        <w:fldChar w:fldCharType="begin" w:fldLock="1"/>
      </w:r>
      <w:r w:rsidR="000B4ECD" w:rsidRPr="002F797A">
        <w:instrText>ADDIN CSL_CITATION {"citationItems":[{"id":"ITEM-1","itemData":{"author":[{"dropping-particle":"","family":"De","given":"Tamal Kumar","non-dropping-particle":"","parse-names":false,"suffix":""},{"dropping-particle":"","family":"Michiels","given":"Bart","non-dropping-particle":"","parse-names":false,"suffix":""},{"dropping-particle":"","family":"Vlaeyen","given":"Johan W S","non-dropping-particle":"","parse-names":false,"suffix":""},{"dropping-particle":"","family":"Onghena","given":"Patrick","non-dropping-particle":"","parse-names":false,"suffix":""}],"id":"ITEM-1","issued":{"date-parts":[["2020"]]},"number":"Version 2.7","title":"Shiny SCDA","type":"article"},"uris":["http://www.mendeley.com/documents/?uuid=ff1167ee-c172-4d50-9512-1ab3115e6df4"]}],"mendeley":{"formattedCitation":"(De, Michiels, Vlaeyen, et al., 2020)","plainTextFormattedCitation":"(De, Michiels, Vlaeyen, et al., 2020)","previouslyFormattedCitation":"(De, Michiels, Vlaeyen, et al., 2020)"},"properties":{"noteIndex":0},"schema":"https://github.com/citation-style-language/schema/raw/master/csl-citation.json"}</w:instrText>
      </w:r>
      <w:r w:rsidRPr="002F797A">
        <w:fldChar w:fldCharType="separate"/>
      </w:r>
      <w:r w:rsidRPr="002F797A">
        <w:rPr>
          <w:noProof/>
        </w:rPr>
        <w:t>(De, Michiels, Vlaeyen, et al., 2020)</w:t>
      </w:r>
      <w:r w:rsidRPr="002F797A">
        <w:fldChar w:fldCharType="end"/>
      </w:r>
      <w:r w:rsidRPr="002F797A">
        <w:t>. Wh</w:t>
      </w:r>
      <w:r w:rsidR="00B63F6F" w:rsidRPr="002F797A">
        <w:t>ereas</w:t>
      </w:r>
      <w:r w:rsidRPr="002F797A">
        <w:t xml:space="preserve"> this web app does not include an option for simultaneously replicated AB phase design, it does include an MBD option. The MBD option in Shiny SCDA uses the Koehler</w:t>
      </w:r>
      <w:r w:rsidR="00F566B3" w:rsidRPr="002F797A">
        <w:t>-</w:t>
      </w:r>
      <w:r w:rsidRPr="002F797A">
        <w:t>Levin regulated randomization procedure</w:t>
      </w:r>
      <w:r w:rsidR="000B4ECD" w:rsidRPr="002F797A">
        <w:t xml:space="preserve"> </w:t>
      </w:r>
      <w:r w:rsidR="000B4ECD" w:rsidRPr="002F797A">
        <w:fldChar w:fldCharType="begin" w:fldLock="1"/>
      </w:r>
      <w:r w:rsidR="00DE3E2B" w:rsidRPr="002F797A">
        <w:instrText>ADDIN CSL_CITATION {"citationItems":[{"id":"ITEM-1","itemData":{"DOI":"10.1080/17518423.2016.1197708","ISSN":"17518431","abstract":"© 2016 Taylor &amp; FrancisIn three simulation investigations, we examined the statistical properties of several different randomization-test procedures for analyzing the data from single-case multiple-baseline intervention studies. Two procedures (Wampold–Worsham and Revusky) are associated with single fixed intervention start points and three are associated with randomly determined intervention start points. Of the latter three, one (Koehler–Levin) is an existing procedure that has been previously examined and the other two (modified Revusky and restricted Marascuilo–Busk) are modifications and extensions of existing procedures. All five procedures were found to maintain their Type I error probabilities at acceptable levels. In most of the conditions investigated here, two of the random start-point procedures (Koehler–Levin and restricted Marascuilo–Busk) were more powerful than the others with respect to detecting immediate abrupt intervention effects. For designs in which it is not possible to include the same series lengths for all cases, either the modified Revusky or restricted Marascuilo–Busk procedure is recommended.","author":[{"dropping-particle":"","family":"Levin","given":"Joel R.","non-dropping-particle":"","parse-names":false,"suffix":""},{"dropping-particle":"","family":"Ferron","given":"John M.","non-dropping-particle":"","parse-names":false,"suffix":""},{"dropping-particle":"","family":"Gafurov","given":"Boris S.","non-dropping-particle":"","parse-names":false,"suffix":""}],"container-title":"Developmental Neurorehabilitation","id":"ITEM-1","issue":"5","issued":{"date-parts":[["2018"]]},"page":"290-311","publisher":"Taylor &amp; Francis","title":"Comparison of randomization-test procedures for single-case multiple-baseline designs","type":"article-journal","volume":"21"},"uris":["http://www.mendeley.com/documents/?uuid=ae1f7a7e-dd85-43c8-bfc5-ce1f32088039"]}],"mendeley":{"formattedCitation":"(Levin et al., 2018)","plainTextFormattedCitation":"(Levin et al., 2018)","previouslyFormattedCitation":"(Levin et al., 2018)"},"properties":{"noteIndex":0},"schema":"https://github.com/citation-style-language/schema/raw/master/csl-citation.json"}</w:instrText>
      </w:r>
      <w:r w:rsidR="000B4ECD" w:rsidRPr="002F797A">
        <w:fldChar w:fldCharType="separate"/>
      </w:r>
      <w:r w:rsidR="000B4ECD" w:rsidRPr="002F797A">
        <w:rPr>
          <w:noProof/>
        </w:rPr>
        <w:t>(Levin et al., 2018)</w:t>
      </w:r>
      <w:r w:rsidR="000B4ECD" w:rsidRPr="002F797A">
        <w:fldChar w:fldCharType="end"/>
      </w:r>
      <w:r w:rsidRPr="002F797A">
        <w:t xml:space="preserve">, </w:t>
      </w:r>
      <w:r w:rsidR="000B4ECD" w:rsidRPr="002F797A">
        <w:t>which</w:t>
      </w:r>
      <w:r w:rsidR="004943CB" w:rsidRPr="002F797A">
        <w:t>,</w:t>
      </w:r>
      <w:r w:rsidR="000B4ECD" w:rsidRPr="002F797A">
        <w:t xml:space="preserve"> when using an identical set of possible start points for all participants, </w:t>
      </w:r>
      <w:r w:rsidRPr="002F797A">
        <w:t>is analogous to our randomization scheme</w:t>
      </w:r>
      <w:r w:rsidR="000B4ECD" w:rsidRPr="002F797A">
        <w:t xml:space="preserve">. Hence, we </w:t>
      </w:r>
      <w:r w:rsidR="007001F1" w:rsidRPr="002F797A">
        <w:t>can</w:t>
      </w:r>
      <w:r w:rsidR="00B95034" w:rsidRPr="002F797A">
        <w:t xml:space="preserve"> </w:t>
      </w:r>
      <w:r w:rsidR="000B4ECD" w:rsidRPr="002F797A">
        <w:t xml:space="preserve">both randomly select </w:t>
      </w:r>
      <w:r w:rsidR="00750F1E" w:rsidRPr="002F797A">
        <w:t>test</w:t>
      </w:r>
      <w:r w:rsidR="000B4ECD" w:rsidRPr="002F797A">
        <w:t xml:space="preserve"> phase start points and run the RT in Shiny SCDA. Additionally, we </w:t>
      </w:r>
      <w:r w:rsidR="001179E5" w:rsidRPr="002F797A">
        <w:t>can</w:t>
      </w:r>
      <w:r w:rsidR="000B4ECD" w:rsidRPr="002F797A">
        <w:t xml:space="preserve"> plot the observed data for visual analysis in Shiny SCDA. </w:t>
      </w:r>
    </w:p>
    <w:p w14:paraId="5146AF1B" w14:textId="685F8A65" w:rsidR="004B26B6" w:rsidRPr="002F797A" w:rsidRDefault="004B26B6" w:rsidP="004B26B6">
      <w:pPr>
        <w:pStyle w:val="Heading2"/>
      </w:pPr>
      <w:r w:rsidRPr="002F797A">
        <w:t>Pilot Tests</w:t>
      </w:r>
    </w:p>
    <w:p w14:paraId="1F514B69" w14:textId="45AD9648" w:rsidR="002A399B" w:rsidRPr="002F797A" w:rsidRDefault="00DE5D5D" w:rsidP="00171CB9">
      <w:r w:rsidRPr="002F797A">
        <w:t xml:space="preserve">We ran several pilot tests to estimate possible effect sizes and to test possible design choices. </w:t>
      </w:r>
      <w:r w:rsidR="00D436EE" w:rsidRPr="002F797A">
        <w:t>We first</w:t>
      </w:r>
      <w:r w:rsidRPr="002F797A">
        <w:t xml:space="preserve"> tested nine participants </w:t>
      </w:r>
      <w:r w:rsidR="009C58E9" w:rsidRPr="002F797A">
        <w:t xml:space="preserve">under slight variations of our </w:t>
      </w:r>
      <w:r w:rsidRPr="002F797A">
        <w:t>init</w:t>
      </w:r>
      <w:r w:rsidR="00171CB9" w:rsidRPr="002F797A">
        <w:t>ial design choice. Later, after a simulated power study</w:t>
      </w:r>
      <w:r w:rsidR="009C58E9" w:rsidRPr="002F797A">
        <w:t xml:space="preserve"> and adjustments to the design</w:t>
      </w:r>
      <w:r w:rsidR="00171CB9" w:rsidRPr="002F797A">
        <w:t xml:space="preserve">, we tested another four participants. </w:t>
      </w:r>
      <w:r w:rsidR="00C30676" w:rsidRPr="002F797A">
        <w:t>We analyzed these four tests using visual analysis and an RT</w:t>
      </w:r>
      <w:r w:rsidR="00841E46" w:rsidRPr="002F797A">
        <w:t xml:space="preserve"> in Shiny SCDA</w:t>
      </w:r>
      <w:r w:rsidR="00C30676" w:rsidRPr="002F797A">
        <w:t>. These four tests were</w:t>
      </w:r>
      <w:r w:rsidR="007001F1" w:rsidRPr="002F797A">
        <w:t>,</w:t>
      </w:r>
      <w:r w:rsidR="00C30676" w:rsidRPr="002F797A">
        <w:t xml:space="preserve"> however</w:t>
      </w:r>
      <w:r w:rsidR="007001F1" w:rsidRPr="002F797A">
        <w:t>,</w:t>
      </w:r>
      <w:r w:rsidR="00C30676" w:rsidRPr="002F797A">
        <w:t xml:space="preserve"> not randomized, and the </w:t>
      </w:r>
      <w:r w:rsidR="00750F1E" w:rsidRPr="002F797A">
        <w:t>test</w:t>
      </w:r>
      <w:r w:rsidR="00C30676" w:rsidRPr="002F797A">
        <w:t xml:space="preserve"> phase for all four participants started at the tenth measurement</w:t>
      </w:r>
      <w:r w:rsidR="003372E3" w:rsidRPr="002F797A">
        <w:t xml:space="preserve"> occasion</w:t>
      </w:r>
      <w:r w:rsidR="00C30676" w:rsidRPr="002F797A">
        <w:t xml:space="preserve">. However, for the purposes of demonstration, we </w:t>
      </w:r>
      <w:r w:rsidR="007C43B8" w:rsidRPr="002F797A">
        <w:lastRenderedPageBreak/>
        <w:t xml:space="preserve">ignored the </w:t>
      </w:r>
      <w:r w:rsidR="00C30676" w:rsidRPr="002F797A">
        <w:t>assum</w:t>
      </w:r>
      <w:r w:rsidR="007C43B8" w:rsidRPr="002F797A">
        <w:t xml:space="preserve">ption of </w:t>
      </w:r>
      <w:r w:rsidR="00C30676" w:rsidRPr="002F797A">
        <w:t>randomiz</w:t>
      </w:r>
      <w:r w:rsidR="007C43B8" w:rsidRPr="002F797A">
        <w:t>ation</w:t>
      </w:r>
      <w:r w:rsidR="00C30676" w:rsidRPr="002F797A">
        <w:t xml:space="preserve">. </w:t>
      </w:r>
      <w:r w:rsidR="00171CB9" w:rsidRPr="002F797A">
        <w:t xml:space="preserve">We will discuss the results from these pilot tests, </w:t>
      </w:r>
      <w:r w:rsidR="007C43B8" w:rsidRPr="002F797A">
        <w:t xml:space="preserve">and </w:t>
      </w:r>
      <w:r w:rsidR="00171CB9" w:rsidRPr="002F797A">
        <w:t>the final four tests</w:t>
      </w:r>
      <w:r w:rsidR="007C43B8" w:rsidRPr="002F797A">
        <w:t xml:space="preserve"> </w:t>
      </w:r>
      <w:proofErr w:type="gramStart"/>
      <w:r w:rsidR="007C43B8" w:rsidRPr="002F797A">
        <w:t>in particular</w:t>
      </w:r>
      <w:r w:rsidR="00171CB9" w:rsidRPr="002F797A">
        <w:t xml:space="preserve"> in</w:t>
      </w:r>
      <w:proofErr w:type="gramEnd"/>
      <w:r w:rsidR="00171CB9" w:rsidRPr="002F797A">
        <w:t xml:space="preserve"> the Results section.</w:t>
      </w:r>
      <w:r w:rsidR="002A399B" w:rsidRPr="002F797A">
        <w:t xml:space="preserve"> </w:t>
      </w:r>
    </w:p>
    <w:p w14:paraId="0471D90A" w14:textId="75E328B4" w:rsidR="004B26B6" w:rsidRPr="002F797A" w:rsidRDefault="004943CB" w:rsidP="00171CB9">
      <w:r w:rsidRPr="002F797A">
        <w:t>T</w:t>
      </w:r>
      <w:r w:rsidR="002A399B" w:rsidRPr="002F797A">
        <w:t xml:space="preserve">here were two important takeaways from the first nine pilot tests that were very useful for the design of the power study. First, the observed MD effect sizes were extremely small. The average effect size </w:t>
      </w:r>
      <w:r w:rsidR="00C4746C" w:rsidRPr="002F797A">
        <w:t xml:space="preserve">from the first nine tests </w:t>
      </w:r>
      <w:r w:rsidR="002A399B" w:rsidRPr="002F797A">
        <w:t>was slightly negative at -0.037, with a maximum of 0.143 and a minimum of -0.4</w:t>
      </w:r>
      <w:r w:rsidR="00C77396" w:rsidRPr="002F797A">
        <w:t>00</w:t>
      </w:r>
      <w:r w:rsidR="002A399B" w:rsidRPr="002F797A">
        <w:t>. Second, the pilot tests also revealed difficulties in running the experiment for more than 30-35 minutes for a participant. Considering each trial t</w:t>
      </w:r>
      <w:r w:rsidR="00000113" w:rsidRPr="002F797A">
        <w:t>ook</w:t>
      </w:r>
      <w:r w:rsidR="002A399B" w:rsidRPr="002F797A">
        <w:t xml:space="preserve"> around 15 seconds, this g</w:t>
      </w:r>
      <w:r w:rsidR="00000113" w:rsidRPr="002F797A">
        <w:t>ave</w:t>
      </w:r>
      <w:r w:rsidR="002A399B" w:rsidRPr="002F797A">
        <w:t xml:space="preserve"> us a maximum of around 140 trials.</w:t>
      </w:r>
    </w:p>
    <w:p w14:paraId="7365FFC9" w14:textId="7794790A" w:rsidR="00F56FFE" w:rsidRPr="002F797A" w:rsidRDefault="005E0911" w:rsidP="00CD6606">
      <w:pPr>
        <w:pStyle w:val="Heading2"/>
      </w:pPr>
      <w:r w:rsidRPr="002F797A">
        <w:t xml:space="preserve">Power </w:t>
      </w:r>
      <w:r w:rsidR="00797C16" w:rsidRPr="002F797A">
        <w:t>S</w:t>
      </w:r>
      <w:r w:rsidRPr="002F797A">
        <w:t>tudy</w:t>
      </w:r>
    </w:p>
    <w:p w14:paraId="6B00B459" w14:textId="77777777" w:rsidR="002F797A" w:rsidRPr="002F797A" w:rsidRDefault="00AF6074" w:rsidP="00D50DBB">
      <w:r w:rsidRPr="002F797A">
        <w:t>To ensure</w:t>
      </w:r>
      <w:r w:rsidR="0095385F" w:rsidRPr="002F797A">
        <w:t xml:space="preserve"> </w:t>
      </w:r>
      <w:r w:rsidRPr="002F797A">
        <w:t xml:space="preserve">sufficient statistical power </w:t>
      </w:r>
      <w:r w:rsidR="0095385F" w:rsidRPr="002F797A">
        <w:t>for</w:t>
      </w:r>
      <w:r w:rsidRPr="002F797A">
        <w:t xml:space="preserve"> our RT, </w:t>
      </w:r>
      <w:r w:rsidR="0095385F" w:rsidRPr="002F797A">
        <w:t>we needed to first estimate power for different values of number of measurements (</w:t>
      </w:r>
      <w:r w:rsidR="0095385F" w:rsidRPr="002F797A">
        <w:rPr>
          <w:i/>
          <w:iCs/>
        </w:rPr>
        <w:t>N</w:t>
      </w:r>
      <w:r w:rsidR="0095385F" w:rsidRPr="002F797A">
        <w:t>) and number of participants (</w:t>
      </w:r>
      <w:r w:rsidR="0095385F" w:rsidRPr="002F797A">
        <w:rPr>
          <w:i/>
          <w:iCs/>
        </w:rPr>
        <w:t>P</w:t>
      </w:r>
      <w:r w:rsidR="0095385F" w:rsidRPr="002F797A">
        <w:t xml:space="preserve">), and then choose sufficiently high </w:t>
      </w:r>
      <w:r w:rsidR="006E20E7" w:rsidRPr="002F797A">
        <w:t xml:space="preserve">values of </w:t>
      </w:r>
      <w:r w:rsidR="006E20E7" w:rsidRPr="002F797A">
        <w:rPr>
          <w:i/>
          <w:iCs/>
        </w:rPr>
        <w:t>N</w:t>
      </w:r>
      <w:r w:rsidR="006E20E7" w:rsidRPr="002F797A">
        <w:t xml:space="preserve"> and </w:t>
      </w:r>
      <w:r w:rsidR="006E20E7" w:rsidRPr="002F797A">
        <w:rPr>
          <w:i/>
          <w:iCs/>
        </w:rPr>
        <w:t>P</w:t>
      </w:r>
      <w:r w:rsidR="0095385F" w:rsidRPr="002F797A">
        <w:t xml:space="preserve"> </w:t>
      </w:r>
      <w:r w:rsidR="006E20E7" w:rsidRPr="002F797A">
        <w:t>for the experiment.</w:t>
      </w:r>
      <w:r w:rsidR="00D42607" w:rsidRPr="002F797A">
        <w:t xml:space="preserve"> </w:t>
      </w:r>
      <w:bookmarkStart w:id="2" w:name="_Hlk85239643"/>
    </w:p>
    <w:p w14:paraId="4B71E6D1" w14:textId="269D71C9" w:rsidR="00863B65" w:rsidRPr="002F797A" w:rsidRDefault="00A4647F" w:rsidP="00D50DBB">
      <w:r w:rsidRPr="002F797A">
        <w:t xml:space="preserve">Ideally, we would want to </w:t>
      </w:r>
      <w:r w:rsidR="00863B65" w:rsidRPr="002F797A">
        <w:t xml:space="preserve">select the maximum </w:t>
      </w:r>
      <w:r w:rsidR="00863B65" w:rsidRPr="002F797A">
        <w:rPr>
          <w:i/>
          <w:iCs/>
        </w:rPr>
        <w:t>N</w:t>
      </w:r>
      <w:r w:rsidR="00863B65" w:rsidRPr="002F797A">
        <w:t xml:space="preserve"> possible within the limits of how long an experiment can be reasonably run. This strategy presents us with two advantages. First, increasing </w:t>
      </w:r>
      <w:r w:rsidR="00863B65" w:rsidRPr="002F797A">
        <w:rPr>
          <w:i/>
          <w:iCs/>
        </w:rPr>
        <w:t>N</w:t>
      </w:r>
      <w:r w:rsidR="00863B65" w:rsidRPr="002F797A">
        <w:t xml:space="preserve"> </w:t>
      </w:r>
      <w:r w:rsidR="002F797A" w:rsidRPr="002F797A">
        <w:t xml:space="preserve">should </w:t>
      </w:r>
      <w:r w:rsidR="00863B65" w:rsidRPr="002F797A">
        <w:t xml:space="preserve">result in reduction in the variability of the estimate of effect size. Second, maximizing </w:t>
      </w:r>
      <w:r w:rsidR="00863B65" w:rsidRPr="002F797A">
        <w:rPr>
          <w:i/>
          <w:iCs/>
        </w:rPr>
        <w:t>N</w:t>
      </w:r>
      <w:r w:rsidR="00863B65" w:rsidRPr="002F797A">
        <w:t xml:space="preserve"> should allow us </w:t>
      </w:r>
      <w:r w:rsidR="008F5277" w:rsidRPr="002F797A">
        <w:t xml:space="preserve">to </w:t>
      </w:r>
      <w:r w:rsidR="00863B65" w:rsidRPr="002F797A">
        <w:t xml:space="preserve">achieve sufficient power with lower </w:t>
      </w:r>
      <w:r w:rsidR="00863B65" w:rsidRPr="002F797A">
        <w:rPr>
          <w:i/>
          <w:iCs/>
        </w:rPr>
        <w:t>P</w:t>
      </w:r>
      <w:r w:rsidR="00863B65" w:rsidRPr="002F797A">
        <w:t>, which directly equates to lower cost for the experiment.</w:t>
      </w:r>
      <w:bookmarkEnd w:id="2"/>
    </w:p>
    <w:p w14:paraId="4AD7BCE1" w14:textId="622F4B8A" w:rsidR="00D50DBB" w:rsidRPr="002F797A" w:rsidRDefault="00D42607" w:rsidP="00D50DBB">
      <w:r w:rsidRPr="002F797A">
        <w:t>We use</w:t>
      </w:r>
      <w:r w:rsidR="007C43B8" w:rsidRPr="002F797A">
        <w:t>d</w:t>
      </w:r>
      <w:r w:rsidRPr="002F797A">
        <w:t xml:space="preserve"> the Monte Carlo method used by Ferron and Onghena </w:t>
      </w:r>
      <w:r w:rsidRPr="002F797A">
        <w:fldChar w:fldCharType="begin" w:fldLock="1"/>
      </w:r>
      <w:r w:rsidR="008510B0" w:rsidRPr="002F797A">
        <w:instrText>ADDIN CSL_CITATION {"citationItems":[{"id":"ITEM-1","itemData":{"DOI":"10.1080/00220973.1996.9943805","ISBN":"0022-0973","ISSN":"19400683","abstract":"Monte Carlo methods were used to estimate the power of randomization tests used with single-case designs involving the random assignment of treatments to phases. The design studied involved 2 treatments and 6 phases. The power was studied for 6 standardized effect sizes (0, .2, .5, .8, 1.1, and 1.4), 4 levels of autocorrelation (1st order autocorrelation coefficients of -.3, 0, .3, and .6), and 5 different phase lengths (4, 5, 6, 7, and 8 observations). Power was estimated for each condition by simulating 10,000 experiments. The results showed an adequate level of power (&gt; .80) when effect sizes were large (1.1 and 1.4), phase lengths exceeded 5, and autocorrelation was not negative.","author":[{"dropping-particle":"","family":"Ferron","given":"John","non-dropping-particle":"","parse-names":false,"suffix":""},{"dropping-particle":"","family":"Onghena","given":"Patrick","non-dropping-particle":"","parse-names":false,"suffix":""}],"container-title":"Journal of Experimental Education","id":"ITEM-1","issue":"3","issued":{"date-parts":[["1996"]]},"page":"231-239","title":"The power of randomization tests for single-case phase designs","type":"article-journal","volume":"64"},"suppress-author":1,"uris":["http://www.mendeley.com/documents/?uuid=a041ea39-019c-41f1-84e0-80ff61fccbc1"]}],"mendeley":{"formattedCitation":"(1996)","plainTextFormattedCitation":"(1996)","previouslyFormattedCitation":"(1996)"},"properties":{"noteIndex":0},"schema":"https://github.com/citation-style-language/schema/raw/master/csl-citation.json"}</w:instrText>
      </w:r>
      <w:r w:rsidRPr="002F797A">
        <w:fldChar w:fldCharType="separate"/>
      </w:r>
      <w:r w:rsidRPr="002F797A">
        <w:rPr>
          <w:noProof/>
        </w:rPr>
        <w:t>(1996)</w:t>
      </w:r>
      <w:r w:rsidRPr="002F797A">
        <w:fldChar w:fldCharType="end"/>
      </w:r>
      <w:r w:rsidRPr="002F797A">
        <w:t xml:space="preserve"> to estimate power. In this method, several datasets are simulated under a set of simulation conditions. The proportion of these simulated datasets in which the RT leads to a rejection of the null hypothesis gives an estimate of statistical power for the given set of simulation conditions. A simulation study of such complexity is both difficult to program and computationally intensive to execute. Fortunately, we were able to </w:t>
      </w:r>
      <w:r w:rsidR="008510B0" w:rsidRPr="002F797A">
        <w:t>modify and repurpose</w:t>
      </w:r>
      <w:r w:rsidRPr="002F797A">
        <w:t xml:space="preserve"> R code </w:t>
      </w:r>
      <w:r w:rsidR="008510B0" w:rsidRPr="002F797A">
        <w:t xml:space="preserve">used by </w:t>
      </w:r>
      <w:r w:rsidR="00B40ED9" w:rsidRPr="002F797A">
        <w:rPr>
          <w:noProof/>
        </w:rPr>
        <w:t>De, Michiels, Tanious, et al.</w:t>
      </w:r>
      <w:r w:rsidR="008510B0" w:rsidRPr="002F797A">
        <w:t xml:space="preserve"> </w:t>
      </w:r>
      <w:r w:rsidR="008510B0" w:rsidRPr="002F797A">
        <w:fldChar w:fldCharType="begin" w:fldLock="1"/>
      </w:r>
      <w:r w:rsidR="005A5314" w:rsidRPr="002F797A">
        <w:instrText>ADDIN CSL_CITATION {"citationItems":[{"id":"ITEM-1","itemData":{"DOI":"10.3758/s13428-019-01320-3","ISSN":"15543528","PMID":"31898296","abstract":"Single-case experiments have become increasingly popular in psychological and educational research. However, the analysis of single-case data is often complicated by the frequent occurrence of missing or incomplete data. If missingness or incompleteness cannot be avoided, it becomes important to know which strategies are optimal, because the presence of missing data or inadequate data handling strategies may lead to experiments no longer “meeting standards” set by, for example, the What Works Clearinghouse. For the examination and comparison of strategies to handle missing data, we simulated complete datasets for ABAB phase designs, randomized block designs, and multiple-baseline designs. We introduced different levels of missingness in the simulated datasets by randomly deleting 10%, 30%, and 50% of the data. We evaluated the type I error rate and statistical power of a randomization test for the null hypothesis that there was no treatment effect under these different levels of missingness, using different strategies for handling missing data: (1) randomizing a missing-data marker and calculating all reference statistics only for the available data points, (2) estimating the missing data points by single imputation using the state space representation of a time series model, and (3) multiple imputation based on regressing the available data points on preceding and succeeding data points. The results are conclusive for the conditions simulated: The randomized-marker method outperforms the other two methods in terms of statistical power in a randomization test, while keeping the type I error rate under control.","author":[{"dropping-particle":"","family":"De","given":"Tamal Kumar","non-dropping-particle":"","parse-names":false,"suffix":""},{"dropping-particle":"","family":"Michiels","given":"Bart","non-dropping-particle":"","parse-names":false,"suffix":""},{"dropping-particle":"","family":"Tanious","given":"René","non-dropping-particle":"","parse-names":false,"suffix":""},{"dropping-particle":"","family":"Onghena","given":"Patrick","non-dropping-particle":"","parse-names":false,"suffix":""}],"container-title":"Behavior Research Methods","id":"ITEM-1","issue":"3","issued":{"date-parts":[["2020"]]},"page":"1355-1370","title":"Handling missing data in randomization tests for single-case experiments: A simulation study","type":"article-journal","volume":"52"},"suppress-author":1,"uris":["http://www.mendeley.com/documents/?uuid=3f81dd4a-3b90-4d7c-8466-29e57b7ea490"]}],"mendeley":{"formattedCitation":"(2020)","plainTextFormattedCitation":"(2020)","previouslyFormattedCitation":"(2020)"},"properties":{"noteIndex":0},"schema":"https://github.com/citation-style-language/schema/raw/master/csl-citation.json"}</w:instrText>
      </w:r>
      <w:r w:rsidR="008510B0" w:rsidRPr="002F797A">
        <w:fldChar w:fldCharType="separate"/>
      </w:r>
      <w:r w:rsidR="00B40ED9" w:rsidRPr="002F797A">
        <w:rPr>
          <w:noProof/>
        </w:rPr>
        <w:t>(2020)</w:t>
      </w:r>
      <w:r w:rsidR="008510B0" w:rsidRPr="002F797A">
        <w:fldChar w:fldCharType="end"/>
      </w:r>
      <w:r w:rsidR="008510B0" w:rsidRPr="002F797A">
        <w:t xml:space="preserve"> for this study. </w:t>
      </w:r>
    </w:p>
    <w:p w14:paraId="0B33F98F" w14:textId="2CE7C889" w:rsidR="007C1878" w:rsidRPr="002F797A" w:rsidRDefault="007C1878" w:rsidP="007C1878">
      <w:pPr>
        <w:pStyle w:val="Heading3"/>
      </w:pPr>
      <w:r w:rsidRPr="002F797A">
        <w:lastRenderedPageBreak/>
        <w:t>Simulation Conditions</w:t>
      </w:r>
    </w:p>
    <w:p w14:paraId="06622C9E" w14:textId="5347F94E" w:rsidR="00D50DBB" w:rsidRPr="002F797A" w:rsidRDefault="00D50DBB" w:rsidP="006E20BA">
      <w:pPr>
        <w:ind w:firstLine="0"/>
      </w:pPr>
      <w:r w:rsidRPr="002F797A">
        <w:t>The following three simulation conditions were varied for this power study:</w:t>
      </w:r>
    </w:p>
    <w:p w14:paraId="0644756C" w14:textId="21EDD5E5" w:rsidR="00D50DBB" w:rsidRPr="002F797A" w:rsidRDefault="00D50DBB" w:rsidP="006E20BA">
      <w:pPr>
        <w:pStyle w:val="ListParagraph"/>
        <w:numPr>
          <w:ilvl w:val="0"/>
          <w:numId w:val="19"/>
        </w:numPr>
        <w:ind w:firstLine="0"/>
      </w:pPr>
      <w:r w:rsidRPr="002F797A">
        <w:t>Effect size: Based on th</w:t>
      </w:r>
      <w:r w:rsidR="002A399B" w:rsidRPr="002F797A">
        <w:t>e low effect sizes observed in the pilot tests</w:t>
      </w:r>
      <w:r w:rsidRPr="002F797A">
        <w:t xml:space="preserve">, we </w:t>
      </w:r>
      <w:r w:rsidR="00CC56E9" w:rsidRPr="002F797A">
        <w:t>simulated MD</w:t>
      </w:r>
      <w:r w:rsidRPr="002F797A">
        <w:t xml:space="preserve"> effect sizes of 0.1, 0.2, 0.3, 0.4, and 0.5 for the simulated </w:t>
      </w:r>
      <w:r w:rsidR="00F6086E" w:rsidRPr="002F797A">
        <w:t xml:space="preserve">observed </w:t>
      </w:r>
      <w:r w:rsidRPr="002F797A">
        <w:t>data</w:t>
      </w:r>
      <w:r w:rsidR="00F6086E" w:rsidRPr="002F797A">
        <w:t>.</w:t>
      </w:r>
    </w:p>
    <w:p w14:paraId="7EE6E696" w14:textId="358318B7" w:rsidR="009C5041" w:rsidRPr="002F797A" w:rsidRDefault="00F6086E" w:rsidP="006E20BA">
      <w:pPr>
        <w:pStyle w:val="ListParagraph"/>
        <w:numPr>
          <w:ilvl w:val="0"/>
          <w:numId w:val="19"/>
        </w:numPr>
        <w:ind w:firstLine="0"/>
      </w:pPr>
      <w:r w:rsidRPr="002F797A">
        <w:t xml:space="preserve">Number of measurements: We decided on a minimum of five measurements in the baseline phase and a minimum of 15 measurements in the </w:t>
      </w:r>
      <w:r w:rsidR="0050423A" w:rsidRPr="002F797A">
        <w:t xml:space="preserve">test </w:t>
      </w:r>
      <w:r w:rsidRPr="002F797A">
        <w:t>phase. As a result, the experiment nee</w:t>
      </w:r>
      <w:r w:rsidR="002C3407" w:rsidRPr="002F797A">
        <w:t>d</w:t>
      </w:r>
      <w:r w:rsidR="001179E5" w:rsidRPr="002F797A">
        <w:t>s</w:t>
      </w:r>
      <w:r w:rsidRPr="002F797A">
        <w:t xml:space="preserve"> more than 20 measurements. </w:t>
      </w:r>
      <w:r w:rsidR="002A399B" w:rsidRPr="002F797A">
        <w:t>However, from the pilot tests</w:t>
      </w:r>
      <w:r w:rsidR="00B45F32" w:rsidRPr="002F797A">
        <w:t xml:space="preserve"> it was evident that </w:t>
      </w:r>
      <w:r w:rsidR="006E20BA" w:rsidRPr="002F797A">
        <w:t xml:space="preserve">an experiment with </w:t>
      </w:r>
      <w:r w:rsidR="00B45F32" w:rsidRPr="002F797A">
        <w:t xml:space="preserve">more than 140 </w:t>
      </w:r>
      <w:r w:rsidR="005E521A" w:rsidRPr="002F797A">
        <w:t>trial</w:t>
      </w:r>
      <w:r w:rsidR="00B45F32" w:rsidRPr="002F797A">
        <w:t>s (70 trial pairs)</w:t>
      </w:r>
      <w:r w:rsidR="006E20BA" w:rsidRPr="002F797A">
        <w:t xml:space="preserve"> was</w:t>
      </w:r>
      <w:r w:rsidR="001179E5" w:rsidRPr="002F797A">
        <w:t xml:space="preserve"> </w:t>
      </w:r>
      <w:r w:rsidR="00B45F32" w:rsidRPr="002F797A">
        <w:t xml:space="preserve">not </w:t>
      </w:r>
      <w:r w:rsidR="0050423A" w:rsidRPr="002F797A">
        <w:t>feasible</w:t>
      </w:r>
      <w:r w:rsidR="00B45F32" w:rsidRPr="002F797A">
        <w:t xml:space="preserve">. </w:t>
      </w:r>
      <w:r w:rsidR="009C5041" w:rsidRPr="002F797A">
        <w:t>Consider</w:t>
      </w:r>
      <w:r w:rsidR="00B45F32" w:rsidRPr="002F797A">
        <w:t xml:space="preserve">ing around 30 </w:t>
      </w:r>
      <w:r w:rsidR="005E521A" w:rsidRPr="002F797A">
        <w:t>trial</w:t>
      </w:r>
      <w:r w:rsidR="00B45F32" w:rsidRPr="002F797A">
        <w:t>s</w:t>
      </w:r>
      <w:r w:rsidR="001179E5" w:rsidRPr="002F797A">
        <w:t xml:space="preserve"> are required</w:t>
      </w:r>
      <w:r w:rsidR="009C5041" w:rsidRPr="002F797A">
        <w:t xml:space="preserve"> </w:t>
      </w:r>
      <w:r w:rsidR="00B45F32" w:rsidRPr="002F797A">
        <w:t>for the training and learning periods,</w:t>
      </w:r>
      <w:r w:rsidR="009044C3" w:rsidRPr="002F797A">
        <w:t xml:space="preserve"> and</w:t>
      </w:r>
      <w:r w:rsidR="00164012" w:rsidRPr="002F797A">
        <w:t xml:space="preserve"> a</w:t>
      </w:r>
      <w:r w:rsidR="009044C3" w:rsidRPr="002F797A">
        <w:t xml:space="preserve"> </w:t>
      </w:r>
      <w:r w:rsidR="009C5041" w:rsidRPr="002F797A">
        <w:t xml:space="preserve">few more </w:t>
      </w:r>
      <w:r w:rsidR="00DF0BEF" w:rsidRPr="002F797A">
        <w:t xml:space="preserve">acquisition trails for </w:t>
      </w:r>
      <w:r w:rsidR="009C5041" w:rsidRPr="002F797A">
        <w:t>reinforcement</w:t>
      </w:r>
      <w:r w:rsidR="001179E5" w:rsidRPr="002F797A">
        <w:t xml:space="preserve"> during test phase</w:t>
      </w:r>
      <w:r w:rsidR="009C5041" w:rsidRPr="002F797A">
        <w:t xml:space="preserve">, it </w:t>
      </w:r>
      <w:r w:rsidR="00000113" w:rsidRPr="002F797A">
        <w:t>was</w:t>
      </w:r>
      <w:r w:rsidR="009C5041" w:rsidRPr="002F797A">
        <w:t xml:space="preserve"> difficult to have more than 40 measurements (80 trials). Hence, we used 25, 30,</w:t>
      </w:r>
      <w:r w:rsidR="00EA6989" w:rsidRPr="002F797A">
        <w:t xml:space="preserve"> 35,</w:t>
      </w:r>
      <w:r w:rsidR="009C5041" w:rsidRPr="002F797A">
        <w:t xml:space="preserve"> and 40 measurements for simulated data. </w:t>
      </w:r>
    </w:p>
    <w:p w14:paraId="7FDF83A5" w14:textId="57A57EE4" w:rsidR="006947E6" w:rsidRPr="002F797A" w:rsidRDefault="009C5041" w:rsidP="006E20BA">
      <w:pPr>
        <w:pStyle w:val="ListParagraph"/>
        <w:numPr>
          <w:ilvl w:val="0"/>
          <w:numId w:val="19"/>
        </w:numPr>
        <w:ind w:firstLine="0"/>
      </w:pPr>
      <w:r w:rsidRPr="002F797A">
        <w:t>Number of participants: Since the pilot tests revealed a small effect size, and the number of measurements is also limited, to ensure high power we co</w:t>
      </w:r>
      <w:r w:rsidR="007C1878" w:rsidRPr="002F797A">
        <w:t>n</w:t>
      </w:r>
      <w:r w:rsidRPr="002F797A">
        <w:t xml:space="preserve">sidered a large range of participant count at 10, 20, </w:t>
      </w:r>
      <w:r w:rsidR="00EA6989" w:rsidRPr="002F797A">
        <w:t xml:space="preserve">30, </w:t>
      </w:r>
      <w:r w:rsidRPr="002F797A">
        <w:t xml:space="preserve">40, and </w:t>
      </w:r>
      <w:r w:rsidR="00EA6989" w:rsidRPr="002F797A">
        <w:t>5</w:t>
      </w:r>
      <w:r w:rsidRPr="002F797A">
        <w:t xml:space="preserve">0. </w:t>
      </w:r>
    </w:p>
    <w:p w14:paraId="20AFF73A" w14:textId="35850147" w:rsidR="009165A4" w:rsidRPr="002F797A" w:rsidRDefault="005E4D6A" w:rsidP="009165A4">
      <w:pPr>
        <w:pStyle w:val="Heading3"/>
      </w:pPr>
      <w:r w:rsidRPr="002F797A">
        <w:t>Other Simulation Parameters</w:t>
      </w:r>
    </w:p>
    <w:p w14:paraId="34971DE4" w14:textId="29F0C7A7" w:rsidR="009165A4" w:rsidRPr="002F797A" w:rsidRDefault="003439CE" w:rsidP="009165A4">
      <w:r w:rsidRPr="002F797A">
        <w:t xml:space="preserve">For the power study, we wanted to simulate </w:t>
      </w:r>
      <w:r w:rsidR="003372E3" w:rsidRPr="002F797A">
        <w:t>observed values</w:t>
      </w:r>
      <w:r w:rsidRPr="002F797A">
        <w:t xml:space="preserve"> </w:t>
      </w:r>
      <w:r w:rsidR="00C77396" w:rsidRPr="002F797A">
        <w:t xml:space="preserve">that were </w:t>
      </w:r>
      <w:proofErr w:type="gramStart"/>
      <w:r w:rsidRPr="002F797A">
        <w:t>similar to</w:t>
      </w:r>
      <w:proofErr w:type="gramEnd"/>
      <w:r w:rsidRPr="002F797A">
        <w:t xml:space="preserve"> the experiment. </w:t>
      </w:r>
      <w:r w:rsidR="00E70F06" w:rsidRPr="002F797A">
        <w:t xml:space="preserve">For the baseline, </w:t>
      </w:r>
      <w:r w:rsidR="007047F7" w:rsidRPr="002F797A">
        <w:t>we assume</w:t>
      </w:r>
      <w:r w:rsidR="00431F15" w:rsidRPr="002F797A">
        <w:t>d a</w:t>
      </w:r>
      <w:r w:rsidRPr="002F797A">
        <w:t xml:space="preserve"> symmetric distribution around 0 </w:t>
      </w:r>
      <w:r w:rsidR="00B24A84" w:rsidRPr="002F797A">
        <w:t>for</w:t>
      </w:r>
      <w:r w:rsidRPr="002F797A">
        <w:t xml:space="preserve"> the SPARS rating</w:t>
      </w:r>
      <w:r w:rsidR="00B24A84" w:rsidRPr="002F797A">
        <w:t>. Therefore, the</w:t>
      </w:r>
      <w:r w:rsidRPr="002F797A">
        <w:t xml:space="preserve"> pain</w:t>
      </w:r>
      <w:r w:rsidR="00AB521C" w:rsidRPr="002F797A">
        <w:t xml:space="preserve">ful/non-painful ratings </w:t>
      </w:r>
      <w:r w:rsidR="00B24A84" w:rsidRPr="002F797A">
        <w:t>were</w:t>
      </w:r>
      <w:r w:rsidR="00AB521C" w:rsidRPr="002F797A">
        <w:t xml:space="preserve"> expected to be</w:t>
      </w:r>
      <w:r w:rsidR="00E70F06" w:rsidRPr="002F797A">
        <w:t xml:space="preserve"> 0s and</w:t>
      </w:r>
      <w:r w:rsidR="00AB521C" w:rsidRPr="002F797A">
        <w:t xml:space="preserve"> 1s</w:t>
      </w:r>
      <w:r w:rsidR="00E70F06" w:rsidRPr="002F797A">
        <w:t xml:space="preserve"> </w:t>
      </w:r>
      <w:r w:rsidR="00B24A84" w:rsidRPr="002F797A">
        <w:t xml:space="preserve">equally </w:t>
      </w:r>
      <w:r w:rsidR="00E70F06" w:rsidRPr="002F797A">
        <w:t>for both CS+/</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and </w:t>
      </w:r>
      <w:r w:rsidR="00DF71A7" w:rsidRPr="002F797A">
        <w:t>CS</w:t>
      </w:r>
      <w:r w:rsidR="00DF71A7" w:rsidRPr="002F797A">
        <w:rPr>
          <w:rFonts w:cs="Times New Roman"/>
        </w:rPr>
        <w:t>−</w:t>
      </w:r>
      <w:r w:rsidR="00E70F06" w:rsidRPr="002F797A">
        <w:t>/</w:t>
      </w:r>
      <w:r w:rsidR="000011D8" w:rsidRPr="002F797A">
        <w:t xml:space="preserve"> </w:t>
      </w:r>
      <w:proofErr w:type="spellStart"/>
      <w:r w:rsidR="000011D8" w:rsidRPr="002F797A">
        <w:t>US</w:t>
      </w:r>
      <w:r w:rsidR="000011D8" w:rsidRPr="002F797A">
        <w:rPr>
          <w:vertAlign w:val="subscript"/>
        </w:rPr>
        <w:t>test</w:t>
      </w:r>
      <w:proofErr w:type="spellEnd"/>
      <w:r w:rsidR="00E70F06" w:rsidRPr="002F797A">
        <w:t xml:space="preserve"> trials</w:t>
      </w:r>
      <w:r w:rsidR="00AB521C" w:rsidRPr="002F797A">
        <w:t xml:space="preserve">. Hence, </w:t>
      </w:r>
      <w:r w:rsidR="00B24A84" w:rsidRPr="002F797A">
        <w:t>a</w:t>
      </w:r>
      <w:r w:rsidR="003372E3" w:rsidRPr="002F797A">
        <w:t>n</w:t>
      </w:r>
      <w:r w:rsidR="00E70F06" w:rsidRPr="002F797A">
        <w:t xml:space="preserve"> </w:t>
      </w:r>
      <w:r w:rsidR="003372E3" w:rsidRPr="002F797A">
        <w:t>observed value</w:t>
      </w:r>
      <w:r w:rsidR="007047F7" w:rsidRPr="002F797A">
        <w:t xml:space="preserve"> </w:t>
      </w:r>
      <w:r w:rsidR="00B24A84" w:rsidRPr="002F797A">
        <w:t>corresponding to a</w:t>
      </w:r>
      <w:r w:rsidR="007047F7" w:rsidRPr="002F797A">
        <w:t xml:space="preserve"> trial pair in the baseline </w:t>
      </w:r>
      <w:r w:rsidR="00B24A84" w:rsidRPr="002F797A">
        <w:t xml:space="preserve">was expected to be 1 with 25% probability, -1 with 25% probability, and 0 with 50% probability. </w:t>
      </w:r>
      <w:r w:rsidR="00665439" w:rsidRPr="002F797A">
        <w:t xml:space="preserve">We simulated </w:t>
      </w:r>
      <w:r w:rsidR="003372E3" w:rsidRPr="002F797A">
        <w:t>observed value</w:t>
      </w:r>
      <w:r w:rsidR="00665439" w:rsidRPr="002F797A">
        <w:t xml:space="preserve">s as 1, -1, and 0 with these probabilities. For the </w:t>
      </w:r>
      <w:r w:rsidR="0050423A" w:rsidRPr="002F797A">
        <w:t xml:space="preserve">test </w:t>
      </w:r>
      <w:r w:rsidR="00665439" w:rsidRPr="002F797A">
        <w:t>phase, we increased the probability of 1 by half the selected effect size and decreased the probability of -1 by half the selected effect size. This result</w:t>
      </w:r>
      <w:r w:rsidR="0050423A" w:rsidRPr="002F797A">
        <w:t>ed</w:t>
      </w:r>
      <w:r w:rsidR="00665439" w:rsidRPr="002F797A">
        <w:t xml:space="preserve"> in an expected MD effect size equal to the selected effect size. </w:t>
      </w:r>
    </w:p>
    <w:p w14:paraId="626A8F47" w14:textId="0158060B" w:rsidR="00665439" w:rsidRPr="002F797A" w:rsidRDefault="00502879" w:rsidP="006F084F">
      <w:r w:rsidRPr="002F797A">
        <w:lastRenderedPageBreak/>
        <w:t>Since the number of randomizations for the RT</w:t>
      </w:r>
      <w:r w:rsidR="004943CB" w:rsidRPr="002F797A">
        <w:t xml:space="preserve"> </w:t>
      </w:r>
      <w:r w:rsidR="00000113" w:rsidRPr="002F797A">
        <w:t>wa</w:t>
      </w:r>
      <w:r w:rsidR="004943CB" w:rsidRPr="002F797A">
        <w:t>s huge</w:t>
      </w:r>
      <w:r w:rsidRPr="002F797A">
        <w:t xml:space="preserve">, we simulated Monte Carlo RTs with 1000 randomizations </w:t>
      </w:r>
      <w:r w:rsidRPr="002F797A">
        <w:fldChar w:fldCharType="begin" w:fldLock="1"/>
      </w:r>
      <w:r w:rsidR="00BC2FAB" w:rsidRPr="002F797A">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mendeley":{"formattedCitation":"(Edgington, 1969)","plainTextFormattedCitation":"(Edgington, 1969)","previouslyFormattedCitation":"(Edgington, 1969)"},"properties":{"noteIndex":0},"schema":"https://github.com/citation-style-language/schema/raw/master/csl-citation.json"}</w:instrText>
      </w:r>
      <w:r w:rsidRPr="002F797A">
        <w:fldChar w:fldCharType="separate"/>
      </w:r>
      <w:r w:rsidR="004E3FDC" w:rsidRPr="002F797A">
        <w:rPr>
          <w:noProof/>
        </w:rPr>
        <w:t>(Edgington, 1969)</w:t>
      </w:r>
      <w:r w:rsidRPr="002F797A">
        <w:fldChar w:fldCharType="end"/>
      </w:r>
      <w:r w:rsidRPr="002F797A">
        <w:t xml:space="preserve">. </w:t>
      </w:r>
      <w:r w:rsidR="006F084F" w:rsidRPr="002F797A">
        <w:t>For estimating power, we simulated 100</w:t>
      </w:r>
      <w:r w:rsidR="00496B72" w:rsidRPr="002F797A">
        <w:t>0</w:t>
      </w:r>
      <w:r w:rsidR="006F084F" w:rsidRPr="002F797A">
        <w:t>0 datasets for each set of simulation conditions. Finally, we used a 5% level of significance for the simulated RTs.</w:t>
      </w:r>
    </w:p>
    <w:p w14:paraId="24C5F9D7" w14:textId="28EC7424" w:rsidR="00A1076B" w:rsidRPr="002F797A" w:rsidRDefault="00A1076B" w:rsidP="006F084F">
      <w:r w:rsidRPr="002F797A">
        <w:t>The simulations were run on supercomputer</w:t>
      </w:r>
      <w:r w:rsidR="00AE3E7D" w:rsidRPr="002F797A">
        <w:t xml:space="preserve"> node</w:t>
      </w:r>
      <w:r w:rsidRPr="002F797A">
        <w:t>s at the Flemish Supercomputer Center</w:t>
      </w:r>
      <w:r w:rsidR="00B63F6F" w:rsidRPr="002F797A">
        <w:t xml:space="preserve"> (Leuven, Belgium)</w:t>
      </w:r>
      <w:r w:rsidRPr="002F797A">
        <w:t xml:space="preserve">. </w:t>
      </w:r>
      <w:r w:rsidR="004943CB" w:rsidRPr="002F797A">
        <w:t>T</w:t>
      </w:r>
      <w:r w:rsidRPr="002F797A">
        <w:t>his allowed test</w:t>
      </w:r>
      <w:r w:rsidR="00B63F6F" w:rsidRPr="002F797A">
        <w:t>ing</w:t>
      </w:r>
      <w:r w:rsidRPr="002F797A">
        <w:t xml:space="preserve"> more simulation conditions and achieve high accuracy </w:t>
      </w:r>
      <w:r w:rsidR="002135D3" w:rsidRPr="002F797A">
        <w:t>simulating</w:t>
      </w:r>
      <w:r w:rsidRPr="002F797A">
        <w:t xml:space="preserve"> </w:t>
      </w:r>
      <w:proofErr w:type="gramStart"/>
      <w:r w:rsidRPr="002F797A">
        <w:t>a large number of</w:t>
      </w:r>
      <w:proofErr w:type="gramEnd"/>
      <w:r w:rsidRPr="002F797A">
        <w:t xml:space="preserve"> datasets for each simulation condition</w:t>
      </w:r>
      <w:r w:rsidR="004943CB" w:rsidRPr="002F797A">
        <w:t>; however,</w:t>
      </w:r>
      <w:r w:rsidRPr="002F797A">
        <w:t xml:space="preserve"> the simulations can </w:t>
      </w:r>
      <w:r w:rsidR="00B63F6F" w:rsidRPr="002F797A">
        <w:t xml:space="preserve">also </w:t>
      </w:r>
      <w:r w:rsidRPr="002F797A">
        <w:t xml:space="preserve">be run </w:t>
      </w:r>
      <w:r w:rsidR="00496B72" w:rsidRPr="002F797A">
        <w:t>at</w:t>
      </w:r>
      <w:r w:rsidRPr="002F797A">
        <w:t xml:space="preserve"> a smaller scale on a personal computer. </w:t>
      </w:r>
    </w:p>
    <w:p w14:paraId="3F873664" w14:textId="6583A6E6" w:rsidR="006F084F" w:rsidRPr="002F797A" w:rsidRDefault="006F084F" w:rsidP="006F084F">
      <w:pPr>
        <w:pStyle w:val="Heading1"/>
      </w:pPr>
      <w:r w:rsidRPr="002F797A">
        <w:t>Results</w:t>
      </w:r>
    </w:p>
    <w:p w14:paraId="06A6A5EB" w14:textId="349B3515" w:rsidR="006F084F" w:rsidRPr="002F797A" w:rsidRDefault="006F084F" w:rsidP="006F084F">
      <w:pPr>
        <w:pStyle w:val="Heading2"/>
      </w:pPr>
      <w:r w:rsidRPr="002F797A">
        <w:t xml:space="preserve">Power </w:t>
      </w:r>
      <w:r w:rsidR="00600E66" w:rsidRPr="002F797A">
        <w:t>Analysis</w:t>
      </w:r>
    </w:p>
    <w:p w14:paraId="162B08E5" w14:textId="592CAA7E" w:rsidR="006F084F" w:rsidRPr="002F797A" w:rsidRDefault="00600E66" w:rsidP="006F084F">
      <w:r w:rsidRPr="002F797A">
        <w:t>The results from the power study (Table 1) revealed that due to the relatively small effect size</w:t>
      </w:r>
      <w:r w:rsidR="00A1076B" w:rsidRPr="002F797A">
        <w:t xml:space="preserve">s and restricted number of measurements, the number of participants need to be high to achieve 80% power. </w:t>
      </w:r>
      <w:r w:rsidR="009234D1" w:rsidRPr="002F797A">
        <w:t>If we</w:t>
      </w:r>
      <w:r w:rsidR="00A1076B" w:rsidRPr="002F797A">
        <w:t xml:space="preserve"> restrict </w:t>
      </w:r>
      <w:r w:rsidR="00883B35" w:rsidRPr="002F797A">
        <w:t>the number of measurements to 30, which allow</w:t>
      </w:r>
      <w:r w:rsidR="001179E5" w:rsidRPr="002F797A">
        <w:t>s</w:t>
      </w:r>
      <w:r w:rsidR="00883B35" w:rsidRPr="002F797A">
        <w:t xml:space="preserve"> sufficient </w:t>
      </w:r>
      <w:r w:rsidR="00DF0BEF" w:rsidRPr="002F797A">
        <w:t xml:space="preserve">acquisition </w:t>
      </w:r>
      <w:r w:rsidR="00883B35" w:rsidRPr="002F797A">
        <w:t>trials</w:t>
      </w:r>
      <w:r w:rsidR="00DF0BEF" w:rsidRPr="002F797A">
        <w:t xml:space="preserve"> for learning</w:t>
      </w:r>
      <w:r w:rsidR="00883B35" w:rsidRPr="002F797A">
        <w:t xml:space="preserve"> and reinforcement</w:t>
      </w:r>
      <w:r w:rsidR="005752A2" w:rsidRPr="002F797A">
        <w:t xml:space="preserve"> within 30 minutes</w:t>
      </w:r>
      <w:r w:rsidR="009234D1" w:rsidRPr="002F797A">
        <w:t>,</w:t>
      </w:r>
      <w:r w:rsidR="00883B35" w:rsidRPr="002F797A">
        <w:t xml:space="preserve"> </w:t>
      </w:r>
      <w:r w:rsidR="00EA6989" w:rsidRPr="002F797A">
        <w:t>30</w:t>
      </w:r>
      <w:r w:rsidR="00883B35" w:rsidRPr="002F797A">
        <w:t xml:space="preserve"> participants result in sufficient power even </w:t>
      </w:r>
      <w:r w:rsidR="001771D5" w:rsidRPr="002F797A">
        <w:t>with</w:t>
      </w:r>
      <w:r w:rsidR="00883B35" w:rsidRPr="002F797A">
        <w:t xml:space="preserve"> a moderate effect size. </w:t>
      </w:r>
    </w:p>
    <w:p w14:paraId="1070E601" w14:textId="44A8BCAD" w:rsidR="00052386" w:rsidRPr="002F797A" w:rsidRDefault="00052386" w:rsidP="003A13DF">
      <w:pPr>
        <w:ind w:firstLine="0"/>
        <w:rPr>
          <w:b/>
          <w:bCs/>
        </w:rPr>
      </w:pPr>
    </w:p>
    <w:p w14:paraId="185B1B28" w14:textId="72BA9FEA" w:rsidR="00052386" w:rsidRPr="002F797A" w:rsidRDefault="00052386" w:rsidP="003A13DF">
      <w:pPr>
        <w:ind w:firstLine="0"/>
        <w:rPr>
          <w:b/>
          <w:bCs/>
        </w:rPr>
      </w:pPr>
    </w:p>
    <w:p w14:paraId="7C95D8B4" w14:textId="7A864410" w:rsidR="00052386" w:rsidRPr="002F797A" w:rsidRDefault="00052386" w:rsidP="003A13DF">
      <w:pPr>
        <w:ind w:firstLine="0"/>
        <w:rPr>
          <w:b/>
          <w:bCs/>
        </w:rPr>
      </w:pPr>
    </w:p>
    <w:p w14:paraId="0BEE2482" w14:textId="5D2191DB" w:rsidR="00052386" w:rsidRPr="002F797A" w:rsidRDefault="00052386" w:rsidP="003A13DF">
      <w:pPr>
        <w:ind w:firstLine="0"/>
        <w:rPr>
          <w:b/>
          <w:bCs/>
        </w:rPr>
      </w:pPr>
    </w:p>
    <w:p w14:paraId="6BE569EE" w14:textId="15627A00" w:rsidR="00052386" w:rsidRPr="002F797A" w:rsidRDefault="00052386" w:rsidP="003A13DF">
      <w:pPr>
        <w:ind w:firstLine="0"/>
        <w:rPr>
          <w:b/>
          <w:bCs/>
        </w:rPr>
      </w:pPr>
    </w:p>
    <w:p w14:paraId="7DEF1F66" w14:textId="2C03D966" w:rsidR="00052386" w:rsidRPr="002F797A" w:rsidRDefault="00052386" w:rsidP="003A13DF">
      <w:pPr>
        <w:ind w:firstLine="0"/>
        <w:rPr>
          <w:b/>
          <w:bCs/>
        </w:rPr>
      </w:pPr>
    </w:p>
    <w:p w14:paraId="2AB7F486" w14:textId="3CF50144" w:rsidR="00052386" w:rsidRPr="002F797A" w:rsidRDefault="00052386" w:rsidP="003A13DF">
      <w:pPr>
        <w:ind w:firstLine="0"/>
        <w:rPr>
          <w:b/>
          <w:bCs/>
        </w:rPr>
      </w:pPr>
    </w:p>
    <w:p w14:paraId="1E3E5C3B" w14:textId="1BDE11C8" w:rsidR="00052386" w:rsidRPr="002F797A" w:rsidRDefault="00052386" w:rsidP="003A13DF">
      <w:pPr>
        <w:ind w:firstLine="0"/>
        <w:rPr>
          <w:b/>
          <w:bCs/>
        </w:rPr>
      </w:pPr>
    </w:p>
    <w:p w14:paraId="315CDE74" w14:textId="04692251" w:rsidR="00052386" w:rsidRPr="002F797A" w:rsidRDefault="00052386" w:rsidP="003A13DF">
      <w:pPr>
        <w:ind w:firstLine="0"/>
        <w:rPr>
          <w:b/>
          <w:bCs/>
        </w:rPr>
      </w:pPr>
    </w:p>
    <w:p w14:paraId="50563C24" w14:textId="77777777" w:rsidR="00052386" w:rsidRPr="002F797A" w:rsidRDefault="00052386" w:rsidP="003A13DF">
      <w:pPr>
        <w:ind w:firstLine="0"/>
        <w:rPr>
          <w:b/>
          <w:bCs/>
        </w:rPr>
      </w:pPr>
    </w:p>
    <w:p w14:paraId="1D15A875" w14:textId="2E5D9063" w:rsidR="003A13DF" w:rsidRPr="002F797A" w:rsidRDefault="003A13DF" w:rsidP="003A13DF">
      <w:pPr>
        <w:ind w:firstLine="0"/>
        <w:rPr>
          <w:b/>
          <w:bCs/>
        </w:rPr>
      </w:pPr>
      <w:r w:rsidRPr="002F797A">
        <w:rPr>
          <w:b/>
          <w:bCs/>
        </w:rPr>
        <w:lastRenderedPageBreak/>
        <w:t>Table 1</w:t>
      </w:r>
    </w:p>
    <w:p w14:paraId="1526CA99" w14:textId="399B7081" w:rsidR="003A13DF" w:rsidRPr="002F797A" w:rsidRDefault="003A13DF" w:rsidP="003A13DF">
      <w:pPr>
        <w:ind w:firstLine="0"/>
        <w:rPr>
          <w:i/>
          <w:iCs/>
        </w:rPr>
      </w:pPr>
      <w:r w:rsidRPr="002F797A">
        <w:rPr>
          <w:i/>
          <w:iCs/>
        </w:rPr>
        <w:t xml:space="preserve">Estimated </w:t>
      </w:r>
      <w:r w:rsidR="00DF6BAD" w:rsidRPr="002F797A">
        <w:rPr>
          <w:i/>
          <w:iCs/>
        </w:rPr>
        <w:t>P</w:t>
      </w:r>
      <w:r w:rsidRPr="002F797A">
        <w:rPr>
          <w:i/>
          <w:iCs/>
        </w:rPr>
        <w:t xml:space="preserve">ower </w:t>
      </w:r>
      <w:r w:rsidR="00DF6BAD" w:rsidRPr="002F797A">
        <w:rPr>
          <w:i/>
          <w:iCs/>
        </w:rPr>
        <w:t>S</w:t>
      </w:r>
      <w:r w:rsidRPr="002F797A">
        <w:rPr>
          <w:i/>
          <w:iCs/>
        </w:rPr>
        <w:t xml:space="preserve">imulated </w:t>
      </w:r>
      <w:r w:rsidR="00DF6BAD" w:rsidRPr="002F797A">
        <w:rPr>
          <w:i/>
          <w:iCs/>
        </w:rPr>
        <w:t>U</w:t>
      </w:r>
      <w:r w:rsidRPr="002F797A">
        <w:rPr>
          <w:i/>
          <w:iCs/>
        </w:rPr>
        <w:t xml:space="preserve">sing </w:t>
      </w:r>
      <w:r w:rsidR="00DF6BAD" w:rsidRPr="002F797A">
        <w:rPr>
          <w:i/>
          <w:iCs/>
        </w:rPr>
        <w:t>D</w:t>
      </w:r>
      <w:r w:rsidRPr="002F797A">
        <w:rPr>
          <w:i/>
          <w:iCs/>
        </w:rPr>
        <w:t xml:space="preserve">ifferent </w:t>
      </w:r>
      <w:r w:rsidR="00DF6BAD" w:rsidRPr="002F797A">
        <w:rPr>
          <w:i/>
          <w:iCs/>
        </w:rPr>
        <w:t>V</w:t>
      </w:r>
      <w:r w:rsidRPr="002F797A">
        <w:rPr>
          <w:i/>
          <w:iCs/>
        </w:rPr>
        <w:t xml:space="preserve">alues for </w:t>
      </w:r>
      <w:r w:rsidR="00DF6BAD" w:rsidRPr="002F797A">
        <w:rPr>
          <w:i/>
          <w:iCs/>
        </w:rPr>
        <w:t>E</w:t>
      </w:r>
      <w:r w:rsidRPr="002F797A">
        <w:rPr>
          <w:i/>
          <w:iCs/>
        </w:rPr>
        <w:t xml:space="preserve">ffect </w:t>
      </w:r>
      <w:r w:rsidR="00DF6BAD" w:rsidRPr="002F797A">
        <w:rPr>
          <w:i/>
          <w:iCs/>
        </w:rPr>
        <w:t>S</w:t>
      </w:r>
      <w:r w:rsidRPr="002F797A">
        <w:rPr>
          <w:i/>
          <w:iCs/>
        </w:rPr>
        <w:t xml:space="preserve">ize, </w:t>
      </w:r>
      <w:r w:rsidR="00DF6BAD" w:rsidRPr="002F797A">
        <w:rPr>
          <w:i/>
          <w:iCs/>
        </w:rPr>
        <w:t>N</w:t>
      </w:r>
      <w:r w:rsidRPr="002F797A">
        <w:rPr>
          <w:i/>
          <w:iCs/>
        </w:rPr>
        <w:t xml:space="preserve">umber of </w:t>
      </w:r>
      <w:r w:rsidR="00DF6BAD" w:rsidRPr="002F797A">
        <w:rPr>
          <w:i/>
          <w:iCs/>
        </w:rPr>
        <w:t>M</w:t>
      </w:r>
      <w:r w:rsidRPr="002F797A">
        <w:rPr>
          <w:i/>
          <w:iCs/>
        </w:rPr>
        <w:t xml:space="preserve">easurements, and </w:t>
      </w:r>
      <w:r w:rsidR="00DF6BAD" w:rsidRPr="002F797A">
        <w:rPr>
          <w:i/>
          <w:iCs/>
        </w:rPr>
        <w:t>N</w:t>
      </w:r>
      <w:r w:rsidRPr="002F797A">
        <w:rPr>
          <w:i/>
          <w:iCs/>
        </w:rPr>
        <w:t xml:space="preserve">umber of </w:t>
      </w:r>
      <w:r w:rsidR="00DF6BAD" w:rsidRPr="002F797A">
        <w:rPr>
          <w:i/>
          <w:iCs/>
        </w:rPr>
        <w:t>P</w:t>
      </w:r>
      <w:r w:rsidRPr="002F797A">
        <w:rPr>
          <w:i/>
          <w:iCs/>
        </w:rPr>
        <w:t>articipants.</w:t>
      </w:r>
    </w:p>
    <w:tbl>
      <w:tblPr>
        <w:tblW w:w="7200" w:type="dxa"/>
        <w:tblLook w:val="04A0" w:firstRow="1" w:lastRow="0" w:firstColumn="1" w:lastColumn="0" w:noHBand="0" w:noVBand="1"/>
      </w:tblPr>
      <w:tblGrid>
        <w:gridCol w:w="1500"/>
        <w:gridCol w:w="1500"/>
        <w:gridCol w:w="760"/>
        <w:gridCol w:w="759"/>
        <w:gridCol w:w="759"/>
        <w:gridCol w:w="961"/>
        <w:gridCol w:w="961"/>
      </w:tblGrid>
      <w:tr w:rsidR="00EA6989" w:rsidRPr="002F797A" w14:paraId="51A14EB1" w14:textId="77777777" w:rsidTr="00EA6989">
        <w:trPr>
          <w:trHeight w:val="320"/>
        </w:trPr>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35DCF4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measurements</w:t>
            </w:r>
          </w:p>
        </w:tc>
        <w:tc>
          <w:tcPr>
            <w:tcW w:w="1500" w:type="dxa"/>
            <w:vMerge w:val="restart"/>
            <w:tcBorders>
              <w:top w:val="single" w:sz="12" w:space="0" w:color="auto"/>
              <w:left w:val="single" w:sz="4" w:space="0" w:color="FFFFFF"/>
              <w:bottom w:val="single" w:sz="12" w:space="0" w:color="000000"/>
              <w:right w:val="single" w:sz="4" w:space="0" w:color="FFFFFF"/>
            </w:tcBorders>
            <w:shd w:val="clear" w:color="D9E1F2" w:fill="FFFFFF"/>
            <w:hideMark/>
          </w:tcPr>
          <w:p w14:paraId="50E628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No. of participants</w:t>
            </w:r>
          </w:p>
        </w:tc>
        <w:tc>
          <w:tcPr>
            <w:tcW w:w="4200" w:type="dxa"/>
            <w:gridSpan w:val="5"/>
            <w:tcBorders>
              <w:top w:val="single" w:sz="12" w:space="0" w:color="auto"/>
              <w:left w:val="nil"/>
              <w:bottom w:val="single" w:sz="12" w:space="0" w:color="auto"/>
              <w:right w:val="single" w:sz="4" w:space="0" w:color="FFFFFF"/>
            </w:tcBorders>
            <w:shd w:val="clear" w:color="000000" w:fill="FFFFFF"/>
            <w:noWrap/>
            <w:vAlign w:val="bottom"/>
            <w:hideMark/>
          </w:tcPr>
          <w:p w14:paraId="28B8B9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Effect size</w:t>
            </w:r>
          </w:p>
        </w:tc>
      </w:tr>
      <w:tr w:rsidR="00EA6989" w:rsidRPr="002F797A" w14:paraId="5D6F1101" w14:textId="77777777" w:rsidTr="00EA6989">
        <w:trPr>
          <w:trHeight w:val="320"/>
        </w:trPr>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454C401"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1500" w:type="dxa"/>
            <w:vMerge/>
            <w:tcBorders>
              <w:top w:val="single" w:sz="12" w:space="0" w:color="auto"/>
              <w:left w:val="single" w:sz="4" w:space="0" w:color="FFFFFF"/>
              <w:bottom w:val="single" w:sz="12" w:space="0" w:color="000000"/>
              <w:right w:val="single" w:sz="4" w:space="0" w:color="FFFFFF"/>
            </w:tcBorders>
            <w:vAlign w:val="center"/>
            <w:hideMark/>
          </w:tcPr>
          <w:p w14:paraId="32F01CD3" w14:textId="77777777" w:rsidR="00EA6989" w:rsidRPr="002F797A" w:rsidRDefault="00EA6989" w:rsidP="00EA6989">
            <w:pPr>
              <w:tabs>
                <w:tab w:val="clear" w:pos="3068"/>
              </w:tabs>
              <w:spacing w:line="240" w:lineRule="auto"/>
              <w:ind w:firstLine="0"/>
              <w:rPr>
                <w:rFonts w:eastAsia="Times New Roman" w:cs="Times New Roman"/>
                <w:color w:val="000000"/>
                <w:sz w:val="22"/>
                <w:szCs w:val="22"/>
                <w:shd w:val="clear" w:color="auto" w:fill="auto"/>
                <w:lang w:val="en-IN" w:eastAsia="en-IN"/>
              </w:rPr>
            </w:pPr>
          </w:p>
        </w:tc>
        <w:tc>
          <w:tcPr>
            <w:tcW w:w="760" w:type="dxa"/>
            <w:tcBorders>
              <w:top w:val="nil"/>
              <w:left w:val="nil"/>
              <w:bottom w:val="single" w:sz="12" w:space="0" w:color="auto"/>
              <w:right w:val="single" w:sz="4" w:space="0" w:color="FFFFFF"/>
            </w:tcBorders>
            <w:shd w:val="clear" w:color="D9E1F2" w:fill="FFFFFF"/>
            <w:noWrap/>
            <w:hideMark/>
          </w:tcPr>
          <w:p w14:paraId="408EA8E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1</w:t>
            </w:r>
          </w:p>
        </w:tc>
        <w:tc>
          <w:tcPr>
            <w:tcW w:w="759" w:type="dxa"/>
            <w:tcBorders>
              <w:top w:val="nil"/>
              <w:left w:val="nil"/>
              <w:bottom w:val="single" w:sz="12" w:space="0" w:color="auto"/>
              <w:right w:val="single" w:sz="4" w:space="0" w:color="FFFFFF"/>
            </w:tcBorders>
            <w:shd w:val="clear" w:color="D9E1F2" w:fill="FFFFFF"/>
            <w:noWrap/>
            <w:hideMark/>
          </w:tcPr>
          <w:p w14:paraId="3BF2DFD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2</w:t>
            </w:r>
          </w:p>
        </w:tc>
        <w:tc>
          <w:tcPr>
            <w:tcW w:w="759" w:type="dxa"/>
            <w:tcBorders>
              <w:top w:val="nil"/>
              <w:left w:val="nil"/>
              <w:bottom w:val="single" w:sz="12" w:space="0" w:color="auto"/>
              <w:right w:val="single" w:sz="4" w:space="0" w:color="FFFFFF"/>
            </w:tcBorders>
            <w:shd w:val="clear" w:color="D9E1F2" w:fill="FFFFFF"/>
            <w:noWrap/>
            <w:hideMark/>
          </w:tcPr>
          <w:p w14:paraId="6F81215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3</w:t>
            </w:r>
          </w:p>
        </w:tc>
        <w:tc>
          <w:tcPr>
            <w:tcW w:w="961" w:type="dxa"/>
            <w:tcBorders>
              <w:top w:val="nil"/>
              <w:left w:val="nil"/>
              <w:bottom w:val="single" w:sz="12" w:space="0" w:color="auto"/>
              <w:right w:val="single" w:sz="4" w:space="0" w:color="FFFFFF"/>
            </w:tcBorders>
            <w:shd w:val="clear" w:color="D9E1F2" w:fill="FFFFFF"/>
            <w:noWrap/>
            <w:hideMark/>
          </w:tcPr>
          <w:p w14:paraId="47E95E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4</w:t>
            </w:r>
          </w:p>
        </w:tc>
        <w:tc>
          <w:tcPr>
            <w:tcW w:w="961" w:type="dxa"/>
            <w:tcBorders>
              <w:top w:val="nil"/>
              <w:left w:val="nil"/>
              <w:bottom w:val="single" w:sz="12" w:space="0" w:color="auto"/>
              <w:right w:val="single" w:sz="4" w:space="0" w:color="FFFFFF"/>
            </w:tcBorders>
            <w:shd w:val="clear" w:color="D9E1F2" w:fill="FFFFFF"/>
            <w:noWrap/>
            <w:hideMark/>
          </w:tcPr>
          <w:p w14:paraId="5EC8EE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0.5</w:t>
            </w:r>
          </w:p>
        </w:tc>
      </w:tr>
      <w:tr w:rsidR="00EA6989" w:rsidRPr="002F797A" w14:paraId="66CBFC87"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8EC2B8F"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74FB8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862551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F67D92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9.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E02A02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5C7FE0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468E2A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r>
      <w:tr w:rsidR="00EA6989" w:rsidRPr="002F797A" w14:paraId="16AF3CBA"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AA3BB68"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6596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11259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2DCD7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9.3</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D4F65D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A02631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8A114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0</w:t>
            </w:r>
          </w:p>
        </w:tc>
      </w:tr>
      <w:tr w:rsidR="00EA6989" w:rsidRPr="002F797A" w14:paraId="21981E9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BB966F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72B0D35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4A7E1B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78AAC6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8.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E04C8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88BE1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946F0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7</w:t>
            </w:r>
          </w:p>
        </w:tc>
      </w:tr>
      <w:tr w:rsidR="00EA6989" w:rsidRPr="002F797A" w14:paraId="34E2D4BC"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3DB147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6AC481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56325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8.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7D5C5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7.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F071C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60E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4.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4EC361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5</w:t>
            </w:r>
          </w:p>
        </w:tc>
      </w:tr>
      <w:tr w:rsidR="00EA6989" w:rsidRPr="002F797A" w14:paraId="2169C6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D0810B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976A70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F1BFE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2.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B17D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1AF868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5.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5C8AB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E6B31F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48B27E48"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71EA2B1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F84733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743E44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3.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298A06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5.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44F576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5.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2D7FFA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6.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377743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3.9</w:t>
            </w:r>
          </w:p>
        </w:tc>
      </w:tr>
      <w:tr w:rsidR="00EA6989" w:rsidRPr="002F797A" w14:paraId="38D17A3E"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02A36667"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19C338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0712E5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7.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10B92D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40D87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0.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615AAE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49230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5</w:t>
            </w:r>
          </w:p>
        </w:tc>
      </w:tr>
      <w:tr w:rsidR="00EA6989" w:rsidRPr="002F797A" w14:paraId="715AEE53"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74B66E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2B87A1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7A30EF6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25DA9A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4.9</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E4224B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6.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6568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EB2EDD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r>
      <w:tr w:rsidR="00EA6989" w:rsidRPr="002F797A" w14:paraId="5E418454"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875E036"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D274D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7D18E2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6.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5D478CA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2</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CEB4FF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A66744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7882D6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2D0B136B" w14:textId="77777777" w:rsidTr="00A27A30">
        <w:trPr>
          <w:trHeight w:val="32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27E7D29"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19943D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6718712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FB8FC7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3.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6BB512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B24334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6D0384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47289FA1" w14:textId="77777777" w:rsidTr="00A27A30">
        <w:trPr>
          <w:trHeight w:val="320"/>
        </w:trPr>
        <w:tc>
          <w:tcPr>
            <w:tcW w:w="1500" w:type="dxa"/>
            <w:tcBorders>
              <w:top w:val="nil"/>
              <w:left w:val="single" w:sz="4" w:space="0" w:color="FFFFFF"/>
              <w:bottom w:val="nil"/>
              <w:right w:val="single" w:sz="4" w:space="0" w:color="FFFFFF"/>
            </w:tcBorders>
            <w:shd w:val="clear" w:color="auto" w:fill="FFFFFF" w:themeFill="background1"/>
            <w:noWrap/>
            <w:vAlign w:val="center"/>
            <w:hideMark/>
          </w:tcPr>
          <w:p w14:paraId="1CF4C8D0"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5</w:t>
            </w:r>
          </w:p>
        </w:tc>
        <w:tc>
          <w:tcPr>
            <w:tcW w:w="1500" w:type="dxa"/>
            <w:tcBorders>
              <w:top w:val="nil"/>
              <w:left w:val="nil"/>
              <w:bottom w:val="nil"/>
              <w:right w:val="single" w:sz="4" w:space="0" w:color="FFFFFF"/>
            </w:tcBorders>
            <w:shd w:val="clear" w:color="auto" w:fill="FFFFFF" w:themeFill="background1"/>
            <w:noWrap/>
            <w:vAlign w:val="center"/>
            <w:hideMark/>
          </w:tcPr>
          <w:p w14:paraId="75C89E5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nil"/>
              <w:right w:val="single" w:sz="4" w:space="0" w:color="FFFFFF"/>
            </w:tcBorders>
            <w:shd w:val="clear" w:color="auto" w:fill="FFFFFF" w:themeFill="background1"/>
            <w:noWrap/>
            <w:vAlign w:val="center"/>
            <w:hideMark/>
          </w:tcPr>
          <w:p w14:paraId="2C6F541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4.3</w:t>
            </w:r>
          </w:p>
        </w:tc>
        <w:tc>
          <w:tcPr>
            <w:tcW w:w="759" w:type="dxa"/>
            <w:tcBorders>
              <w:top w:val="nil"/>
              <w:left w:val="nil"/>
              <w:bottom w:val="nil"/>
              <w:right w:val="single" w:sz="4" w:space="0" w:color="FFFFFF"/>
            </w:tcBorders>
            <w:shd w:val="clear" w:color="auto" w:fill="FFFFFF" w:themeFill="background1"/>
            <w:noWrap/>
            <w:vAlign w:val="center"/>
            <w:hideMark/>
          </w:tcPr>
          <w:p w14:paraId="45F999C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1.4</w:t>
            </w:r>
          </w:p>
        </w:tc>
        <w:tc>
          <w:tcPr>
            <w:tcW w:w="759" w:type="dxa"/>
            <w:tcBorders>
              <w:top w:val="nil"/>
              <w:left w:val="nil"/>
              <w:bottom w:val="nil"/>
              <w:right w:val="single" w:sz="4" w:space="0" w:color="FFFFFF"/>
            </w:tcBorders>
            <w:shd w:val="clear" w:color="auto" w:fill="FFFFFF" w:themeFill="background1"/>
            <w:noWrap/>
            <w:vAlign w:val="center"/>
            <w:hideMark/>
          </w:tcPr>
          <w:p w14:paraId="138DFDB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5.0</w:t>
            </w:r>
          </w:p>
        </w:tc>
        <w:tc>
          <w:tcPr>
            <w:tcW w:w="961" w:type="dxa"/>
            <w:tcBorders>
              <w:top w:val="nil"/>
              <w:left w:val="nil"/>
              <w:bottom w:val="nil"/>
              <w:right w:val="single" w:sz="4" w:space="0" w:color="FFFFFF"/>
            </w:tcBorders>
            <w:shd w:val="clear" w:color="auto" w:fill="FFFFFF" w:themeFill="background1"/>
            <w:noWrap/>
            <w:vAlign w:val="center"/>
            <w:hideMark/>
          </w:tcPr>
          <w:p w14:paraId="494BA18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4</w:t>
            </w:r>
          </w:p>
        </w:tc>
        <w:tc>
          <w:tcPr>
            <w:tcW w:w="961" w:type="dxa"/>
            <w:tcBorders>
              <w:top w:val="nil"/>
              <w:left w:val="nil"/>
              <w:bottom w:val="nil"/>
              <w:right w:val="single" w:sz="4" w:space="0" w:color="FFFFFF"/>
            </w:tcBorders>
            <w:shd w:val="clear" w:color="auto" w:fill="FFFFFF" w:themeFill="background1"/>
            <w:noWrap/>
            <w:vAlign w:val="center"/>
            <w:hideMark/>
          </w:tcPr>
          <w:p w14:paraId="757FE95E"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2.7</w:t>
            </w:r>
          </w:p>
        </w:tc>
      </w:tr>
      <w:tr w:rsidR="00EA6989" w:rsidRPr="002F797A" w14:paraId="3072EB1F" w14:textId="77777777" w:rsidTr="00A27A30">
        <w:trPr>
          <w:trHeight w:val="320"/>
        </w:trPr>
        <w:tc>
          <w:tcPr>
            <w:tcW w:w="1500" w:type="dxa"/>
            <w:tcBorders>
              <w:top w:val="single" w:sz="4" w:space="0" w:color="FFFFFF"/>
              <w:left w:val="single" w:sz="4" w:space="0" w:color="FFFFFF"/>
              <w:bottom w:val="single" w:sz="4" w:space="0" w:color="FFFFFF"/>
              <w:right w:val="single" w:sz="4" w:space="0" w:color="FFFFFF"/>
            </w:tcBorders>
            <w:shd w:val="clear" w:color="auto" w:fill="FFFFFF" w:themeFill="background1"/>
            <w:noWrap/>
            <w:vAlign w:val="center"/>
            <w:hideMark/>
          </w:tcPr>
          <w:p w14:paraId="7C80AD4A"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6F84ECD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97FB33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1.0</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30B82E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1.4</w:t>
            </w:r>
          </w:p>
        </w:tc>
        <w:tc>
          <w:tcPr>
            <w:tcW w:w="759"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3BAA832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1.0</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177767A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6</w:t>
            </w:r>
          </w:p>
        </w:tc>
        <w:tc>
          <w:tcPr>
            <w:tcW w:w="961" w:type="dxa"/>
            <w:tcBorders>
              <w:top w:val="single" w:sz="4" w:space="0" w:color="FFFFFF"/>
              <w:left w:val="nil"/>
              <w:bottom w:val="single" w:sz="4" w:space="0" w:color="FFFFFF"/>
              <w:right w:val="single" w:sz="4" w:space="0" w:color="FFFFFF"/>
            </w:tcBorders>
            <w:shd w:val="clear" w:color="auto" w:fill="FFFFFF" w:themeFill="background1"/>
            <w:noWrap/>
            <w:vAlign w:val="center"/>
            <w:hideMark/>
          </w:tcPr>
          <w:p w14:paraId="5AD1749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r>
      <w:tr w:rsidR="00EA6989" w:rsidRPr="002F797A" w14:paraId="680C5C27"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43B2E06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405879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D2AF3E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3DB986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5.5</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A722C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3.3</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391CC52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7</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1FC51D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4D3236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D383682"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08FFA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E7AD8B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2.8</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9D7D3F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7.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7EAB5F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7.5</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54AB4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53B08F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7268B2BE"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302DB93"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6FAE5B1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0EEA30A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959CE6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154F83A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1</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679A54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3C5B2C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10D69E3C"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359E082D"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AAC8895"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180074A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5.4</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486F65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6.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28A4534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63.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31A7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A8F26F6"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3</w:t>
            </w:r>
          </w:p>
        </w:tc>
      </w:tr>
      <w:tr w:rsidR="00EA6989" w:rsidRPr="002F797A" w14:paraId="08FCF31B"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148128BC"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3A046BF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6AEE15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23.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0E085F3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8.1</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2397DD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8.4</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229CCE0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8.6</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7498122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877A80D"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6B070861"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07D96C93"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3B26F647"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0.7</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60C2E87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74.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305C3169"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6.8</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5BE0545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9</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4811A870"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056AB5E5" w14:textId="77777777" w:rsidTr="00A27A30">
        <w:trPr>
          <w:trHeight w:val="280"/>
        </w:trPr>
        <w:tc>
          <w:tcPr>
            <w:tcW w:w="1500" w:type="dxa"/>
            <w:tcBorders>
              <w:top w:val="nil"/>
              <w:left w:val="single" w:sz="4" w:space="0" w:color="FFFFFF"/>
              <w:bottom w:val="single" w:sz="4" w:space="0" w:color="FFFFFF"/>
              <w:right w:val="single" w:sz="4" w:space="0" w:color="FFFFFF"/>
            </w:tcBorders>
            <w:shd w:val="clear" w:color="auto" w:fill="FFFFFF" w:themeFill="background1"/>
            <w:noWrap/>
            <w:vAlign w:val="center"/>
            <w:hideMark/>
          </w:tcPr>
          <w:p w14:paraId="5176F2F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4" w:space="0" w:color="FFFFFF"/>
              <w:right w:val="single" w:sz="4" w:space="0" w:color="FFFFFF"/>
            </w:tcBorders>
            <w:shd w:val="clear" w:color="auto" w:fill="FFFFFF" w:themeFill="background1"/>
            <w:noWrap/>
            <w:vAlign w:val="center"/>
            <w:hideMark/>
          </w:tcPr>
          <w:p w14:paraId="5B54757A"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0</w:t>
            </w:r>
          </w:p>
        </w:tc>
        <w:tc>
          <w:tcPr>
            <w:tcW w:w="760" w:type="dxa"/>
            <w:tcBorders>
              <w:top w:val="nil"/>
              <w:left w:val="nil"/>
              <w:bottom w:val="single" w:sz="4" w:space="0" w:color="FFFFFF"/>
              <w:right w:val="single" w:sz="4" w:space="0" w:color="FFFFFF"/>
            </w:tcBorders>
            <w:shd w:val="clear" w:color="auto" w:fill="FFFFFF" w:themeFill="background1"/>
            <w:noWrap/>
            <w:vAlign w:val="center"/>
            <w:hideMark/>
          </w:tcPr>
          <w:p w14:paraId="522BB18B"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37.0</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714714BC"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84.6</w:t>
            </w:r>
          </w:p>
        </w:tc>
        <w:tc>
          <w:tcPr>
            <w:tcW w:w="759" w:type="dxa"/>
            <w:tcBorders>
              <w:top w:val="nil"/>
              <w:left w:val="nil"/>
              <w:bottom w:val="single" w:sz="4" w:space="0" w:color="FFFFFF"/>
              <w:right w:val="single" w:sz="4" w:space="0" w:color="FFFFFF"/>
            </w:tcBorders>
            <w:shd w:val="clear" w:color="auto" w:fill="FFFFFF" w:themeFill="background1"/>
            <w:noWrap/>
            <w:vAlign w:val="center"/>
            <w:hideMark/>
          </w:tcPr>
          <w:p w14:paraId="4EF3581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2</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68869A68"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4" w:space="0" w:color="FFFFFF"/>
              <w:right w:val="single" w:sz="4" w:space="0" w:color="FFFFFF"/>
            </w:tcBorders>
            <w:shd w:val="clear" w:color="auto" w:fill="FFFFFF" w:themeFill="background1"/>
            <w:noWrap/>
            <w:vAlign w:val="center"/>
            <w:hideMark/>
          </w:tcPr>
          <w:p w14:paraId="0EDE68E4"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r w:rsidR="00EA6989" w:rsidRPr="002F797A" w14:paraId="6107E16D" w14:textId="77777777" w:rsidTr="00A27A30">
        <w:trPr>
          <w:trHeight w:val="287"/>
        </w:trPr>
        <w:tc>
          <w:tcPr>
            <w:tcW w:w="1500" w:type="dxa"/>
            <w:tcBorders>
              <w:top w:val="nil"/>
              <w:left w:val="single" w:sz="4" w:space="0" w:color="FFFFFF"/>
              <w:bottom w:val="single" w:sz="12" w:space="0" w:color="auto"/>
              <w:right w:val="single" w:sz="4" w:space="0" w:color="FFFFFF"/>
            </w:tcBorders>
            <w:shd w:val="clear" w:color="auto" w:fill="FFFFFF" w:themeFill="background1"/>
            <w:noWrap/>
            <w:vAlign w:val="center"/>
            <w:hideMark/>
          </w:tcPr>
          <w:p w14:paraId="69D0B51B" w14:textId="77777777" w:rsidR="00EA6989" w:rsidRPr="002F797A" w:rsidRDefault="00EA6989" w:rsidP="00250067">
            <w:pPr>
              <w:tabs>
                <w:tab w:val="clear" w:pos="3068"/>
              </w:tabs>
              <w:spacing w:line="240" w:lineRule="auto"/>
              <w:ind w:firstLine="0"/>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 </w:t>
            </w:r>
          </w:p>
        </w:tc>
        <w:tc>
          <w:tcPr>
            <w:tcW w:w="1500" w:type="dxa"/>
            <w:tcBorders>
              <w:top w:val="nil"/>
              <w:left w:val="nil"/>
              <w:bottom w:val="single" w:sz="12" w:space="0" w:color="auto"/>
              <w:right w:val="single" w:sz="4" w:space="0" w:color="FFFFFF"/>
            </w:tcBorders>
            <w:shd w:val="clear" w:color="auto" w:fill="FFFFFF" w:themeFill="background1"/>
            <w:noWrap/>
            <w:vAlign w:val="center"/>
            <w:hideMark/>
          </w:tcPr>
          <w:p w14:paraId="06C0BF6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50</w:t>
            </w:r>
          </w:p>
        </w:tc>
        <w:tc>
          <w:tcPr>
            <w:tcW w:w="760" w:type="dxa"/>
            <w:tcBorders>
              <w:top w:val="nil"/>
              <w:left w:val="nil"/>
              <w:bottom w:val="single" w:sz="12" w:space="0" w:color="auto"/>
              <w:right w:val="single" w:sz="4" w:space="0" w:color="FFFFFF"/>
            </w:tcBorders>
            <w:shd w:val="clear" w:color="auto" w:fill="FFFFFF" w:themeFill="background1"/>
            <w:noWrap/>
            <w:vAlign w:val="center"/>
            <w:hideMark/>
          </w:tcPr>
          <w:p w14:paraId="2B7A954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42.8</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18BE7322"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0.4</w:t>
            </w:r>
          </w:p>
        </w:tc>
        <w:tc>
          <w:tcPr>
            <w:tcW w:w="759" w:type="dxa"/>
            <w:tcBorders>
              <w:top w:val="nil"/>
              <w:left w:val="nil"/>
              <w:bottom w:val="single" w:sz="12" w:space="0" w:color="auto"/>
              <w:right w:val="single" w:sz="4" w:space="0" w:color="FFFFFF"/>
            </w:tcBorders>
            <w:shd w:val="clear" w:color="auto" w:fill="FFFFFF" w:themeFill="background1"/>
            <w:noWrap/>
            <w:vAlign w:val="center"/>
            <w:hideMark/>
          </w:tcPr>
          <w:p w14:paraId="5D538FC1"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99.8</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69BEC5FD"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c>
          <w:tcPr>
            <w:tcW w:w="961" w:type="dxa"/>
            <w:tcBorders>
              <w:top w:val="nil"/>
              <w:left w:val="nil"/>
              <w:bottom w:val="single" w:sz="12" w:space="0" w:color="auto"/>
              <w:right w:val="single" w:sz="4" w:space="0" w:color="FFFFFF"/>
            </w:tcBorders>
            <w:shd w:val="clear" w:color="auto" w:fill="FFFFFF" w:themeFill="background1"/>
            <w:noWrap/>
            <w:vAlign w:val="center"/>
            <w:hideMark/>
          </w:tcPr>
          <w:p w14:paraId="56BE63CF" w14:textId="77777777" w:rsidR="00EA6989" w:rsidRPr="002F797A" w:rsidRDefault="00EA6989" w:rsidP="00EA6989">
            <w:pPr>
              <w:tabs>
                <w:tab w:val="clear" w:pos="3068"/>
              </w:tabs>
              <w:spacing w:line="240" w:lineRule="auto"/>
              <w:ind w:firstLine="0"/>
              <w:jc w:val="center"/>
              <w:rPr>
                <w:rFonts w:eastAsia="Times New Roman" w:cs="Times New Roman"/>
                <w:color w:val="000000"/>
                <w:sz w:val="22"/>
                <w:szCs w:val="22"/>
                <w:shd w:val="clear" w:color="auto" w:fill="auto"/>
                <w:lang w:val="en-IN" w:eastAsia="en-IN"/>
              </w:rPr>
            </w:pPr>
            <w:r w:rsidRPr="002F797A">
              <w:rPr>
                <w:rFonts w:eastAsia="Times New Roman" w:cs="Times New Roman"/>
                <w:color w:val="000000"/>
                <w:sz w:val="22"/>
                <w:szCs w:val="22"/>
                <w:shd w:val="clear" w:color="auto" w:fill="auto"/>
                <w:lang w:val="en-IN" w:eastAsia="en-IN"/>
              </w:rPr>
              <w:t>100.0</w:t>
            </w:r>
          </w:p>
        </w:tc>
      </w:tr>
    </w:tbl>
    <w:p w14:paraId="126BD08D" w14:textId="77777777" w:rsidR="007C1878" w:rsidRPr="002F797A" w:rsidRDefault="007C1878" w:rsidP="003A13DF">
      <w:pPr>
        <w:ind w:firstLine="0"/>
      </w:pPr>
    </w:p>
    <w:p w14:paraId="0261C30B" w14:textId="07509D75" w:rsidR="001240F7" w:rsidRPr="002F797A" w:rsidRDefault="002135D3" w:rsidP="00F56FFE">
      <w:pPr>
        <w:rPr>
          <w:shd w:val="clear" w:color="auto" w:fill="auto"/>
          <w:lang w:eastAsia="ja-JP"/>
        </w:rPr>
      </w:pPr>
      <w:r w:rsidRPr="002F797A">
        <w:rPr>
          <w:shd w:val="clear" w:color="auto" w:fill="auto"/>
          <w:lang w:eastAsia="ja-JP"/>
        </w:rPr>
        <w:t>Based on the</w:t>
      </w:r>
      <w:r w:rsidR="001771D5" w:rsidRPr="002F797A">
        <w:rPr>
          <w:shd w:val="clear" w:color="auto" w:fill="auto"/>
          <w:lang w:eastAsia="ja-JP"/>
        </w:rPr>
        <w:t>se</w:t>
      </w:r>
      <w:r w:rsidRPr="002F797A">
        <w:rPr>
          <w:shd w:val="clear" w:color="auto" w:fill="auto"/>
          <w:lang w:eastAsia="ja-JP"/>
        </w:rPr>
        <w:t xml:space="preserve"> results, </w:t>
      </w:r>
      <w:r w:rsidR="001771D5" w:rsidRPr="002F797A">
        <w:rPr>
          <w:shd w:val="clear" w:color="auto" w:fill="auto"/>
          <w:lang w:eastAsia="ja-JP"/>
        </w:rPr>
        <w:t xml:space="preserve">we decided to run the final set of pilot tests with 30 measurements. We decided on six training </w:t>
      </w:r>
      <w:r w:rsidR="005E521A" w:rsidRPr="002F797A">
        <w:t>trial</w:t>
      </w:r>
      <w:r w:rsidR="001771D5" w:rsidRPr="002F797A">
        <w:rPr>
          <w:shd w:val="clear" w:color="auto" w:fill="auto"/>
          <w:lang w:eastAsia="ja-JP"/>
        </w:rPr>
        <w:t>s</w:t>
      </w:r>
      <w:r w:rsidR="005E521A" w:rsidRPr="002F797A">
        <w:rPr>
          <w:shd w:val="clear" w:color="auto" w:fill="auto"/>
          <w:lang w:eastAsia="ja-JP"/>
        </w:rPr>
        <w:t xml:space="preserve"> (two trials for each type of CS)</w:t>
      </w:r>
      <w:r w:rsidR="001771D5" w:rsidRPr="002F797A">
        <w:rPr>
          <w:shd w:val="clear" w:color="auto" w:fill="auto"/>
          <w:lang w:eastAsia="ja-JP"/>
        </w:rPr>
        <w:t xml:space="preserve"> before the baseline phase, 24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s between the baseline and </w:t>
      </w:r>
      <w:r w:rsidR="00750F1E" w:rsidRPr="002F797A">
        <w:t>test</w:t>
      </w:r>
      <w:r w:rsidR="001771D5" w:rsidRPr="002F797A">
        <w:rPr>
          <w:shd w:val="clear" w:color="auto" w:fill="auto"/>
          <w:lang w:eastAsia="ja-JP"/>
        </w:rPr>
        <w:t xml:space="preserve"> phases, and additionally one </w:t>
      </w:r>
      <w:r w:rsidR="00DF0BEF" w:rsidRPr="002F797A">
        <w:rPr>
          <w:shd w:val="clear" w:color="auto" w:fill="auto"/>
          <w:lang w:eastAsia="ja-JP"/>
        </w:rPr>
        <w:t xml:space="preserve">acquisition </w:t>
      </w:r>
      <w:r w:rsidR="005E521A" w:rsidRPr="002F797A">
        <w:t>trial</w:t>
      </w:r>
      <w:r w:rsidR="001771D5" w:rsidRPr="002F797A">
        <w:rPr>
          <w:shd w:val="clear" w:color="auto" w:fill="auto"/>
          <w:lang w:eastAsia="ja-JP"/>
        </w:rPr>
        <w:t xml:space="preserve"> pair for reinforcement after two test trial pairs during the </w:t>
      </w:r>
      <w:r w:rsidR="00750F1E" w:rsidRPr="002F797A">
        <w:t>test</w:t>
      </w:r>
      <w:r w:rsidR="001771D5" w:rsidRPr="002F797A">
        <w:rPr>
          <w:shd w:val="clear" w:color="auto" w:fill="auto"/>
          <w:lang w:eastAsia="ja-JP"/>
        </w:rPr>
        <w:t xml:space="preserve"> phase.</w:t>
      </w:r>
      <w:r w:rsidR="00525FE2" w:rsidRPr="002F797A">
        <w:rPr>
          <w:shd w:val="clear" w:color="auto" w:fill="auto"/>
          <w:lang w:eastAsia="ja-JP"/>
        </w:rPr>
        <w:t xml:space="preserve"> With a minimum of five measurements in the baseline phase, and a minimum of 15 measurements in the </w:t>
      </w:r>
      <w:r w:rsidR="00750F1E" w:rsidRPr="002F797A">
        <w:t>test</w:t>
      </w:r>
      <w:r w:rsidR="00525FE2" w:rsidRPr="002F797A">
        <w:rPr>
          <w:shd w:val="clear" w:color="auto" w:fill="auto"/>
          <w:lang w:eastAsia="ja-JP"/>
        </w:rPr>
        <w:t xml:space="preserve"> phase, this design allows for 11 possible randomizations.</w:t>
      </w:r>
      <w:r w:rsidR="001771D5" w:rsidRPr="002F797A">
        <w:rPr>
          <w:shd w:val="clear" w:color="auto" w:fill="auto"/>
          <w:lang w:eastAsia="ja-JP"/>
        </w:rPr>
        <w:t xml:space="preserve"> </w:t>
      </w:r>
      <w:r w:rsidR="00525FE2" w:rsidRPr="002F797A">
        <w:rPr>
          <w:shd w:val="clear" w:color="auto" w:fill="auto"/>
          <w:lang w:eastAsia="ja-JP"/>
        </w:rPr>
        <w:t xml:space="preserve">Depending on the number of measurements in the </w:t>
      </w:r>
      <w:r w:rsidR="00750F1E" w:rsidRPr="002F797A">
        <w:t>test</w:t>
      </w:r>
      <w:r w:rsidR="00525FE2" w:rsidRPr="002F797A">
        <w:rPr>
          <w:shd w:val="clear" w:color="auto" w:fill="auto"/>
          <w:lang w:eastAsia="ja-JP"/>
        </w:rPr>
        <w:t xml:space="preserve"> phase which will vary based on the </w:t>
      </w:r>
      <w:r w:rsidR="00750F1E" w:rsidRPr="002F797A">
        <w:t>test</w:t>
      </w:r>
      <w:r w:rsidR="00525FE2" w:rsidRPr="002F797A">
        <w:rPr>
          <w:shd w:val="clear" w:color="auto" w:fill="auto"/>
          <w:lang w:eastAsia="ja-JP"/>
        </w:rPr>
        <w:t xml:space="preserve"> phase start point selected, the experiment could theoretically consist of 104 to 114 </w:t>
      </w:r>
      <w:r w:rsidR="005E521A" w:rsidRPr="002F797A">
        <w:t>trial</w:t>
      </w:r>
      <w:r w:rsidR="00525FE2" w:rsidRPr="002F797A">
        <w:rPr>
          <w:shd w:val="clear" w:color="auto" w:fill="auto"/>
          <w:lang w:eastAsia="ja-JP"/>
        </w:rPr>
        <w:t xml:space="preserve">s. This is the design we intend to follow in the final experiment with </w:t>
      </w:r>
      <w:r w:rsidR="00EA6989" w:rsidRPr="002F797A">
        <w:rPr>
          <w:shd w:val="clear" w:color="auto" w:fill="auto"/>
          <w:lang w:eastAsia="ja-JP"/>
        </w:rPr>
        <w:t>30</w:t>
      </w:r>
      <w:r w:rsidR="00525FE2" w:rsidRPr="002F797A">
        <w:rPr>
          <w:shd w:val="clear" w:color="auto" w:fill="auto"/>
          <w:lang w:eastAsia="ja-JP"/>
        </w:rPr>
        <w:t xml:space="preserve"> participants</w:t>
      </w:r>
      <w:r w:rsidR="00176F07" w:rsidRPr="002F797A">
        <w:rPr>
          <w:shd w:val="clear" w:color="auto" w:fill="auto"/>
          <w:lang w:eastAsia="ja-JP"/>
        </w:rPr>
        <w:t xml:space="preserve"> (Figure 2)</w:t>
      </w:r>
      <w:r w:rsidR="00525FE2" w:rsidRPr="002F797A">
        <w:rPr>
          <w:shd w:val="clear" w:color="auto" w:fill="auto"/>
          <w:lang w:eastAsia="ja-JP"/>
        </w:rPr>
        <w:t>.</w:t>
      </w:r>
    </w:p>
    <w:p w14:paraId="7A15DE96" w14:textId="59C52AB2" w:rsidR="00176F07" w:rsidRPr="002F797A" w:rsidRDefault="00176F07" w:rsidP="00176F07">
      <w:pPr>
        <w:ind w:firstLine="0"/>
        <w:rPr>
          <w:b/>
          <w:bCs/>
          <w:shd w:val="clear" w:color="auto" w:fill="auto"/>
          <w:lang w:eastAsia="ja-JP"/>
        </w:rPr>
      </w:pPr>
      <w:r w:rsidRPr="002F797A">
        <w:rPr>
          <w:b/>
          <w:bCs/>
          <w:shd w:val="clear" w:color="auto" w:fill="auto"/>
          <w:lang w:eastAsia="ja-JP"/>
        </w:rPr>
        <w:lastRenderedPageBreak/>
        <w:t>Figure 2</w:t>
      </w:r>
    </w:p>
    <w:p w14:paraId="7C03DD41" w14:textId="20C22FE3" w:rsidR="00176F07" w:rsidRPr="002F797A" w:rsidRDefault="00176F07" w:rsidP="00176F07">
      <w:pPr>
        <w:ind w:firstLine="0"/>
        <w:rPr>
          <w:i/>
          <w:iCs/>
          <w:shd w:val="clear" w:color="auto" w:fill="auto"/>
          <w:lang w:eastAsia="ja-JP"/>
        </w:rPr>
      </w:pPr>
      <w:r w:rsidRPr="002F797A">
        <w:rPr>
          <w:i/>
          <w:iCs/>
          <w:shd w:val="clear" w:color="auto" w:fill="auto"/>
          <w:lang w:eastAsia="ja-JP"/>
        </w:rPr>
        <w:t>Final Design With 30 Measurements.</w:t>
      </w:r>
    </w:p>
    <w:p w14:paraId="501DED37" w14:textId="645F558F" w:rsidR="00176F07" w:rsidRPr="002F797A" w:rsidRDefault="00764DA2" w:rsidP="00176F07">
      <w:pPr>
        <w:ind w:firstLine="0"/>
        <w:rPr>
          <w:shd w:val="clear" w:color="auto" w:fill="auto"/>
          <w:lang w:eastAsia="ja-JP"/>
        </w:rPr>
      </w:pPr>
      <w:r w:rsidRPr="002F797A">
        <w:rPr>
          <w:shd w:val="clear" w:color="auto" w:fill="auto"/>
          <w:lang w:eastAsia="ja-JP"/>
        </w:rPr>
        <w:t>[INSERT FIGURE 2 HERE]</w:t>
      </w:r>
    </w:p>
    <w:p w14:paraId="3022E706" w14:textId="132E4716" w:rsidR="00525FE2" w:rsidRPr="002F797A" w:rsidRDefault="00525FE2" w:rsidP="00AC5D33">
      <w:pPr>
        <w:pStyle w:val="Heading2"/>
        <w:rPr>
          <w:shd w:val="clear" w:color="auto" w:fill="auto"/>
          <w:lang w:eastAsia="ja-JP"/>
        </w:rPr>
      </w:pPr>
      <w:r w:rsidRPr="002F797A">
        <w:rPr>
          <w:shd w:val="clear" w:color="auto" w:fill="auto"/>
          <w:lang w:eastAsia="ja-JP"/>
        </w:rPr>
        <w:t>Pilot Tests</w:t>
      </w:r>
    </w:p>
    <w:p w14:paraId="7169D4CE" w14:textId="1BF10F5E" w:rsidR="00525FE2" w:rsidRPr="002F797A" w:rsidRDefault="00DE1B6A" w:rsidP="00F56FFE">
      <w:r w:rsidRPr="002F797A">
        <w:rPr>
          <w:shd w:val="clear" w:color="auto" w:fill="auto"/>
          <w:lang w:eastAsia="ja-JP"/>
        </w:rPr>
        <w:t xml:space="preserve">As mentioned previously, the initial nine pilot tests resulted in extremely small (and </w:t>
      </w:r>
      <w:r w:rsidR="004702BC" w:rsidRPr="002F797A">
        <w:rPr>
          <w:shd w:val="clear" w:color="auto" w:fill="auto"/>
          <w:lang w:eastAsia="ja-JP"/>
        </w:rPr>
        <w:t>a few</w:t>
      </w:r>
      <w:r w:rsidRPr="002F797A">
        <w:rPr>
          <w:shd w:val="clear" w:color="auto" w:fill="auto"/>
          <w:lang w:eastAsia="ja-JP"/>
        </w:rPr>
        <w:t xml:space="preserve"> negative) effect sizes. </w:t>
      </w:r>
      <w:r w:rsidRPr="002F797A">
        <w:t>The average</w:t>
      </w:r>
      <w:r w:rsidR="0035796E" w:rsidRPr="002F797A">
        <w:t xml:space="preserve"> MD</w:t>
      </w:r>
      <w:r w:rsidRPr="002F797A">
        <w:t xml:space="preserve"> effect size was -0.037, with a maximum of 0.143 and a minimum of -0.4</w:t>
      </w:r>
      <w:r w:rsidR="009C58E9" w:rsidRPr="002F797A">
        <w:t>00</w:t>
      </w:r>
      <w:r w:rsidRPr="002F797A">
        <w:t xml:space="preserve">. </w:t>
      </w:r>
      <w:r w:rsidR="008F17BC" w:rsidRPr="002F797A">
        <w:t xml:space="preserve">The low effect sizes </w:t>
      </w:r>
      <w:r w:rsidR="00946E0B" w:rsidRPr="002F797A">
        <w:t xml:space="preserve">indicated that the final design would need </w:t>
      </w:r>
      <w:proofErr w:type="gramStart"/>
      <w:r w:rsidR="00946E0B" w:rsidRPr="002F797A">
        <w:t>a large number of</w:t>
      </w:r>
      <w:proofErr w:type="gramEnd"/>
      <w:r w:rsidR="00946E0B" w:rsidRPr="002F797A">
        <w:t xml:space="preserve"> measurements and participants to achieve sufficient power in the RT. </w:t>
      </w:r>
      <w:r w:rsidR="00403650" w:rsidRPr="002F797A">
        <w:t>The first seven of these</w:t>
      </w:r>
      <w:r w:rsidR="009010F8" w:rsidRPr="002F797A">
        <w:t xml:space="preserve"> pilot</w:t>
      </w:r>
      <w:r w:rsidR="00403650" w:rsidRPr="002F797A">
        <w:t xml:space="preserve"> tests consisted of 10-20 measurements each, which seemed too few. On the other hand, t</w:t>
      </w:r>
      <w:r w:rsidR="00946E0B" w:rsidRPr="002F797A">
        <w:t xml:space="preserve">he last two pilot tests out of these consisted of 238 trials each. The feedback from both the experimenters and participants was that these tests were too long. </w:t>
      </w:r>
      <w:r w:rsidR="009010F8" w:rsidRPr="002F797A">
        <w:t xml:space="preserve">These results influenced the decision to limit the number of trails to 140, remove irrelevant trial pairs from the baseline phase, and lower the number of acquisition trail pairs in the treatment phase. </w:t>
      </w:r>
    </w:p>
    <w:p w14:paraId="4EE85BCD" w14:textId="0BBF3985" w:rsidR="008F17BC" w:rsidRPr="002F797A" w:rsidRDefault="008F17BC" w:rsidP="008F17BC">
      <w:pPr>
        <w:ind w:firstLine="0"/>
        <w:rPr>
          <w:b/>
          <w:bCs/>
        </w:rPr>
      </w:pPr>
      <w:r w:rsidRPr="002F797A">
        <w:rPr>
          <w:b/>
          <w:bCs/>
        </w:rPr>
        <w:t>Figure 3</w:t>
      </w:r>
    </w:p>
    <w:p w14:paraId="4316ABBA" w14:textId="167726E7" w:rsidR="008F17BC" w:rsidRPr="002F797A" w:rsidRDefault="008F17BC" w:rsidP="008F17BC">
      <w:pPr>
        <w:ind w:firstLine="0"/>
        <w:rPr>
          <w:i/>
          <w:iCs/>
          <w:shd w:val="clear" w:color="auto" w:fill="auto"/>
          <w:lang w:eastAsia="ja-JP"/>
        </w:rPr>
      </w:pPr>
      <w:r w:rsidRPr="002F797A">
        <w:rPr>
          <w:i/>
          <w:iCs/>
          <w:shd w:val="clear" w:color="auto" w:fill="auto"/>
          <w:lang w:eastAsia="ja-JP"/>
        </w:rPr>
        <w:t xml:space="preserve">Plot of Observed Scores Obtained </w:t>
      </w:r>
      <w:proofErr w:type="gramStart"/>
      <w:r w:rsidRPr="002F797A">
        <w:rPr>
          <w:i/>
          <w:iCs/>
          <w:shd w:val="clear" w:color="auto" w:fill="auto"/>
          <w:lang w:eastAsia="ja-JP"/>
        </w:rPr>
        <w:t>From</w:t>
      </w:r>
      <w:proofErr w:type="gramEnd"/>
      <w:r w:rsidRPr="002F797A">
        <w:rPr>
          <w:i/>
          <w:iCs/>
          <w:shd w:val="clear" w:color="auto" w:fill="auto"/>
          <w:lang w:eastAsia="ja-JP"/>
        </w:rPr>
        <w:t xml:space="preserve"> the Initial Nine Participants in the Pilot Tests.</w:t>
      </w:r>
    </w:p>
    <w:p w14:paraId="741C1E31" w14:textId="52B42325" w:rsidR="00CF13BD" w:rsidRPr="002F797A" w:rsidRDefault="00CF13BD" w:rsidP="008F17BC">
      <w:pPr>
        <w:ind w:firstLine="0"/>
        <w:rPr>
          <w:shd w:val="clear" w:color="auto" w:fill="auto"/>
          <w:lang w:eastAsia="ja-JP"/>
        </w:rPr>
      </w:pPr>
      <w:r w:rsidRPr="002F797A">
        <w:rPr>
          <w:shd w:val="clear" w:color="auto" w:fill="auto"/>
          <w:lang w:eastAsia="ja-JP"/>
        </w:rPr>
        <w:t>[INSERT FIGURE 3 HERE]</w:t>
      </w:r>
    </w:p>
    <w:p w14:paraId="56E0B8F5" w14:textId="054B2C19" w:rsidR="004E68E7" w:rsidRPr="002F797A" w:rsidRDefault="004702BC" w:rsidP="004E68E7">
      <w:r w:rsidRPr="002F797A">
        <w:rPr>
          <w:shd w:val="clear" w:color="auto" w:fill="auto"/>
          <w:lang w:eastAsia="ja-JP"/>
        </w:rPr>
        <w:t xml:space="preserve">The later four pilot tests were run using the design parameters </w:t>
      </w:r>
      <w:r w:rsidR="002505D9" w:rsidRPr="002F797A">
        <w:rPr>
          <w:shd w:val="clear" w:color="auto" w:fill="auto"/>
          <w:lang w:eastAsia="ja-JP"/>
        </w:rPr>
        <w:t xml:space="preserve">we </w:t>
      </w:r>
      <w:r w:rsidRPr="002F797A">
        <w:rPr>
          <w:shd w:val="clear" w:color="auto" w:fill="auto"/>
          <w:lang w:eastAsia="ja-JP"/>
        </w:rPr>
        <w:t xml:space="preserve">decided on </w:t>
      </w:r>
      <w:r w:rsidR="002505D9" w:rsidRPr="002F797A">
        <w:rPr>
          <w:shd w:val="clear" w:color="auto" w:fill="auto"/>
          <w:lang w:eastAsia="ja-JP"/>
        </w:rPr>
        <w:t>after</w:t>
      </w:r>
      <w:r w:rsidRPr="002F797A">
        <w:rPr>
          <w:shd w:val="clear" w:color="auto" w:fill="auto"/>
          <w:lang w:eastAsia="ja-JP"/>
        </w:rPr>
        <w:t xml:space="preserve"> the power study</w:t>
      </w:r>
      <w:r w:rsidR="002505D9" w:rsidRPr="002F797A">
        <w:rPr>
          <w:shd w:val="clear" w:color="auto" w:fill="auto"/>
          <w:lang w:eastAsia="ja-JP"/>
        </w:rPr>
        <w:t xml:space="preserve">. </w:t>
      </w:r>
      <w:r w:rsidR="004E68E7" w:rsidRPr="002F797A">
        <w:t xml:space="preserve">The average MD effect size </w:t>
      </w:r>
      <w:r w:rsidR="00962D6B" w:rsidRPr="002F797A">
        <w:t xml:space="preserve">for these participants </w:t>
      </w:r>
      <w:r w:rsidR="004E68E7" w:rsidRPr="002F797A">
        <w:t>was 0.057, with a maximum of 0.476 and a minimum of -0.25</w:t>
      </w:r>
      <w:r w:rsidR="009C58E9" w:rsidRPr="002F797A">
        <w:t>0</w:t>
      </w:r>
      <w:r w:rsidR="004E68E7" w:rsidRPr="002F797A">
        <w:t xml:space="preserve">. </w:t>
      </w:r>
      <w:r w:rsidR="00CC0D83" w:rsidRPr="002F797A">
        <w:t xml:space="preserve">Visual analysis (Figure </w:t>
      </w:r>
      <w:r w:rsidR="00CF13BD" w:rsidRPr="002F797A">
        <w:t>4</w:t>
      </w:r>
      <w:r w:rsidR="00CC0D83" w:rsidRPr="002F797A">
        <w:t xml:space="preserve">) revealed </w:t>
      </w:r>
      <w:r w:rsidR="00841E46" w:rsidRPr="002F797A">
        <w:t xml:space="preserve">that the first, third, and fourth </w:t>
      </w:r>
      <w:r w:rsidR="00C77396" w:rsidRPr="002F797A">
        <w:t xml:space="preserve">participant </w:t>
      </w:r>
      <w:r w:rsidR="00841E46" w:rsidRPr="002F797A">
        <w:t xml:space="preserve">did not seem to show any sign of conditioning. However, the second participant seemed to show significant </w:t>
      </w:r>
      <w:r w:rsidR="0048284E" w:rsidRPr="002F797A">
        <w:t>conditioning effects</w:t>
      </w:r>
      <w:r w:rsidR="00841E46" w:rsidRPr="002F797A">
        <w:t>. This is also confirmed by the MD effect size for the second participant (0.476). Finally, a Monte Carlo RT with 1000 randomizations</w:t>
      </w:r>
      <w:r w:rsidR="00CC7CD1" w:rsidRPr="002F797A">
        <w:t xml:space="preserve"> resulted in a </w:t>
      </w:r>
      <w:r w:rsidR="00841E46" w:rsidRPr="002F797A">
        <w:rPr>
          <w:i/>
          <w:iCs/>
        </w:rPr>
        <w:t>p</w:t>
      </w:r>
      <w:r w:rsidR="00841E46" w:rsidRPr="002F797A">
        <w:t>-value of 0.112</w:t>
      </w:r>
      <w:r w:rsidR="00CC7CD1" w:rsidRPr="002F797A">
        <w:t>.</w:t>
      </w:r>
      <w:r w:rsidR="00841E46" w:rsidRPr="002F797A">
        <w:t xml:space="preserve"> </w:t>
      </w:r>
      <w:r w:rsidR="00CC7CD1" w:rsidRPr="002F797A">
        <w:t>H</w:t>
      </w:r>
      <w:r w:rsidR="00841E46" w:rsidRPr="002F797A">
        <w:t>ence</w:t>
      </w:r>
      <w:r w:rsidR="00CC7CD1" w:rsidRPr="002F797A">
        <w:t>,</w:t>
      </w:r>
      <w:r w:rsidR="00841E46" w:rsidRPr="002F797A">
        <w:t xml:space="preserve"> the null hypothesis of the RT could not be rejected at a 5% level of significance. </w:t>
      </w:r>
    </w:p>
    <w:p w14:paraId="01845A5D" w14:textId="048B4E93" w:rsidR="00841E46" w:rsidRPr="002F797A" w:rsidRDefault="00841E46" w:rsidP="00841E46">
      <w:pPr>
        <w:ind w:firstLine="0"/>
        <w:rPr>
          <w:b/>
          <w:bCs/>
        </w:rPr>
      </w:pPr>
      <w:r w:rsidRPr="002F797A">
        <w:rPr>
          <w:b/>
          <w:bCs/>
        </w:rPr>
        <w:lastRenderedPageBreak/>
        <w:t xml:space="preserve">Figure </w:t>
      </w:r>
      <w:r w:rsidR="008F17BC" w:rsidRPr="002F797A">
        <w:rPr>
          <w:b/>
          <w:bCs/>
        </w:rPr>
        <w:t>4</w:t>
      </w:r>
    </w:p>
    <w:p w14:paraId="41F671DD" w14:textId="6907D6B1" w:rsidR="00841E46" w:rsidRPr="002F797A" w:rsidRDefault="00841E46" w:rsidP="00841E46">
      <w:pPr>
        <w:ind w:firstLine="0"/>
        <w:rPr>
          <w:i/>
          <w:iCs/>
          <w:shd w:val="clear" w:color="auto" w:fill="auto"/>
          <w:lang w:eastAsia="ja-JP"/>
        </w:rPr>
      </w:pPr>
      <w:r w:rsidRPr="002F797A">
        <w:rPr>
          <w:i/>
          <w:iCs/>
          <w:shd w:val="clear" w:color="auto" w:fill="auto"/>
          <w:lang w:eastAsia="ja-JP"/>
        </w:rPr>
        <w:t xml:space="preserve">Plot of </w:t>
      </w:r>
      <w:r w:rsidR="003372E3" w:rsidRPr="002F797A">
        <w:rPr>
          <w:i/>
          <w:iCs/>
          <w:shd w:val="clear" w:color="auto" w:fill="auto"/>
          <w:lang w:eastAsia="ja-JP"/>
        </w:rPr>
        <w:t>Observed Score</w:t>
      </w:r>
      <w:r w:rsidRPr="002F797A">
        <w:rPr>
          <w:i/>
          <w:iCs/>
          <w:shd w:val="clear" w:color="auto" w:fill="auto"/>
          <w:lang w:eastAsia="ja-JP"/>
        </w:rPr>
        <w:t xml:space="preserve">s </w:t>
      </w:r>
      <w:r w:rsidR="00DF6BAD" w:rsidRPr="002F797A">
        <w:rPr>
          <w:i/>
          <w:iCs/>
          <w:shd w:val="clear" w:color="auto" w:fill="auto"/>
          <w:lang w:eastAsia="ja-JP"/>
        </w:rPr>
        <w:t>O</w:t>
      </w:r>
      <w:r w:rsidRPr="002F797A">
        <w:rPr>
          <w:i/>
          <w:iCs/>
          <w:shd w:val="clear" w:color="auto" w:fill="auto"/>
          <w:lang w:eastAsia="ja-JP"/>
        </w:rPr>
        <w:t xml:space="preserve">btained </w:t>
      </w:r>
      <w:proofErr w:type="gramStart"/>
      <w:r w:rsidR="00DF6BAD" w:rsidRPr="002F797A">
        <w:rPr>
          <w:i/>
          <w:iCs/>
          <w:shd w:val="clear" w:color="auto" w:fill="auto"/>
          <w:lang w:eastAsia="ja-JP"/>
        </w:rPr>
        <w:t>F</w:t>
      </w:r>
      <w:r w:rsidRPr="002F797A">
        <w:rPr>
          <w:i/>
          <w:iCs/>
          <w:shd w:val="clear" w:color="auto" w:fill="auto"/>
          <w:lang w:eastAsia="ja-JP"/>
        </w:rPr>
        <w:t>rom</w:t>
      </w:r>
      <w:proofErr w:type="gramEnd"/>
      <w:r w:rsidRPr="002F797A">
        <w:rPr>
          <w:i/>
          <w:iCs/>
          <w:shd w:val="clear" w:color="auto" w:fill="auto"/>
          <w:lang w:eastAsia="ja-JP"/>
        </w:rPr>
        <w:t xml:space="preserve"> the </w:t>
      </w:r>
      <w:r w:rsidR="00DF6BAD" w:rsidRPr="002F797A">
        <w:rPr>
          <w:i/>
          <w:iCs/>
          <w:shd w:val="clear" w:color="auto" w:fill="auto"/>
          <w:lang w:eastAsia="ja-JP"/>
        </w:rPr>
        <w:t>F</w:t>
      </w:r>
      <w:r w:rsidRPr="002F797A">
        <w:rPr>
          <w:i/>
          <w:iCs/>
          <w:shd w:val="clear" w:color="auto" w:fill="auto"/>
          <w:lang w:eastAsia="ja-JP"/>
        </w:rPr>
        <w:t xml:space="preserve">inal </w:t>
      </w:r>
      <w:r w:rsidR="00DF6BAD" w:rsidRPr="002F797A">
        <w:rPr>
          <w:i/>
          <w:iCs/>
          <w:shd w:val="clear" w:color="auto" w:fill="auto"/>
          <w:lang w:eastAsia="ja-JP"/>
        </w:rPr>
        <w:t>F</w:t>
      </w:r>
      <w:r w:rsidRPr="002F797A">
        <w:rPr>
          <w:i/>
          <w:iCs/>
          <w:shd w:val="clear" w:color="auto" w:fill="auto"/>
          <w:lang w:eastAsia="ja-JP"/>
        </w:rPr>
        <w:t xml:space="preserve">our </w:t>
      </w:r>
      <w:r w:rsidR="00DF6BAD" w:rsidRPr="002F797A">
        <w:rPr>
          <w:i/>
          <w:iCs/>
          <w:shd w:val="clear" w:color="auto" w:fill="auto"/>
          <w:lang w:eastAsia="ja-JP"/>
        </w:rPr>
        <w:t>P</w:t>
      </w:r>
      <w:r w:rsidRPr="002F797A">
        <w:rPr>
          <w:i/>
          <w:iCs/>
          <w:shd w:val="clear" w:color="auto" w:fill="auto"/>
          <w:lang w:eastAsia="ja-JP"/>
        </w:rPr>
        <w:t xml:space="preserve">articipants in the </w:t>
      </w:r>
      <w:r w:rsidR="00DF6BAD" w:rsidRPr="002F797A">
        <w:rPr>
          <w:i/>
          <w:iCs/>
          <w:shd w:val="clear" w:color="auto" w:fill="auto"/>
          <w:lang w:eastAsia="ja-JP"/>
        </w:rPr>
        <w:t>P</w:t>
      </w:r>
      <w:r w:rsidRPr="002F797A">
        <w:rPr>
          <w:i/>
          <w:iCs/>
          <w:shd w:val="clear" w:color="auto" w:fill="auto"/>
          <w:lang w:eastAsia="ja-JP"/>
        </w:rPr>
        <w:t xml:space="preserve">ilot </w:t>
      </w:r>
      <w:r w:rsidR="00DF6BAD" w:rsidRPr="002F797A">
        <w:rPr>
          <w:i/>
          <w:iCs/>
          <w:shd w:val="clear" w:color="auto" w:fill="auto"/>
          <w:lang w:eastAsia="ja-JP"/>
        </w:rPr>
        <w:t>T</w:t>
      </w:r>
      <w:r w:rsidRPr="002F797A">
        <w:rPr>
          <w:i/>
          <w:iCs/>
          <w:shd w:val="clear" w:color="auto" w:fill="auto"/>
          <w:lang w:eastAsia="ja-JP"/>
        </w:rPr>
        <w:t>ests.</w:t>
      </w:r>
    </w:p>
    <w:p w14:paraId="5DC80045" w14:textId="6F5209C2" w:rsidR="003C1590" w:rsidRPr="002F797A" w:rsidRDefault="00764DA2" w:rsidP="00B77B50">
      <w:pPr>
        <w:ind w:firstLine="0"/>
        <w:rPr>
          <w:shd w:val="clear" w:color="auto" w:fill="auto"/>
          <w:lang w:eastAsia="ja-JP"/>
        </w:rPr>
      </w:pPr>
      <w:r w:rsidRPr="002F797A">
        <w:rPr>
          <w:shd w:val="clear" w:color="auto" w:fill="auto"/>
          <w:lang w:eastAsia="ja-JP"/>
        </w:rPr>
        <w:t xml:space="preserve">[INSERT FIGURE </w:t>
      </w:r>
      <w:r w:rsidR="00CF13BD" w:rsidRPr="002F797A">
        <w:rPr>
          <w:shd w:val="clear" w:color="auto" w:fill="auto"/>
          <w:lang w:eastAsia="ja-JP"/>
        </w:rPr>
        <w:t>4</w:t>
      </w:r>
      <w:r w:rsidRPr="002F797A">
        <w:rPr>
          <w:shd w:val="clear" w:color="auto" w:fill="auto"/>
          <w:lang w:eastAsia="ja-JP"/>
        </w:rPr>
        <w:t xml:space="preserve"> HERE]</w:t>
      </w:r>
    </w:p>
    <w:p w14:paraId="594F64FC" w14:textId="6A586FDA" w:rsidR="00841E46" w:rsidRPr="002F797A" w:rsidRDefault="00841E46" w:rsidP="00841E46">
      <w:pPr>
        <w:pStyle w:val="Heading1"/>
        <w:rPr>
          <w:shd w:val="clear" w:color="auto" w:fill="auto"/>
          <w:lang w:eastAsia="ja-JP"/>
        </w:rPr>
      </w:pPr>
      <w:r w:rsidRPr="002F797A">
        <w:rPr>
          <w:shd w:val="clear" w:color="auto" w:fill="auto"/>
          <w:lang w:eastAsia="ja-JP"/>
        </w:rPr>
        <w:t>Discussion</w:t>
      </w:r>
    </w:p>
    <w:p w14:paraId="2422252D" w14:textId="5F3D84F1" w:rsidR="00841E46" w:rsidRPr="002F797A" w:rsidRDefault="001D7D2A" w:rsidP="004E68E7">
      <w:pPr>
        <w:rPr>
          <w:shd w:val="clear" w:color="auto" w:fill="auto"/>
          <w:lang w:eastAsia="ja-JP"/>
        </w:rPr>
      </w:pPr>
      <w:r w:rsidRPr="002F797A">
        <w:rPr>
          <w:shd w:val="clear" w:color="auto" w:fill="auto"/>
          <w:lang w:eastAsia="ja-JP"/>
        </w:rPr>
        <w:t xml:space="preserve">The power analysis and pilot test results confirm that the SCE design developed for this study can be effectively used to test the effect of classical conditioning on pain </w:t>
      </w:r>
      <w:r w:rsidR="00CD0D69" w:rsidRPr="002F797A">
        <w:rPr>
          <w:shd w:val="clear" w:color="auto" w:fill="auto"/>
          <w:lang w:eastAsia="ja-JP"/>
        </w:rPr>
        <w:t>thresholds</w:t>
      </w:r>
      <w:r w:rsidRPr="002F797A">
        <w:rPr>
          <w:shd w:val="clear" w:color="auto" w:fill="auto"/>
          <w:lang w:eastAsia="ja-JP"/>
        </w:rPr>
        <w:t xml:space="preserve">. </w:t>
      </w:r>
      <w:r w:rsidR="00773998" w:rsidRPr="002F797A">
        <w:rPr>
          <w:shd w:val="clear" w:color="auto" w:fill="auto"/>
          <w:lang w:eastAsia="ja-JP"/>
        </w:rPr>
        <w:t xml:space="preserve">The power study provides </w:t>
      </w:r>
      <w:r w:rsidR="00F53021" w:rsidRPr="002F797A">
        <w:rPr>
          <w:shd w:val="clear" w:color="auto" w:fill="auto"/>
          <w:lang w:eastAsia="ja-JP"/>
        </w:rPr>
        <w:t>strong evidence</w:t>
      </w:r>
      <w:r w:rsidR="00773998" w:rsidRPr="002F797A">
        <w:rPr>
          <w:shd w:val="clear" w:color="auto" w:fill="auto"/>
          <w:lang w:eastAsia="ja-JP"/>
        </w:rPr>
        <w:t xml:space="preserve"> that this design result</w:t>
      </w:r>
      <w:r w:rsidR="0048284E" w:rsidRPr="002F797A">
        <w:rPr>
          <w:shd w:val="clear" w:color="auto" w:fill="auto"/>
          <w:lang w:eastAsia="ja-JP"/>
        </w:rPr>
        <w:t>s</w:t>
      </w:r>
      <w:r w:rsidR="00773998" w:rsidRPr="002F797A">
        <w:rPr>
          <w:shd w:val="clear" w:color="auto" w:fill="auto"/>
          <w:lang w:eastAsia="ja-JP"/>
        </w:rPr>
        <w:t xml:space="preserve"> in sufficient power if the number of measurements and participants are chosen correctly. </w:t>
      </w:r>
      <w:r w:rsidRPr="002F797A">
        <w:rPr>
          <w:shd w:val="clear" w:color="auto" w:fill="auto"/>
          <w:lang w:eastAsia="ja-JP"/>
        </w:rPr>
        <w:t xml:space="preserve">The </w:t>
      </w:r>
      <w:r w:rsidR="00585554" w:rsidRPr="002F797A">
        <w:rPr>
          <w:shd w:val="clear" w:color="auto" w:fill="auto"/>
          <w:lang w:eastAsia="ja-JP"/>
        </w:rPr>
        <w:t xml:space="preserve">results from </w:t>
      </w:r>
      <w:r w:rsidR="00883B3B" w:rsidRPr="002F797A">
        <w:rPr>
          <w:shd w:val="clear" w:color="auto" w:fill="auto"/>
          <w:lang w:eastAsia="ja-JP"/>
        </w:rPr>
        <w:t xml:space="preserve">the </w:t>
      </w:r>
      <w:r w:rsidRPr="002F797A">
        <w:rPr>
          <w:shd w:val="clear" w:color="auto" w:fill="auto"/>
          <w:lang w:eastAsia="ja-JP"/>
        </w:rPr>
        <w:t xml:space="preserve">final four pilot tests </w:t>
      </w:r>
      <w:r w:rsidR="008A46D9" w:rsidRPr="002F797A">
        <w:rPr>
          <w:shd w:val="clear" w:color="auto" w:fill="auto"/>
          <w:lang w:eastAsia="ja-JP"/>
        </w:rPr>
        <w:t xml:space="preserve">were </w:t>
      </w:r>
      <w:r w:rsidRPr="002F797A">
        <w:rPr>
          <w:shd w:val="clear" w:color="auto" w:fill="auto"/>
          <w:lang w:eastAsia="ja-JP"/>
        </w:rPr>
        <w:t xml:space="preserve">encouraging. Even though the RT lacked power due to the small number of </w:t>
      </w:r>
      <w:r w:rsidR="008A46D9" w:rsidRPr="002F797A">
        <w:rPr>
          <w:shd w:val="clear" w:color="auto" w:fill="auto"/>
          <w:lang w:eastAsia="ja-JP"/>
        </w:rPr>
        <w:t xml:space="preserve">participants, the </w:t>
      </w:r>
      <w:r w:rsidR="008A46D9" w:rsidRPr="002F797A">
        <w:rPr>
          <w:i/>
          <w:iCs/>
          <w:shd w:val="clear" w:color="auto" w:fill="auto"/>
          <w:lang w:eastAsia="ja-JP"/>
        </w:rPr>
        <w:t>p</w:t>
      </w:r>
      <w:r w:rsidR="008A46D9" w:rsidRPr="002F797A">
        <w:rPr>
          <w:shd w:val="clear" w:color="auto" w:fill="auto"/>
          <w:lang w:eastAsia="ja-JP"/>
        </w:rPr>
        <w:t xml:space="preserve">-value was low. The visual analysis also seemed to suggest a large effect for at least one participant. </w:t>
      </w:r>
    </w:p>
    <w:p w14:paraId="577A1367" w14:textId="3502D6CF" w:rsidR="00585554" w:rsidRPr="002F797A" w:rsidRDefault="00585554" w:rsidP="004E68E7">
      <w:pPr>
        <w:rPr>
          <w:shd w:val="clear" w:color="auto" w:fill="auto"/>
          <w:lang w:eastAsia="ja-JP"/>
        </w:rPr>
      </w:pPr>
      <w:r w:rsidRPr="002F797A">
        <w:rPr>
          <w:shd w:val="clear" w:color="auto" w:fill="auto"/>
          <w:lang w:eastAsia="ja-JP"/>
        </w:rPr>
        <w:t xml:space="preserve">The final study using this protocol was not conducted </w:t>
      </w:r>
      <w:r w:rsidR="00D7116C" w:rsidRPr="002F797A">
        <w:rPr>
          <w:shd w:val="clear" w:color="auto" w:fill="auto"/>
          <w:lang w:eastAsia="ja-JP"/>
        </w:rPr>
        <w:t xml:space="preserve">immediately, </w:t>
      </w:r>
      <w:r w:rsidRPr="002F797A">
        <w:rPr>
          <w:shd w:val="clear" w:color="auto" w:fill="auto"/>
          <w:lang w:eastAsia="ja-JP"/>
        </w:rPr>
        <w:t xml:space="preserve">due to </w:t>
      </w:r>
      <w:r w:rsidR="003E7495" w:rsidRPr="002F797A">
        <w:rPr>
          <w:shd w:val="clear" w:color="auto" w:fill="auto"/>
          <w:lang w:eastAsia="ja-JP"/>
        </w:rPr>
        <w:t>lack of resources</w:t>
      </w:r>
      <w:r w:rsidR="00773998" w:rsidRPr="002F797A">
        <w:rPr>
          <w:shd w:val="clear" w:color="auto" w:fill="auto"/>
          <w:lang w:eastAsia="ja-JP"/>
        </w:rPr>
        <w:t xml:space="preserve"> at the time</w:t>
      </w:r>
      <w:r w:rsidR="003E7495" w:rsidRPr="002F797A">
        <w:rPr>
          <w:shd w:val="clear" w:color="auto" w:fill="auto"/>
          <w:lang w:eastAsia="ja-JP"/>
        </w:rPr>
        <w:t xml:space="preserve">. </w:t>
      </w:r>
      <w:r w:rsidR="00B06383" w:rsidRPr="002F797A">
        <w:rPr>
          <w:shd w:val="clear" w:color="auto" w:fill="auto"/>
          <w:lang w:eastAsia="ja-JP"/>
        </w:rPr>
        <w:t xml:space="preserve">However, we hope to conduct this study as soon as the opportunity arises. Meanwhile, it seemed </w:t>
      </w:r>
      <w:r w:rsidR="00773998" w:rsidRPr="002F797A">
        <w:rPr>
          <w:shd w:val="clear" w:color="auto" w:fill="auto"/>
          <w:lang w:eastAsia="ja-JP"/>
        </w:rPr>
        <w:t xml:space="preserve">that </w:t>
      </w:r>
      <w:r w:rsidR="00B06383" w:rsidRPr="002F797A">
        <w:rPr>
          <w:shd w:val="clear" w:color="auto" w:fill="auto"/>
          <w:lang w:eastAsia="ja-JP"/>
        </w:rPr>
        <w:t xml:space="preserve">the discussions regarding the SCE design and preparations for the study might be useful for other researchers developing similar protocols. </w:t>
      </w:r>
      <w:r w:rsidR="00D7116C" w:rsidRPr="002F797A">
        <w:rPr>
          <w:shd w:val="clear" w:color="auto" w:fill="auto"/>
          <w:lang w:eastAsia="ja-JP"/>
        </w:rPr>
        <w:t>Therefore</w:t>
      </w:r>
      <w:r w:rsidR="00B06383" w:rsidRPr="002F797A">
        <w:rPr>
          <w:shd w:val="clear" w:color="auto" w:fill="auto"/>
          <w:lang w:eastAsia="ja-JP"/>
        </w:rPr>
        <w:t>, we decided to prepare this manuscript.</w:t>
      </w:r>
    </w:p>
    <w:p w14:paraId="0D39BF5C" w14:textId="56220B75" w:rsidR="00B06383" w:rsidRPr="002F797A" w:rsidRDefault="00B06383" w:rsidP="004E68E7">
      <w:pPr>
        <w:rPr>
          <w:shd w:val="clear" w:color="auto" w:fill="auto"/>
          <w:lang w:eastAsia="ja-JP"/>
        </w:rPr>
      </w:pPr>
      <w:r w:rsidRPr="002F797A">
        <w:rPr>
          <w:shd w:val="clear" w:color="auto" w:fill="auto"/>
          <w:lang w:eastAsia="ja-JP"/>
        </w:rPr>
        <w:t xml:space="preserve">The final design </w:t>
      </w:r>
      <w:r w:rsidR="0031790D" w:rsidRPr="002F797A">
        <w:rPr>
          <w:shd w:val="clear" w:color="auto" w:fill="auto"/>
          <w:lang w:eastAsia="ja-JP"/>
        </w:rPr>
        <w:t>suffers from a few</w:t>
      </w:r>
      <w:r w:rsidRPr="002F797A">
        <w:rPr>
          <w:shd w:val="clear" w:color="auto" w:fill="auto"/>
          <w:lang w:eastAsia="ja-JP"/>
        </w:rPr>
        <w:t xml:space="preserve"> </w:t>
      </w:r>
      <w:r w:rsidR="00274016" w:rsidRPr="002F797A">
        <w:rPr>
          <w:shd w:val="clear" w:color="auto" w:fill="auto"/>
          <w:lang w:eastAsia="ja-JP"/>
        </w:rPr>
        <w:t>limitations</w:t>
      </w:r>
      <w:r w:rsidRPr="002F797A">
        <w:rPr>
          <w:shd w:val="clear" w:color="auto" w:fill="auto"/>
          <w:lang w:eastAsia="ja-JP"/>
        </w:rPr>
        <w:t xml:space="preserve">. </w:t>
      </w:r>
      <w:r w:rsidR="0031790D" w:rsidRPr="002F797A">
        <w:rPr>
          <w:shd w:val="clear" w:color="auto" w:fill="auto"/>
          <w:lang w:eastAsia="ja-JP"/>
        </w:rPr>
        <w:t xml:space="preserve">The first limitation </w:t>
      </w:r>
      <w:r w:rsidR="00BB448E" w:rsidRPr="002F797A">
        <w:rPr>
          <w:shd w:val="clear" w:color="auto" w:fill="auto"/>
          <w:lang w:eastAsia="ja-JP"/>
        </w:rPr>
        <w:t>is</w:t>
      </w:r>
      <w:r w:rsidR="0031790D" w:rsidRPr="002F797A">
        <w:rPr>
          <w:shd w:val="clear" w:color="auto" w:fill="auto"/>
          <w:lang w:eastAsia="ja-JP"/>
        </w:rPr>
        <w:t xml:space="preserve"> the </w:t>
      </w:r>
      <w:r w:rsidR="003372E3" w:rsidRPr="002F797A">
        <w:rPr>
          <w:shd w:val="clear" w:color="auto" w:fill="auto"/>
          <w:lang w:eastAsia="ja-JP"/>
        </w:rPr>
        <w:t>observed variable defined by us, which only yields values of -1, 0, and 1</w:t>
      </w:r>
      <w:r w:rsidR="0031790D" w:rsidRPr="002F797A">
        <w:rPr>
          <w:shd w:val="clear" w:color="auto" w:fill="auto"/>
          <w:lang w:eastAsia="ja-JP"/>
        </w:rPr>
        <w:t xml:space="preserve">. </w:t>
      </w:r>
      <w:r w:rsidR="00F82BA4" w:rsidRPr="002F797A">
        <w:rPr>
          <w:shd w:val="clear" w:color="auto" w:fill="auto"/>
          <w:lang w:eastAsia="ja-JP"/>
        </w:rPr>
        <w:t xml:space="preserve">Unfortunately, this restricts variation in observed data </w:t>
      </w:r>
      <w:r w:rsidR="00734D64" w:rsidRPr="002F797A">
        <w:rPr>
          <w:shd w:val="clear" w:color="auto" w:fill="auto"/>
          <w:lang w:eastAsia="ja-JP"/>
        </w:rPr>
        <w:t xml:space="preserve">and can cause duplicates in the randomization distribution, which can affect power. </w:t>
      </w:r>
      <w:r w:rsidR="00274016" w:rsidRPr="002F797A">
        <w:rPr>
          <w:shd w:val="clear" w:color="auto" w:fill="auto"/>
          <w:lang w:eastAsia="ja-JP"/>
        </w:rPr>
        <w:t>An alternative is to use the difference between SPARS ratings from CS+/</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and </w:t>
      </w:r>
      <w:r w:rsidR="00DF71A7" w:rsidRPr="002F797A">
        <w:t>CS</w:t>
      </w:r>
      <w:r w:rsidR="00DF71A7" w:rsidRPr="002F797A">
        <w:rPr>
          <w:rFonts w:cs="Times New Roman"/>
        </w:rPr>
        <w:t>−</w:t>
      </w:r>
      <w:r w:rsidR="00274016" w:rsidRPr="002F797A">
        <w:rPr>
          <w:shd w:val="clear" w:color="auto" w:fill="auto"/>
          <w:lang w:eastAsia="ja-JP"/>
        </w:rPr>
        <w:t>/</w:t>
      </w:r>
      <w:r w:rsidR="000011D8" w:rsidRPr="002F797A">
        <w:t xml:space="preserve"> </w:t>
      </w:r>
      <w:proofErr w:type="spellStart"/>
      <w:r w:rsidR="000011D8" w:rsidRPr="002F797A">
        <w:t>US</w:t>
      </w:r>
      <w:r w:rsidR="000011D8" w:rsidRPr="002F797A">
        <w:rPr>
          <w:vertAlign w:val="subscript"/>
        </w:rPr>
        <w:t>test</w:t>
      </w:r>
      <w:proofErr w:type="spellEnd"/>
      <w:r w:rsidR="00274016" w:rsidRPr="002F797A">
        <w:rPr>
          <w:shd w:val="clear" w:color="auto" w:fill="auto"/>
          <w:lang w:eastAsia="ja-JP"/>
        </w:rPr>
        <w:t xml:space="preserve"> trial pairs. However, this would </w:t>
      </w:r>
      <w:r w:rsidR="007A15BC" w:rsidRPr="002F797A">
        <w:rPr>
          <w:shd w:val="clear" w:color="auto" w:fill="auto"/>
          <w:lang w:eastAsia="ja-JP"/>
        </w:rPr>
        <w:t>require</w:t>
      </w:r>
      <w:r w:rsidR="00274016" w:rsidRPr="002F797A">
        <w:rPr>
          <w:shd w:val="clear" w:color="auto" w:fill="auto"/>
          <w:lang w:eastAsia="ja-JP"/>
        </w:rPr>
        <w:t xml:space="preserve"> a</w:t>
      </w:r>
      <w:r w:rsidR="00AE6208" w:rsidRPr="002F797A">
        <w:rPr>
          <w:shd w:val="clear" w:color="auto" w:fill="auto"/>
          <w:lang w:eastAsia="ja-JP"/>
        </w:rPr>
        <w:t xml:space="preserve"> slightly</w:t>
      </w:r>
      <w:r w:rsidR="00274016" w:rsidRPr="002F797A">
        <w:rPr>
          <w:shd w:val="clear" w:color="auto" w:fill="auto"/>
          <w:lang w:eastAsia="ja-JP"/>
        </w:rPr>
        <w:t xml:space="preserve"> different hypothesis, which would not </w:t>
      </w:r>
      <w:r w:rsidR="007A15BC" w:rsidRPr="002F797A">
        <w:rPr>
          <w:shd w:val="clear" w:color="auto" w:fill="auto"/>
          <w:lang w:eastAsia="ja-JP"/>
        </w:rPr>
        <w:t xml:space="preserve">clarify </w:t>
      </w:r>
      <w:r w:rsidR="00C809DF" w:rsidRPr="002F797A">
        <w:rPr>
          <w:shd w:val="clear" w:color="auto" w:fill="auto"/>
          <w:lang w:eastAsia="ja-JP"/>
        </w:rPr>
        <w:t xml:space="preserve">whether classical conditioning </w:t>
      </w:r>
      <w:r w:rsidR="00297CD0" w:rsidRPr="002F797A">
        <w:rPr>
          <w:shd w:val="clear" w:color="auto" w:fill="auto"/>
          <w:lang w:eastAsia="ja-JP"/>
        </w:rPr>
        <w:t>can affect</w:t>
      </w:r>
      <w:r w:rsidR="00C809DF" w:rsidRPr="002F797A">
        <w:rPr>
          <w:shd w:val="clear" w:color="auto" w:fill="auto"/>
          <w:lang w:eastAsia="ja-JP"/>
        </w:rPr>
        <w:t xml:space="preserve"> </w:t>
      </w:r>
      <w:r w:rsidR="00CD0D69" w:rsidRPr="002F797A">
        <w:rPr>
          <w:shd w:val="clear" w:color="auto" w:fill="auto"/>
          <w:lang w:eastAsia="ja-JP"/>
        </w:rPr>
        <w:t>pain thresholds specifically</w:t>
      </w:r>
      <w:r w:rsidR="00C809DF" w:rsidRPr="002F797A">
        <w:rPr>
          <w:shd w:val="clear" w:color="auto" w:fill="auto"/>
          <w:lang w:eastAsia="ja-JP"/>
        </w:rPr>
        <w:t>.</w:t>
      </w:r>
    </w:p>
    <w:p w14:paraId="083C5054" w14:textId="5F980B8F" w:rsidR="00C809DF" w:rsidRPr="002F797A" w:rsidRDefault="00C809DF" w:rsidP="004E68E7">
      <w:pPr>
        <w:rPr>
          <w:shd w:val="clear" w:color="auto" w:fill="auto"/>
          <w:lang w:eastAsia="ja-JP"/>
        </w:rPr>
      </w:pPr>
      <w:r w:rsidRPr="002F797A">
        <w:rPr>
          <w:shd w:val="clear" w:color="auto" w:fill="auto"/>
          <w:lang w:eastAsia="ja-JP"/>
        </w:rPr>
        <w:t xml:space="preserve">The second limitation is due to </w:t>
      </w:r>
      <w:r w:rsidR="00F06670" w:rsidRPr="002F797A">
        <w:rPr>
          <w:shd w:val="clear" w:color="auto" w:fill="auto"/>
          <w:lang w:eastAsia="ja-JP"/>
        </w:rPr>
        <w:t xml:space="preserve">the </w:t>
      </w:r>
      <w:r w:rsidR="007C4244" w:rsidRPr="002F797A">
        <w:rPr>
          <w:shd w:val="clear" w:color="auto" w:fill="auto"/>
          <w:lang w:eastAsia="ja-JP"/>
        </w:rPr>
        <w:t>properties of the</w:t>
      </w:r>
      <w:r w:rsidRPr="002F797A">
        <w:rPr>
          <w:shd w:val="clear" w:color="auto" w:fill="auto"/>
          <w:lang w:eastAsia="ja-JP"/>
        </w:rPr>
        <w:t xml:space="preserve"> </w:t>
      </w:r>
      <w:r w:rsidR="007C4244" w:rsidRPr="002F797A">
        <w:rPr>
          <w:shd w:val="clear" w:color="auto" w:fill="auto"/>
          <w:lang w:eastAsia="ja-JP"/>
        </w:rPr>
        <w:t>AB phase design.</w:t>
      </w:r>
      <w:r w:rsidR="00643A83" w:rsidRPr="002F797A">
        <w:rPr>
          <w:shd w:val="clear" w:color="auto" w:fill="auto"/>
          <w:lang w:eastAsia="ja-JP"/>
        </w:rPr>
        <w:t xml:space="preserve"> </w:t>
      </w:r>
      <w:r w:rsidR="00DE3E2B" w:rsidRPr="002F797A">
        <w:rPr>
          <w:shd w:val="clear" w:color="auto" w:fill="auto"/>
          <w:lang w:eastAsia="ja-JP"/>
        </w:rPr>
        <w:t xml:space="preserve">RTs using </w:t>
      </w:r>
      <w:r w:rsidR="00DF0BEF" w:rsidRPr="002F797A">
        <w:rPr>
          <w:shd w:val="clear" w:color="auto" w:fill="auto"/>
          <w:lang w:eastAsia="ja-JP"/>
        </w:rPr>
        <w:t xml:space="preserve">randomization of </w:t>
      </w:r>
      <w:r w:rsidR="00DE3E2B" w:rsidRPr="002F797A">
        <w:rPr>
          <w:shd w:val="clear" w:color="auto" w:fill="auto"/>
          <w:lang w:eastAsia="ja-JP"/>
        </w:rPr>
        <w:t>intervention start point</w:t>
      </w:r>
      <w:r w:rsidR="00DF0BEF" w:rsidRPr="002F797A">
        <w:rPr>
          <w:shd w:val="clear" w:color="auto" w:fill="auto"/>
          <w:lang w:eastAsia="ja-JP"/>
        </w:rPr>
        <w:t>s</w:t>
      </w:r>
      <w:r w:rsidR="00DE3E2B" w:rsidRPr="002F797A">
        <w:rPr>
          <w:shd w:val="clear" w:color="auto" w:fill="auto"/>
          <w:lang w:eastAsia="ja-JP"/>
        </w:rPr>
        <w:t xml:space="preserve"> in AB phase designs are known to lack power at lower sample sizes </w:t>
      </w:r>
      <w:r w:rsidR="00DE3E2B" w:rsidRPr="002F797A">
        <w:rPr>
          <w:shd w:val="clear" w:color="auto" w:fill="auto"/>
          <w:lang w:eastAsia="ja-JP"/>
        </w:rPr>
        <w:fldChar w:fldCharType="begin" w:fldLock="1"/>
      </w:r>
      <w:r w:rsidR="00DE3E2B" w:rsidRPr="002F797A">
        <w:rPr>
          <w:shd w:val="clear" w:color="auto" w:fill="auto"/>
          <w:lang w:eastAsia="ja-JP"/>
        </w:rPr>
        <w:instrText>ADDIN CSL_CITATION {"citationItems":[{"id":"ITEM-1","itemData":{"DOI":"10.3758/s13428-018-1084-x","ISSN":"15543528","PMID":"30022457","abstract":"Single-case experimental designs (SCEDs) are increasingly used in fields such as clinical psychology and educational psychology for the evaluation of treatments and interventions in individual participants. The AB phase design, also known as the interrupted time series design, is one of the most basic SCEDs used in practice. Randomization can be included in this design by randomly determining the start point of the intervention. In this article, we first introduce this randomized AB phase design and review its advantages and disadvantages. Second, we present some data-analytical possibilities and pitfalls related to this design and show how the use of randomization tests can mitigate or remedy some of these pitfalls. Third, we demonstrate that the Type I error of randomization tests in randomized AB phase designs is under control in the presence of unexpected linear trends in the data. Fourth, we report the results of a simulation study investigating the effect of unexpected linear trends on the power of the randomization test in randomized AB phase designs. The implications of these results for the analysis of randomized AB phase designs are discussed. We conclude that randomized AB phase designs are experimentally valid, but that the power of these designs is sufficient only for large treatment effects and large sample sizes. For small treatment effects and small sample sizes, researchers should turn to more complex phase designs, such as randomized ABAB phase designs or randomized multiple-baseline designs.","author":[{"dropping-particle":"","family":"Michiels","given":"Bart","non-dropping-particle":"","parse-names":false,"suffix":""},{"dropping-particle":"","family":"Onghena","given":"Patrick","non-dropping-particle":"","parse-names":false,"suffix":""}],"container-title":"Behavior Research Methods","id":"ITEM-1","issue":"6","issued":{"date-parts":[["2019"]]},"page":"2454-2476","publisher":"Behavior Research Methods","title":"Randomized single-case AB phase designs: Prospects and pitfalls","type":"article-journal","volume":"51"},"uris":["http://www.mendeley.com/documents/?uuid=df9e6256-20e5-4650-b35e-43c7d03b67ed"]}],"mendeley":{"formattedCitation":"(Michiels &amp; Onghena, 2019)","plainTextFormattedCitation":"(Michiels &amp; Onghena, 2019)","previouslyFormattedCitation":"(Michiels &amp; Onghena, 2019)"},"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Michiels &amp; Onghena, 2019)</w:t>
      </w:r>
      <w:r w:rsidR="00DE3E2B" w:rsidRPr="002F797A">
        <w:rPr>
          <w:shd w:val="clear" w:color="auto" w:fill="auto"/>
          <w:lang w:eastAsia="ja-JP"/>
        </w:rPr>
        <w:fldChar w:fldCharType="end"/>
      </w:r>
      <w:r w:rsidR="00DE3E2B" w:rsidRPr="002F797A">
        <w:rPr>
          <w:shd w:val="clear" w:color="auto" w:fill="auto"/>
          <w:lang w:eastAsia="ja-JP"/>
        </w:rPr>
        <w:t xml:space="preserve">. AB phase designs do not satisfy the </w:t>
      </w:r>
      <w:r w:rsidR="00DE3E2B" w:rsidRPr="002F797A">
        <w:rPr>
          <w:shd w:val="clear" w:color="auto" w:fill="auto"/>
          <w:lang w:eastAsia="ja-JP"/>
        </w:rPr>
        <w:lastRenderedPageBreak/>
        <w:t xml:space="preserve">guidelines set by </w:t>
      </w:r>
      <w:r w:rsidR="00DE3E2B" w:rsidRPr="002F797A">
        <w:rPr>
          <w:noProof/>
          <w:shd w:val="clear" w:color="auto" w:fill="auto"/>
          <w:lang w:eastAsia="ja-JP"/>
        </w:rPr>
        <w:t>Kratochwill et al.</w:t>
      </w:r>
      <w:r w:rsidR="00DE3E2B" w:rsidRPr="002F797A">
        <w:rPr>
          <w:shd w:val="clear" w:color="auto" w:fill="auto"/>
          <w:lang w:eastAsia="ja-JP"/>
        </w:rPr>
        <w:t xml:space="preserve"> </w:t>
      </w:r>
      <w:r w:rsidR="00DE3E2B" w:rsidRPr="002F797A">
        <w:rPr>
          <w:shd w:val="clear" w:color="auto" w:fill="auto"/>
          <w:lang w:eastAsia="ja-JP"/>
        </w:rPr>
        <w:fldChar w:fldCharType="begin" w:fldLock="1"/>
      </w:r>
      <w:r w:rsidR="00496B72" w:rsidRPr="002F797A">
        <w:rPr>
          <w:shd w:val="clear" w:color="auto" w:fill="auto"/>
          <w:lang w:eastAsia="ja-JP"/>
        </w:rPr>
        <w:instrText>ADDIN CSL_CITATION {"citationItems":[{"id":"ITEM-1","itemData":{"ISBN":"2072366658","abstract":"In an effort to expand the pool of scientific evidence available for review, the What Works Clearinghouse (WWC) assembled a panel of national experts in single-case design (SCD) and analysis to draft SCD Standards. In this paper, the panel provides an overview of SCDs, specifies the types of questions that SCDs are designed to answer, and discusses the internal validity of SCDs. The panel then proposes SCD Standards to be implemented by the WWC. The Standards are bifurcated into Design and Evidence Standards (see Figure 1). The Design Standards evaluate the internal validity of the design. Reviewers assign the categories of Meets Standards, Meets Standards with Reservations and Does not Meet Standards to each study based on the Design Standards. Reviewers trained in visual analysis will then apply the Evidence Standards to studies that meet standards (with or without reservations), resulting in the categorization of each outcome variable as demonstrating Strong Evidence, Moderate Evidence, or No Evidence.","author":[{"dropping-particle":"","family":"Kratochwill","given":"T. R.","non-dropping-particle":"","parse-names":false,"suffix":""},{"dropping-particle":"","family":"Hitchcock","given":"J","non-dropping-particle":"","parse-names":false,"suffix":""},{"dropping-particle":"","family":"Horner","given":"Robert H","non-dropping-particle":"","parse-names":false,"suffix":""},{"dropping-particle":"","family":"Levin","given":"J R","non-dropping-particle":"","parse-names":false,"suffix":""},{"dropping-particle":"","family":"Odom","given":"S L","non-dropping-particle":"","parse-names":false,"suffix":""},{"dropping-particle":"","family":"Rindskopf","given":"D M","non-dropping-particle":"","parse-names":false,"suffix":""},{"dropping-particle":"","family":"Shadish","given":"W R","non-dropping-particle":"","parse-names":false,"suffix":""}],"id":"ITEM-1","issued":{"date-parts":[["2010"]]},"title":"Single-case design technical documentation","type":"article"},"suppress-author":1,"uris":["http://www.mendeley.com/documents/?uuid=5dcf7b6e-f904-44b1-9c41-015a9c911322"]}],"mendeley":{"formattedCitation":"(2010)","plainTextFormattedCitation":"(2010)","previouslyFormattedCitation":"(2010)"},"properties":{"noteIndex":0},"schema":"https://github.com/citation-style-language/schema/raw/master/csl-citation.json"}</w:instrText>
      </w:r>
      <w:r w:rsidR="00DE3E2B" w:rsidRPr="002F797A">
        <w:rPr>
          <w:shd w:val="clear" w:color="auto" w:fill="auto"/>
          <w:lang w:eastAsia="ja-JP"/>
        </w:rPr>
        <w:fldChar w:fldCharType="separate"/>
      </w:r>
      <w:r w:rsidR="00DE3E2B" w:rsidRPr="002F797A">
        <w:rPr>
          <w:noProof/>
          <w:shd w:val="clear" w:color="auto" w:fill="auto"/>
          <w:lang w:eastAsia="ja-JP"/>
        </w:rPr>
        <w:t>(2010)</w:t>
      </w:r>
      <w:r w:rsidR="00DE3E2B" w:rsidRPr="002F797A">
        <w:rPr>
          <w:shd w:val="clear" w:color="auto" w:fill="auto"/>
          <w:lang w:eastAsia="ja-JP"/>
        </w:rPr>
        <w:fldChar w:fldCharType="end"/>
      </w:r>
      <w:r w:rsidR="00DE3E2B" w:rsidRPr="002F797A">
        <w:rPr>
          <w:shd w:val="clear" w:color="auto" w:fill="auto"/>
          <w:lang w:eastAsia="ja-JP"/>
        </w:rPr>
        <w:t xml:space="preserve"> without multiple replications. Since we are not sure how quickly the effect of our conditioning </w:t>
      </w:r>
      <w:r w:rsidR="001179E5" w:rsidRPr="002F797A">
        <w:rPr>
          <w:shd w:val="clear" w:color="auto" w:fill="auto"/>
          <w:lang w:eastAsia="ja-JP"/>
        </w:rPr>
        <w:t>is</w:t>
      </w:r>
      <w:r w:rsidR="00DE3E2B" w:rsidRPr="002F797A">
        <w:rPr>
          <w:shd w:val="clear" w:color="auto" w:fill="auto"/>
          <w:lang w:eastAsia="ja-JP"/>
        </w:rPr>
        <w:t xml:space="preserve"> reversed, we cannot use phase designs with more phase changes, such as the ABAB phase design. Due to the requirement of specialized equipment, we cannot use an MBD. Critically, we cannot increase the number of measurements due to time constraints. </w:t>
      </w:r>
      <w:r w:rsidR="00D7116C" w:rsidRPr="002F797A">
        <w:rPr>
          <w:shd w:val="clear" w:color="auto" w:fill="auto"/>
          <w:lang w:eastAsia="ja-JP"/>
        </w:rPr>
        <w:t>Therefore</w:t>
      </w:r>
      <w:r w:rsidR="00DE3E2B" w:rsidRPr="002F797A">
        <w:rPr>
          <w:shd w:val="clear" w:color="auto" w:fill="auto"/>
          <w:lang w:eastAsia="ja-JP"/>
        </w:rPr>
        <w:t xml:space="preserve">, we </w:t>
      </w:r>
      <w:proofErr w:type="gramStart"/>
      <w:r w:rsidR="00DE3E2B" w:rsidRPr="002F797A">
        <w:rPr>
          <w:shd w:val="clear" w:color="auto" w:fill="auto"/>
          <w:lang w:eastAsia="ja-JP"/>
        </w:rPr>
        <w:t>have to</w:t>
      </w:r>
      <w:proofErr w:type="gramEnd"/>
      <w:r w:rsidR="00DE3E2B" w:rsidRPr="002F797A">
        <w:rPr>
          <w:shd w:val="clear" w:color="auto" w:fill="auto"/>
          <w:lang w:eastAsia="ja-JP"/>
        </w:rPr>
        <w:t xml:space="preserve"> rely on sequential replication</w:t>
      </w:r>
      <w:r w:rsidR="00773998" w:rsidRPr="002F797A">
        <w:rPr>
          <w:shd w:val="clear" w:color="auto" w:fill="auto"/>
          <w:lang w:eastAsia="ja-JP"/>
        </w:rPr>
        <w:t>s</w:t>
      </w:r>
      <w:r w:rsidR="00DE3E2B" w:rsidRPr="002F797A">
        <w:rPr>
          <w:shd w:val="clear" w:color="auto" w:fill="auto"/>
          <w:lang w:eastAsia="ja-JP"/>
        </w:rPr>
        <w:t xml:space="preserve"> for both validity and statistical power. </w:t>
      </w:r>
    </w:p>
    <w:p w14:paraId="30BD3525" w14:textId="2263DE2B" w:rsidR="005F5397" w:rsidRPr="002F797A" w:rsidRDefault="005F5397" w:rsidP="004E68E7">
      <w:pPr>
        <w:rPr>
          <w:shd w:val="clear" w:color="auto" w:fill="auto"/>
          <w:lang w:eastAsia="ja-JP"/>
        </w:rPr>
      </w:pPr>
      <w:r w:rsidRPr="002F797A">
        <w:rPr>
          <w:shd w:val="clear" w:color="auto" w:fill="auto"/>
          <w:lang w:eastAsia="ja-JP"/>
        </w:rPr>
        <w:t xml:space="preserve">The power study for this design also presents certain limitations. </w:t>
      </w:r>
      <w:r w:rsidR="00773998" w:rsidRPr="002F797A">
        <w:rPr>
          <w:shd w:val="clear" w:color="auto" w:fill="auto"/>
          <w:lang w:eastAsia="ja-JP"/>
        </w:rPr>
        <w:t xml:space="preserve">We used </w:t>
      </w:r>
      <w:r w:rsidR="00D7116C" w:rsidRPr="002F797A">
        <w:rPr>
          <w:shd w:val="clear" w:color="auto" w:fill="auto"/>
          <w:lang w:eastAsia="ja-JP"/>
        </w:rPr>
        <w:t xml:space="preserve">only </w:t>
      </w:r>
      <w:r w:rsidR="00773998" w:rsidRPr="002F797A">
        <w:rPr>
          <w:shd w:val="clear" w:color="auto" w:fill="auto"/>
          <w:lang w:eastAsia="ja-JP"/>
        </w:rPr>
        <w:t xml:space="preserve">one </w:t>
      </w:r>
      <w:r w:rsidR="00DB03AB" w:rsidRPr="002F797A">
        <w:rPr>
          <w:shd w:val="clear" w:color="auto" w:fill="auto"/>
          <w:lang w:eastAsia="ja-JP"/>
        </w:rPr>
        <w:t>possible distribution of the SPARS rating</w:t>
      </w:r>
      <w:r w:rsidR="00496B72" w:rsidRPr="002F797A">
        <w:rPr>
          <w:shd w:val="clear" w:color="auto" w:fill="auto"/>
          <w:lang w:eastAsia="ja-JP"/>
        </w:rPr>
        <w:t>s</w:t>
      </w:r>
      <w:r w:rsidR="00DB03AB" w:rsidRPr="002F797A">
        <w:rPr>
          <w:shd w:val="clear" w:color="auto" w:fill="auto"/>
          <w:lang w:eastAsia="ja-JP"/>
        </w:rPr>
        <w:t xml:space="preserve"> to simulate our observed data. </w:t>
      </w:r>
      <w:r w:rsidR="00496B72" w:rsidRPr="002F797A">
        <w:rPr>
          <w:shd w:val="clear" w:color="auto" w:fill="auto"/>
          <w:lang w:eastAsia="ja-JP"/>
        </w:rPr>
        <w:t>While the assumption of a symmetric distribution around 0 is not unreasonable, with more pilot data</w:t>
      </w:r>
      <w:r w:rsidR="00C77396" w:rsidRPr="002F797A">
        <w:rPr>
          <w:shd w:val="clear" w:color="auto" w:fill="auto"/>
          <w:lang w:eastAsia="ja-JP"/>
        </w:rPr>
        <w:t>,</w:t>
      </w:r>
      <w:r w:rsidR="00496B72" w:rsidRPr="002F797A">
        <w:rPr>
          <w:shd w:val="clear" w:color="auto" w:fill="auto"/>
          <w:lang w:eastAsia="ja-JP"/>
        </w:rPr>
        <w:t xml:space="preserve"> it might be possible to simulate using a distribution that resembles the observed data. </w:t>
      </w:r>
      <w:r w:rsidR="00D74146" w:rsidRPr="002F797A">
        <w:rPr>
          <w:shd w:val="clear" w:color="auto" w:fill="auto"/>
          <w:lang w:eastAsia="ja-JP"/>
        </w:rPr>
        <w:t>We also did not account for any variability in effect size across participants.</w:t>
      </w:r>
      <w:r w:rsidR="00871724" w:rsidRPr="002F797A">
        <w:rPr>
          <w:shd w:val="clear" w:color="auto" w:fill="auto"/>
          <w:lang w:eastAsia="ja-JP"/>
        </w:rPr>
        <w:t xml:space="preserve"> Instead, we simulated an equal effect size for all participants.</w:t>
      </w:r>
      <w:r w:rsidR="00D74146" w:rsidRPr="002F797A">
        <w:rPr>
          <w:shd w:val="clear" w:color="auto" w:fill="auto"/>
          <w:lang w:eastAsia="ja-JP"/>
        </w:rPr>
        <w:t xml:space="preserve"> </w:t>
      </w:r>
      <w:r w:rsidR="00871724" w:rsidRPr="002F797A">
        <w:rPr>
          <w:shd w:val="clear" w:color="auto" w:fill="auto"/>
          <w:lang w:eastAsia="ja-JP"/>
        </w:rPr>
        <w:t xml:space="preserve">However, we believe these are reasonable assumptions </w:t>
      </w:r>
      <w:r w:rsidR="00D7116C" w:rsidRPr="002F797A">
        <w:rPr>
          <w:shd w:val="clear" w:color="auto" w:fill="auto"/>
          <w:lang w:eastAsia="ja-JP"/>
        </w:rPr>
        <w:t>give</w:t>
      </w:r>
      <w:r w:rsidR="00871724" w:rsidRPr="002F797A">
        <w:rPr>
          <w:shd w:val="clear" w:color="auto" w:fill="auto"/>
          <w:lang w:eastAsia="ja-JP"/>
        </w:rPr>
        <w:t xml:space="preserve">n the scope of our study. </w:t>
      </w:r>
    </w:p>
    <w:p w14:paraId="79BF328F" w14:textId="12306000" w:rsidR="00871724" w:rsidRPr="002F797A" w:rsidRDefault="00871724" w:rsidP="004E68E7">
      <w:pPr>
        <w:rPr>
          <w:shd w:val="clear" w:color="auto" w:fill="auto"/>
          <w:lang w:eastAsia="ja-JP"/>
        </w:rPr>
      </w:pPr>
      <w:r w:rsidRPr="002F797A">
        <w:rPr>
          <w:shd w:val="clear" w:color="auto" w:fill="auto"/>
          <w:lang w:eastAsia="ja-JP"/>
        </w:rPr>
        <w:t xml:space="preserve">Finally, we </w:t>
      </w:r>
      <w:r w:rsidR="00822D49" w:rsidRPr="002F797A">
        <w:rPr>
          <w:shd w:val="clear" w:color="auto" w:fill="auto"/>
          <w:lang w:eastAsia="ja-JP"/>
        </w:rPr>
        <w:t xml:space="preserve">conducted Monte Carlo RTs for both the power study and the pilot data. </w:t>
      </w:r>
      <w:r w:rsidR="00CC7CD1" w:rsidRPr="002F797A">
        <w:rPr>
          <w:shd w:val="clear" w:color="auto" w:fill="auto"/>
          <w:lang w:eastAsia="ja-JP"/>
        </w:rPr>
        <w:t xml:space="preserve">As discussed previously, the number of possible randomizations for this design is </w:t>
      </w:r>
      <w:proofErr w:type="spellStart"/>
      <w:r w:rsidR="00CC7CD1" w:rsidRPr="002F797A">
        <w:rPr>
          <w:i/>
          <w:iCs/>
        </w:rPr>
        <w:t>r</w:t>
      </w:r>
      <w:r w:rsidR="00CC7CD1" w:rsidRPr="002F797A">
        <w:rPr>
          <w:i/>
          <w:iCs/>
          <w:vertAlign w:val="superscript"/>
        </w:rPr>
        <w:t>P</w:t>
      </w:r>
      <w:proofErr w:type="spellEnd"/>
      <w:r w:rsidR="00CC7CD1" w:rsidRPr="002F797A">
        <w:t xml:space="preserve">, where </w:t>
      </w:r>
      <w:r w:rsidR="00CC7CD1" w:rsidRPr="002F797A">
        <w:rPr>
          <w:i/>
          <w:iCs/>
        </w:rPr>
        <w:t>r</w:t>
      </w:r>
      <w:r w:rsidR="00CC7CD1" w:rsidRPr="002F797A">
        <w:t xml:space="preserve"> denotes the number of possible randomizations for one participant, and </w:t>
      </w:r>
      <w:r w:rsidR="00CC7CD1" w:rsidRPr="002F797A">
        <w:rPr>
          <w:i/>
          <w:iCs/>
        </w:rPr>
        <w:t>P</w:t>
      </w:r>
      <w:r w:rsidR="00CC7CD1" w:rsidRPr="002F797A">
        <w:t xml:space="preserve"> denotes the number of participants. </w:t>
      </w:r>
      <w:r w:rsidR="00CC7CD1" w:rsidRPr="002F797A">
        <w:rPr>
          <w:shd w:val="clear" w:color="auto" w:fill="auto"/>
          <w:lang w:eastAsia="ja-JP"/>
        </w:rPr>
        <w:t xml:space="preserve">Even for the </w:t>
      </w:r>
      <w:r w:rsidR="004E3FDC" w:rsidRPr="002F797A">
        <w:rPr>
          <w:shd w:val="clear" w:color="auto" w:fill="auto"/>
          <w:lang w:eastAsia="ja-JP"/>
        </w:rPr>
        <w:t>smaller scale of the pilot data, computing 11</w:t>
      </w:r>
      <w:r w:rsidR="004E3FDC" w:rsidRPr="002F797A">
        <w:rPr>
          <w:shd w:val="clear" w:color="auto" w:fill="auto"/>
          <w:vertAlign w:val="superscript"/>
          <w:lang w:eastAsia="ja-JP"/>
        </w:rPr>
        <w:t>4</w:t>
      </w:r>
      <w:r w:rsidR="004E3FDC" w:rsidRPr="002F797A">
        <w:rPr>
          <w:shd w:val="clear" w:color="auto" w:fill="auto"/>
          <w:lang w:eastAsia="ja-JP"/>
        </w:rPr>
        <w:t xml:space="preserve"> possible randomizations</w:t>
      </w:r>
      <w:r w:rsidR="00CC7CD1" w:rsidRPr="002F797A">
        <w:rPr>
          <w:shd w:val="clear" w:color="auto" w:fill="auto"/>
          <w:lang w:eastAsia="ja-JP"/>
        </w:rPr>
        <w:t xml:space="preserve"> </w:t>
      </w:r>
      <w:r w:rsidR="004E3FDC" w:rsidRPr="002F797A">
        <w:rPr>
          <w:shd w:val="clear" w:color="auto" w:fill="auto"/>
          <w:lang w:eastAsia="ja-JP"/>
        </w:rPr>
        <w:t xml:space="preserve">would have been extremely costly. Monte Carlo RTs present a simple alternative to this computation cost while maintaining sufficient statistical power </w:t>
      </w:r>
      <w:r w:rsidR="004E3FDC" w:rsidRPr="002F797A">
        <w:rPr>
          <w:shd w:val="clear" w:color="auto" w:fill="auto"/>
          <w:lang w:eastAsia="ja-JP"/>
        </w:rPr>
        <w:fldChar w:fldCharType="begin" w:fldLock="1"/>
      </w:r>
      <w:r w:rsidR="004E3FDC" w:rsidRPr="002F797A">
        <w:rPr>
          <w:shd w:val="clear" w:color="auto" w:fill="auto"/>
          <w:lang w:eastAsia="ja-JP"/>
        </w:rPr>
        <w:instrText>ADDIN CSL_CITATION {"citationItems":[{"id":"ITEM-1","itemData":{"DOI":"10.1080/00223980.1969.10543491","ISSN":"0022-3980","author":[{"dropping-particle":"","family":"Edgington","given":"Eugene S","non-dropping-particle":"","parse-names":false,"suffix":""}],"container-title":"The Journal of Psychology","id":"ITEM-1","issue":"2","issued":{"date-parts":[["1969","7","1"]]},"note":"doi: 10.1080/00223980.1969.10543491","page":"143-149","publisher":"Routledge","title":"Approximate randomization tests","type":"article-journal","volume":"72"},"uris":["http://www.mendeley.com/documents/?uuid=ebadd319-bf20-4e7a-84b0-4ffa7de72276"]},{"id":"ITEM-2","itemData":{"ISSN":"00359246","abstract":"[The use of Monte Carlo test procedures for significance testing, with smaller reference sets than are now generally used, is advocated. It is shown that, for given α = 1/n, n a positive integer, the power of the Monte Carlo test procedure is a monotone increasing function of the size of the reference set, the limit of which is the power of the corresponding uniformly most powerful test. The power functions and efficiency of the Monte Carlo test to the uniformly most powerful test are discussed in detail for the case where the test criterion is N(γ. 1). The cases when the test criterion is Student's t-statistic and when the test statistic is exponentially distributed are considered also.]","author":[{"dropping-particle":"","family":"Hope","given":"Adery C A","non-dropping-particle":"","parse-names":false,"suffix":""}],"container-title":"Journal of the Royal Statistical Society. Series B (Methodological)","id":"ITEM-2","issue":"3","issued":{"date-parts":[["1968"]]},"page":"582-598","publisher":"[Royal Statistical Society, Wiley]","title":"A simplified Monte Carlo significance test procedure","type":"article-journal","volume":"30"},"uris":["http://www.mendeley.com/documents/?uuid=0f686ba0-e85d-4051-927b-8d05ab5cc267"]}],"mendeley":{"formattedCitation":"(Edgington, 1969; Hope, 1968)","plainTextFormattedCitation":"(Edgington, 1969; Hope, 1968)","previouslyFormattedCitation":"(Edgington, 1969; Hope, 1968)"},"properties":{"noteIndex":0},"schema":"https://github.com/citation-style-language/schema/raw/master/csl-citation.json"}</w:instrText>
      </w:r>
      <w:r w:rsidR="004E3FDC" w:rsidRPr="002F797A">
        <w:rPr>
          <w:shd w:val="clear" w:color="auto" w:fill="auto"/>
          <w:lang w:eastAsia="ja-JP"/>
        </w:rPr>
        <w:fldChar w:fldCharType="separate"/>
      </w:r>
      <w:r w:rsidR="004E3FDC" w:rsidRPr="002F797A">
        <w:rPr>
          <w:noProof/>
          <w:shd w:val="clear" w:color="auto" w:fill="auto"/>
          <w:lang w:eastAsia="ja-JP"/>
        </w:rPr>
        <w:t>(Edgington, 1969; Hope, 1968)</w:t>
      </w:r>
      <w:r w:rsidR="004E3FDC" w:rsidRPr="002F797A">
        <w:rPr>
          <w:shd w:val="clear" w:color="auto" w:fill="auto"/>
          <w:lang w:eastAsia="ja-JP"/>
        </w:rPr>
        <w:fldChar w:fldCharType="end"/>
      </w:r>
      <w:r w:rsidR="004E3FDC" w:rsidRPr="002F797A">
        <w:rPr>
          <w:shd w:val="clear" w:color="auto" w:fill="auto"/>
          <w:lang w:eastAsia="ja-JP"/>
        </w:rPr>
        <w:t>. Hence, we intend to conduct a Monte Carlo RT in the final experiment.</w:t>
      </w:r>
    </w:p>
    <w:p w14:paraId="7702B20E" w14:textId="64779EFE" w:rsidR="00211128" w:rsidRPr="002F797A" w:rsidRDefault="00211128" w:rsidP="00211128">
      <w:pPr>
        <w:rPr>
          <w:shd w:val="clear" w:color="auto" w:fill="auto"/>
          <w:lang w:eastAsia="ja-JP"/>
        </w:rPr>
      </w:pPr>
      <w:bookmarkStart w:id="3" w:name="_Hlk86736202"/>
      <w:r w:rsidRPr="002F797A">
        <w:rPr>
          <w:shd w:val="clear" w:color="auto" w:fill="auto"/>
          <w:lang w:eastAsia="ja-JP"/>
        </w:rPr>
        <w:t xml:space="preserve">As introduced earlier, this design presents certain </w:t>
      </w:r>
      <w:r w:rsidR="0037504B" w:rsidRPr="002F797A">
        <w:rPr>
          <w:shd w:val="clear" w:color="auto" w:fill="auto"/>
          <w:lang w:eastAsia="ja-JP"/>
        </w:rPr>
        <w:t>advantages over</w:t>
      </w:r>
      <w:r w:rsidRPr="002F797A">
        <w:rPr>
          <w:shd w:val="clear" w:color="auto" w:fill="auto"/>
          <w:lang w:eastAsia="ja-JP"/>
        </w:rPr>
        <w:t xml:space="preserve"> traditional group study designs. Single-case designs are a better match for studying within-person changes, because they allow detailed insight into within-individual processes rather than assuming that the response of all individuals in a group is consistent. </w:t>
      </w:r>
      <w:r w:rsidR="0037504B" w:rsidRPr="002F797A">
        <w:rPr>
          <w:shd w:val="clear" w:color="auto" w:fill="auto"/>
          <w:lang w:eastAsia="ja-JP"/>
        </w:rPr>
        <w:t xml:space="preserve">Additionally, these designs typically </w:t>
      </w:r>
      <w:r w:rsidR="0037504B" w:rsidRPr="002F797A">
        <w:rPr>
          <w:shd w:val="clear" w:color="auto" w:fill="auto"/>
          <w:lang w:eastAsia="ja-JP"/>
        </w:rPr>
        <w:lastRenderedPageBreak/>
        <w:t xml:space="preserve">require a smaller number of participants. This allows for a lower overall cost and is particularly important for pain studies because it can be difficult to recruit </w:t>
      </w:r>
      <w:r w:rsidR="00345B71" w:rsidRPr="002F797A">
        <w:rPr>
          <w:shd w:val="clear" w:color="auto" w:fill="auto"/>
          <w:lang w:eastAsia="ja-JP"/>
        </w:rPr>
        <w:t>participants</w:t>
      </w:r>
      <w:r w:rsidR="0037504B" w:rsidRPr="002F797A">
        <w:rPr>
          <w:shd w:val="clear" w:color="auto" w:fill="auto"/>
          <w:lang w:eastAsia="ja-JP"/>
        </w:rPr>
        <w:t>.</w:t>
      </w:r>
    </w:p>
    <w:bookmarkEnd w:id="3"/>
    <w:p w14:paraId="5152BE17" w14:textId="611BD135" w:rsidR="004E3FDC" w:rsidRPr="002F797A" w:rsidRDefault="004E3FDC" w:rsidP="00B33374">
      <w:pPr>
        <w:pStyle w:val="Heading1"/>
        <w:rPr>
          <w:shd w:val="clear" w:color="auto" w:fill="auto"/>
          <w:lang w:eastAsia="ja-JP"/>
        </w:rPr>
      </w:pPr>
      <w:r w:rsidRPr="002F797A">
        <w:rPr>
          <w:shd w:val="clear" w:color="auto" w:fill="auto"/>
          <w:lang w:eastAsia="ja-JP"/>
        </w:rPr>
        <w:t>Conclusion</w:t>
      </w:r>
    </w:p>
    <w:p w14:paraId="0335CD9A" w14:textId="64DF9396" w:rsidR="004E3FDC" w:rsidRPr="002F797A" w:rsidRDefault="00B156BA" w:rsidP="00D7116C">
      <w:pPr>
        <w:rPr>
          <w:shd w:val="clear" w:color="auto" w:fill="auto"/>
          <w:lang w:eastAsia="ja-JP"/>
        </w:rPr>
      </w:pPr>
      <w:r w:rsidRPr="002F797A">
        <w:rPr>
          <w:shd w:val="clear" w:color="auto" w:fill="auto"/>
          <w:lang w:eastAsia="ja-JP"/>
        </w:rPr>
        <w:t>In this manuscript, we described how</w:t>
      </w:r>
      <w:r w:rsidR="00F41A7A" w:rsidRPr="002F797A">
        <w:rPr>
          <w:shd w:val="clear" w:color="auto" w:fill="auto"/>
          <w:lang w:eastAsia="ja-JP"/>
        </w:rPr>
        <w:t xml:space="preserve"> </w:t>
      </w:r>
      <w:r w:rsidRPr="002F797A">
        <w:rPr>
          <w:shd w:val="clear" w:color="auto" w:fill="auto"/>
          <w:lang w:eastAsia="ja-JP"/>
        </w:rPr>
        <w:t xml:space="preserve">we </w:t>
      </w:r>
      <w:r w:rsidR="00D7116C" w:rsidRPr="002F797A">
        <w:rPr>
          <w:shd w:val="clear" w:color="auto" w:fill="auto"/>
          <w:lang w:eastAsia="ja-JP"/>
        </w:rPr>
        <w:t xml:space="preserve">used trial and error to </w:t>
      </w:r>
      <w:r w:rsidRPr="002F797A">
        <w:rPr>
          <w:shd w:val="clear" w:color="auto" w:fill="auto"/>
          <w:lang w:eastAsia="ja-JP"/>
        </w:rPr>
        <w:t xml:space="preserve">design an SCE testing whether classical conditioning can affect pain thresholds. We </w:t>
      </w:r>
      <w:r w:rsidR="00F41A7A" w:rsidRPr="002F797A">
        <w:rPr>
          <w:shd w:val="clear" w:color="auto" w:fill="auto"/>
          <w:lang w:eastAsia="ja-JP"/>
        </w:rPr>
        <w:t xml:space="preserve">used a sequentially replicated AB phase design and </w:t>
      </w:r>
      <w:r w:rsidRPr="002F797A">
        <w:rPr>
          <w:shd w:val="clear" w:color="auto" w:fill="auto"/>
          <w:lang w:eastAsia="ja-JP"/>
        </w:rPr>
        <w:t>conducted a simulated power study to determine sample size</w:t>
      </w:r>
      <w:r w:rsidR="00F41A7A" w:rsidRPr="002F797A">
        <w:rPr>
          <w:shd w:val="clear" w:color="auto" w:fill="auto"/>
          <w:lang w:eastAsia="ja-JP"/>
        </w:rPr>
        <w:t xml:space="preserve">. We </w:t>
      </w:r>
      <w:r w:rsidRPr="002F797A">
        <w:rPr>
          <w:shd w:val="clear" w:color="auto" w:fill="auto"/>
          <w:lang w:eastAsia="ja-JP"/>
        </w:rPr>
        <w:t xml:space="preserve">decided on </w:t>
      </w:r>
      <w:r w:rsidR="00EA6989" w:rsidRPr="002F797A">
        <w:rPr>
          <w:shd w:val="clear" w:color="auto" w:fill="auto"/>
          <w:lang w:eastAsia="ja-JP"/>
        </w:rPr>
        <w:t>30</w:t>
      </w:r>
      <w:r w:rsidRPr="002F797A">
        <w:rPr>
          <w:shd w:val="clear" w:color="auto" w:fill="auto"/>
          <w:lang w:eastAsia="ja-JP"/>
        </w:rPr>
        <w:t xml:space="preserve"> participants and 30 measurements per participant. Finally, we ran some pilot tests using our design. While the results from the pilot tests were inconclusive, they were </w:t>
      </w:r>
      <w:r w:rsidR="00D7116C" w:rsidRPr="002F797A">
        <w:rPr>
          <w:shd w:val="clear" w:color="auto" w:fill="auto"/>
          <w:lang w:eastAsia="ja-JP"/>
        </w:rPr>
        <w:t xml:space="preserve">sufficiently </w:t>
      </w:r>
      <w:r w:rsidRPr="002F797A">
        <w:rPr>
          <w:shd w:val="clear" w:color="auto" w:fill="auto"/>
          <w:lang w:eastAsia="ja-JP"/>
        </w:rPr>
        <w:t>encouraging</w:t>
      </w:r>
      <w:r w:rsidR="00D7116C" w:rsidRPr="002F797A">
        <w:rPr>
          <w:shd w:val="clear" w:color="auto" w:fill="auto"/>
          <w:lang w:eastAsia="ja-JP"/>
        </w:rPr>
        <w:t xml:space="preserve"> that w</w:t>
      </w:r>
      <w:r w:rsidRPr="002F797A">
        <w:rPr>
          <w:shd w:val="clear" w:color="auto" w:fill="auto"/>
          <w:lang w:eastAsia="ja-JP"/>
        </w:rPr>
        <w:t xml:space="preserve">e plan to conduct the full study </w:t>
      </w:r>
      <w:proofErr w:type="gramStart"/>
      <w:r w:rsidRPr="002F797A">
        <w:rPr>
          <w:shd w:val="clear" w:color="auto" w:fill="auto"/>
          <w:lang w:eastAsia="ja-JP"/>
        </w:rPr>
        <w:t>in the near future</w:t>
      </w:r>
      <w:proofErr w:type="gramEnd"/>
      <w:r w:rsidRPr="002F797A">
        <w:rPr>
          <w:shd w:val="clear" w:color="auto" w:fill="auto"/>
          <w:lang w:eastAsia="ja-JP"/>
        </w:rPr>
        <w:t>.</w:t>
      </w:r>
    </w:p>
    <w:p w14:paraId="253EDDEC" w14:textId="1349B8FC" w:rsidR="0089321B" w:rsidRPr="002F797A" w:rsidRDefault="0089321B" w:rsidP="0089321B">
      <w:pPr>
        <w:pStyle w:val="Heading1"/>
        <w:rPr>
          <w:shd w:val="clear" w:color="auto" w:fill="auto"/>
          <w:lang w:eastAsia="ja-JP"/>
        </w:rPr>
      </w:pPr>
      <w:r w:rsidRPr="002F797A">
        <w:rPr>
          <w:shd w:val="clear" w:color="auto" w:fill="auto"/>
          <w:lang w:eastAsia="ja-JP"/>
        </w:rPr>
        <w:t>Acknowledgements</w:t>
      </w:r>
    </w:p>
    <w:p w14:paraId="46704DC2" w14:textId="7259FE8E" w:rsidR="00F2342B" w:rsidRPr="002F797A" w:rsidRDefault="00656368" w:rsidP="00F2342B">
      <w:pPr>
        <w:rPr>
          <w:rFonts w:cs="Times New Roman"/>
          <w:szCs w:val="24"/>
          <w:shd w:val="clear" w:color="auto" w:fill="auto"/>
          <w:lang w:eastAsia="ja-JP"/>
        </w:rPr>
      </w:pPr>
      <w:r w:rsidRPr="002F797A">
        <w:rPr>
          <w:rFonts w:eastAsia="Times New Roman" w:cs="Times New Roman"/>
          <w:color w:val="000000"/>
          <w:szCs w:val="24"/>
          <w:lang w:val="en-ZA" w:eastAsia="en-GB"/>
        </w:rPr>
        <w:t>[Deleted for anonymous review]</w:t>
      </w:r>
    </w:p>
    <w:p w14:paraId="7F7BE63A" w14:textId="6E310CAB" w:rsidR="00F45F39" w:rsidRPr="002F797A" w:rsidRDefault="007E2C66" w:rsidP="007E2C66">
      <w:pPr>
        <w:pStyle w:val="Heading1"/>
        <w:rPr>
          <w:shd w:val="clear" w:color="auto" w:fill="auto"/>
          <w:lang w:eastAsia="ja-JP"/>
        </w:rPr>
      </w:pPr>
      <w:r w:rsidRPr="002F797A">
        <w:rPr>
          <w:shd w:val="clear" w:color="auto" w:fill="auto"/>
          <w:lang w:eastAsia="ja-JP"/>
        </w:rPr>
        <w:t>Data Availability</w:t>
      </w:r>
    </w:p>
    <w:p w14:paraId="7AF3B2BA" w14:textId="4AD0E4F0" w:rsidR="0003533D" w:rsidRPr="002F797A" w:rsidRDefault="00F45F39" w:rsidP="0003533D">
      <w:r w:rsidRPr="002F797A">
        <w:rPr>
          <w:shd w:val="clear" w:color="auto" w:fill="auto"/>
          <w:lang w:eastAsia="ja-JP"/>
        </w:rPr>
        <w:t xml:space="preserve">The data and R code used in this study are openly available </w:t>
      </w:r>
      <w:r w:rsidR="006E7C33" w:rsidRPr="002F797A">
        <w:rPr>
          <w:shd w:val="clear" w:color="auto" w:fill="auto"/>
          <w:lang w:eastAsia="ja-JP"/>
        </w:rPr>
        <w:t>on</w:t>
      </w:r>
      <w:r w:rsidRPr="002F797A">
        <w:rPr>
          <w:shd w:val="clear" w:color="auto" w:fill="auto"/>
          <w:lang w:eastAsia="ja-JP"/>
        </w:rPr>
        <w:t xml:space="preserve"> Open Science Foundation at https://osf.io/d9mfn/?view_only=6b9bd4580dbf42b4952e551972f48c68.</w:t>
      </w:r>
    </w:p>
    <w:p w14:paraId="4B79A721" w14:textId="77777777" w:rsidR="0003533D" w:rsidRPr="002F797A" w:rsidRDefault="0003533D">
      <w:pPr>
        <w:tabs>
          <w:tab w:val="clear" w:pos="3068"/>
        </w:tabs>
        <w:spacing w:after="160" w:line="259" w:lineRule="auto"/>
        <w:ind w:firstLine="0"/>
      </w:pPr>
      <w:r w:rsidRPr="002F797A">
        <w:br w:type="page"/>
      </w:r>
    </w:p>
    <w:p w14:paraId="2CFB307E" w14:textId="721C8726" w:rsidR="000B4AD8" w:rsidRPr="002F797A" w:rsidRDefault="000B4AD8" w:rsidP="0003533D">
      <w:pPr>
        <w:pStyle w:val="Heading1"/>
        <w:rPr>
          <w:shd w:val="clear" w:color="auto" w:fill="auto"/>
          <w:lang w:eastAsia="ja-JP"/>
        </w:rPr>
      </w:pPr>
      <w:r w:rsidRPr="002F797A">
        <w:lastRenderedPageBreak/>
        <w:t>References</w:t>
      </w:r>
    </w:p>
    <w:p w14:paraId="7835810D" w14:textId="417A4C44" w:rsidR="0034376A" w:rsidRPr="002F797A" w:rsidRDefault="000B4AD8" w:rsidP="0034376A">
      <w:pPr>
        <w:widowControl w:val="0"/>
        <w:autoSpaceDE w:val="0"/>
        <w:autoSpaceDN w:val="0"/>
        <w:adjustRightInd w:val="0"/>
        <w:ind w:left="480" w:hanging="480"/>
        <w:rPr>
          <w:rFonts w:cs="Times New Roman"/>
          <w:noProof/>
          <w:szCs w:val="24"/>
        </w:rPr>
      </w:pPr>
      <w:r w:rsidRPr="002F797A">
        <w:rPr>
          <w:rFonts w:eastAsia="SimSun" w:cs="Times New Roman"/>
          <w:kern w:val="24"/>
          <w:szCs w:val="24"/>
          <w:shd w:val="clear" w:color="auto" w:fill="auto"/>
          <w:lang w:eastAsia="ja-JP"/>
        </w:rPr>
        <w:fldChar w:fldCharType="begin" w:fldLock="1"/>
      </w:r>
      <w:r w:rsidRPr="002F797A">
        <w:rPr>
          <w:rFonts w:eastAsia="SimSun" w:cs="Times New Roman"/>
          <w:kern w:val="24"/>
          <w:szCs w:val="24"/>
          <w:shd w:val="clear" w:color="auto" w:fill="auto"/>
          <w:lang w:eastAsia="ja-JP"/>
        </w:rPr>
        <w:instrText xml:space="preserve">ADDIN Mendeley Bibliography CSL_BIBLIOGRAPHY </w:instrText>
      </w:r>
      <w:r w:rsidRPr="002F797A">
        <w:rPr>
          <w:rFonts w:eastAsia="SimSun" w:cs="Times New Roman"/>
          <w:kern w:val="24"/>
          <w:szCs w:val="24"/>
          <w:shd w:val="clear" w:color="auto" w:fill="auto"/>
          <w:lang w:eastAsia="ja-JP"/>
        </w:rPr>
        <w:fldChar w:fldCharType="separate"/>
      </w:r>
      <w:r w:rsidR="0034376A" w:rsidRPr="002F797A">
        <w:rPr>
          <w:rFonts w:cs="Times New Roman"/>
          <w:noProof/>
          <w:szCs w:val="24"/>
        </w:rPr>
        <w:t xml:space="preserve">Adams, D. C., &amp; Anthony, C. D. (1996). Using randomization techniques to analyse behavioural data. </w:t>
      </w:r>
      <w:r w:rsidR="0034376A" w:rsidRPr="002F797A">
        <w:rPr>
          <w:rFonts w:cs="Times New Roman"/>
          <w:i/>
          <w:iCs/>
          <w:noProof/>
          <w:szCs w:val="24"/>
        </w:rPr>
        <w:t>Animal Behaviour</w:t>
      </w:r>
      <w:r w:rsidR="0034376A" w:rsidRPr="002F797A">
        <w:rPr>
          <w:rFonts w:cs="Times New Roman"/>
          <w:noProof/>
          <w:szCs w:val="24"/>
        </w:rPr>
        <w:t xml:space="preserve">, </w:t>
      </w:r>
      <w:r w:rsidR="0034376A" w:rsidRPr="002F797A">
        <w:rPr>
          <w:rFonts w:cs="Times New Roman"/>
          <w:i/>
          <w:iCs/>
          <w:noProof/>
          <w:szCs w:val="24"/>
        </w:rPr>
        <w:t>51</w:t>
      </w:r>
      <w:r w:rsidR="0034376A" w:rsidRPr="002F797A">
        <w:rPr>
          <w:rFonts w:cs="Times New Roman"/>
          <w:noProof/>
          <w:szCs w:val="24"/>
        </w:rPr>
        <w:t>(4), 733–738. https://doi.org/https://doi.org/10.1006/anbe.1996.0077</w:t>
      </w:r>
    </w:p>
    <w:p w14:paraId="37A4B97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arlow, D. H., Nock, M. K., &amp; Hersen, M. (2009). </w:t>
      </w:r>
      <w:r w:rsidRPr="002F797A">
        <w:rPr>
          <w:rFonts w:cs="Times New Roman"/>
          <w:i/>
          <w:iCs/>
          <w:noProof/>
          <w:szCs w:val="24"/>
        </w:rPr>
        <w:t>Single case experimental designs: Strategies for studying behavior change</w:t>
      </w:r>
      <w:r w:rsidRPr="002F797A">
        <w:rPr>
          <w:rFonts w:cs="Times New Roman"/>
          <w:noProof/>
          <w:szCs w:val="24"/>
        </w:rPr>
        <w:t xml:space="preserve"> (3rd ed.). Pearson/Allyn and Bacon.</w:t>
      </w:r>
    </w:p>
    <w:p w14:paraId="456B2FA4"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ouwmeester, S., &amp; Jongerling, J. (2020). Power of a randomization test in a single case multiple baseline AB design. </w:t>
      </w:r>
      <w:r w:rsidRPr="002F797A">
        <w:rPr>
          <w:rFonts w:cs="Times New Roman"/>
          <w:i/>
          <w:iCs/>
          <w:noProof/>
          <w:szCs w:val="24"/>
        </w:rPr>
        <w:t>PLoS ONE</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1. https://doi.org/10.1371/journal.pone.0228355</w:t>
      </w:r>
    </w:p>
    <w:p w14:paraId="3C0F8FA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reivik, H., Collett, B., Ventafridda, V., Cohen, R., &amp; Gallacher, D. (2006). Survey of chronic pain in Europe: Prevalence, impact on daily life, and treatment. </w:t>
      </w:r>
      <w:r w:rsidRPr="002F797A">
        <w:rPr>
          <w:rFonts w:cs="Times New Roman"/>
          <w:i/>
          <w:iCs/>
          <w:noProof/>
          <w:szCs w:val="24"/>
        </w:rPr>
        <w:t>European Journal of Pain (London, England)</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4), 287–333. https://doi.org/10.1016/j.ejpain.2005.06.009</w:t>
      </w:r>
    </w:p>
    <w:p w14:paraId="3C05E0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Busk, P. L., &amp; Marascuilo, L. A. (1988). Autocorrelation in single-subject research: A counterargument to the myth of no autocorrelation.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0</w:t>
      </w:r>
      <w:r w:rsidRPr="002F797A">
        <w:rPr>
          <w:rFonts w:cs="Times New Roman"/>
          <w:noProof/>
          <w:szCs w:val="24"/>
        </w:rPr>
        <w:t>(3), 229–242.</w:t>
      </w:r>
    </w:p>
    <w:p w14:paraId="487A57B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hen, J. (1988). </w:t>
      </w:r>
      <w:r w:rsidRPr="002F797A">
        <w:rPr>
          <w:rFonts w:cs="Times New Roman"/>
          <w:i/>
          <w:iCs/>
          <w:noProof/>
          <w:szCs w:val="24"/>
        </w:rPr>
        <w:t>Statistical power analysis for the behavioral sciences</w:t>
      </w:r>
      <w:r w:rsidRPr="002F797A">
        <w:rPr>
          <w:rFonts w:cs="Times New Roman"/>
          <w:noProof/>
          <w:szCs w:val="24"/>
        </w:rPr>
        <w:t xml:space="preserve"> (2nd ed.). Routledge. https://doi.org/10.4324/9780203771587</w:t>
      </w:r>
    </w:p>
    <w:p w14:paraId="1882EED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Costa, L. da C. M., Maher, C. G., McAuley, J. H., Hancock, M. J., Herbert, R. D., Refshauge, K. M., &amp; Henschke, N. (2009). Prognosis for patients with chronic low back pain: Inception cohort study. </w:t>
      </w:r>
      <w:r w:rsidRPr="002F797A">
        <w:rPr>
          <w:rFonts w:cs="Times New Roman"/>
          <w:i/>
          <w:iCs/>
          <w:noProof/>
          <w:szCs w:val="24"/>
        </w:rPr>
        <w:t>BMJ</w:t>
      </w:r>
      <w:r w:rsidRPr="002F797A">
        <w:rPr>
          <w:rFonts w:cs="Times New Roman"/>
          <w:noProof/>
          <w:szCs w:val="24"/>
        </w:rPr>
        <w:t xml:space="preserve">, </w:t>
      </w:r>
      <w:r w:rsidRPr="002F797A">
        <w:rPr>
          <w:rFonts w:cs="Times New Roman"/>
          <w:i/>
          <w:iCs/>
          <w:noProof/>
          <w:szCs w:val="24"/>
        </w:rPr>
        <w:t>339</w:t>
      </w:r>
      <w:r w:rsidRPr="002F797A">
        <w:rPr>
          <w:rFonts w:cs="Times New Roman"/>
          <w:noProof/>
          <w:szCs w:val="24"/>
        </w:rPr>
        <w:t>, b3829. https://doi.org/10.1136/bmj.b3829</w:t>
      </w:r>
    </w:p>
    <w:p w14:paraId="7211FAF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ancer Design. (n.d.). </w:t>
      </w:r>
      <w:r w:rsidRPr="002F797A">
        <w:rPr>
          <w:rFonts w:cs="Times New Roman"/>
          <w:i/>
          <w:iCs/>
          <w:noProof/>
          <w:szCs w:val="24"/>
        </w:rPr>
        <w:t>Tactor</w:t>
      </w:r>
      <w:r w:rsidRPr="002F797A">
        <w:rPr>
          <w:rFonts w:cs="Times New Roman"/>
          <w:noProof/>
          <w:szCs w:val="24"/>
        </w:rPr>
        <w:t>. http://www.dancerdesign.co.uk/tactor.html</w:t>
      </w:r>
    </w:p>
    <w:p w14:paraId="36D57A12" w14:textId="77777777" w:rsidR="0034376A" w:rsidRPr="002F797A" w:rsidRDefault="0034376A" w:rsidP="0034376A">
      <w:pPr>
        <w:widowControl w:val="0"/>
        <w:autoSpaceDE w:val="0"/>
        <w:autoSpaceDN w:val="0"/>
        <w:adjustRightInd w:val="0"/>
        <w:ind w:left="480" w:hanging="480"/>
        <w:rPr>
          <w:rFonts w:cs="Times New Roman"/>
          <w:noProof/>
          <w:szCs w:val="24"/>
        </w:rPr>
      </w:pPr>
      <w:r w:rsidRPr="009761F3">
        <w:rPr>
          <w:rFonts w:cs="Times New Roman"/>
          <w:noProof/>
          <w:szCs w:val="24"/>
          <w:lang w:val="nl-NL"/>
        </w:rPr>
        <w:t xml:space="preserve">De, T. K., Michiels, B., Tanious, R., &amp; Onghena, P. (2020). </w:t>
      </w:r>
      <w:r w:rsidRPr="002F797A">
        <w:rPr>
          <w:rFonts w:cs="Times New Roman"/>
          <w:noProof/>
          <w:szCs w:val="24"/>
        </w:rPr>
        <w:t xml:space="preserve">Handling missing data in randomization tests for single-case experiments: A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3), 1355–1370. https://doi.org/10.3758/s13428-019-01320-3</w:t>
      </w:r>
    </w:p>
    <w:p w14:paraId="36B8E22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lastRenderedPageBreak/>
        <w:t xml:space="preserve">De, T. K., Michiels, B., Vlaeyen, J. W. S., &amp; Onghena, P. (2020). </w:t>
      </w:r>
      <w:r w:rsidRPr="002F797A">
        <w:rPr>
          <w:rFonts w:cs="Times New Roman"/>
          <w:i/>
          <w:iCs/>
          <w:noProof/>
          <w:szCs w:val="24"/>
        </w:rPr>
        <w:t>Shiny SCDA</w:t>
      </w:r>
      <w:r w:rsidRPr="002F797A">
        <w:rPr>
          <w:rFonts w:cs="Times New Roman"/>
          <w:noProof/>
          <w:szCs w:val="24"/>
        </w:rPr>
        <w:t xml:space="preserve"> (Version 2.7). https://ppw.kuleuven.be/mesrg/software-and-apps/shiny-scda</w:t>
      </w:r>
    </w:p>
    <w:p w14:paraId="6DC7BA7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Digitimer Limited. (n.d.). </w:t>
      </w:r>
      <w:r w:rsidRPr="002F797A">
        <w:rPr>
          <w:rFonts w:cs="Times New Roman"/>
          <w:i/>
          <w:iCs/>
          <w:noProof/>
          <w:szCs w:val="24"/>
        </w:rPr>
        <w:t>DS7A High Voltage Constant Current Stimulator</w:t>
      </w:r>
      <w:r w:rsidRPr="002F797A">
        <w:rPr>
          <w:rFonts w:cs="Times New Roman"/>
          <w:noProof/>
          <w:szCs w:val="24"/>
        </w:rPr>
        <w:t>. https://www.digitimer.com/product/human-neurophysiology/peripheral-stimulators/ds7a-ds7ah-hv-current-stimulator/</w:t>
      </w:r>
    </w:p>
    <w:p w14:paraId="2248729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1969). Approximate randomization tests. </w:t>
      </w:r>
      <w:r w:rsidRPr="002F797A">
        <w:rPr>
          <w:rFonts w:cs="Times New Roman"/>
          <w:i/>
          <w:iCs/>
          <w:noProof/>
          <w:szCs w:val="24"/>
        </w:rPr>
        <w:t>The Journal of Psychology</w:t>
      </w:r>
      <w:r w:rsidRPr="002F797A">
        <w:rPr>
          <w:rFonts w:cs="Times New Roman"/>
          <w:noProof/>
          <w:szCs w:val="24"/>
        </w:rPr>
        <w:t xml:space="preserve">, </w:t>
      </w:r>
      <w:r w:rsidRPr="002F797A">
        <w:rPr>
          <w:rFonts w:cs="Times New Roman"/>
          <w:i/>
          <w:iCs/>
          <w:noProof/>
          <w:szCs w:val="24"/>
        </w:rPr>
        <w:t>72</w:t>
      </w:r>
      <w:r w:rsidRPr="002F797A">
        <w:rPr>
          <w:rFonts w:cs="Times New Roman"/>
          <w:noProof/>
          <w:szCs w:val="24"/>
        </w:rPr>
        <w:t>(2), 143–149. https://doi.org/10.1080/00223980.1969.10543491</w:t>
      </w:r>
    </w:p>
    <w:p w14:paraId="506005B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1975). Randomization tests for one-subject operant experiments. </w:t>
      </w:r>
      <w:r w:rsidRPr="002F797A">
        <w:rPr>
          <w:rFonts w:cs="Times New Roman"/>
          <w:i/>
          <w:iCs/>
          <w:noProof/>
          <w:szCs w:val="24"/>
        </w:rPr>
        <w:t>Journal of Psychology</w:t>
      </w:r>
      <w:r w:rsidRPr="002F797A">
        <w:rPr>
          <w:rFonts w:cs="Times New Roman"/>
          <w:noProof/>
          <w:szCs w:val="24"/>
        </w:rPr>
        <w:t xml:space="preserve">, </w:t>
      </w:r>
      <w:r w:rsidRPr="002F797A">
        <w:rPr>
          <w:rFonts w:cs="Times New Roman"/>
          <w:i/>
          <w:iCs/>
          <w:noProof/>
          <w:szCs w:val="24"/>
        </w:rPr>
        <w:t>90</w:t>
      </w:r>
      <w:r w:rsidRPr="002F797A">
        <w:rPr>
          <w:rFonts w:cs="Times New Roman"/>
          <w:noProof/>
          <w:szCs w:val="24"/>
        </w:rPr>
        <w:t>(1), 57. https://doi.org/10.1080/00223980.1975.9923926</w:t>
      </w:r>
    </w:p>
    <w:p w14:paraId="0EC7D337"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Edgington, E. S., &amp; Onghena, P. (2007). </w:t>
      </w:r>
      <w:r w:rsidRPr="002F797A">
        <w:rPr>
          <w:rFonts w:cs="Times New Roman"/>
          <w:i/>
          <w:iCs/>
          <w:noProof/>
          <w:szCs w:val="24"/>
        </w:rPr>
        <w:t>Randomization tests</w:t>
      </w:r>
      <w:r w:rsidRPr="002F797A">
        <w:rPr>
          <w:rFonts w:cs="Times New Roman"/>
          <w:noProof/>
          <w:szCs w:val="24"/>
        </w:rPr>
        <w:t xml:space="preserve"> (4th ed.). Chapman &amp; Hall/CRC.</w:t>
      </w:r>
    </w:p>
    <w:p w14:paraId="22FE8C0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Onghena, P. (1996). The power of randomization tests for single-case phase designs. </w:t>
      </w:r>
      <w:r w:rsidRPr="002F797A">
        <w:rPr>
          <w:rFonts w:cs="Times New Roman"/>
          <w:i/>
          <w:iCs/>
          <w:noProof/>
          <w:szCs w:val="24"/>
        </w:rPr>
        <w:t>Journal of Experimental Education</w:t>
      </w:r>
      <w:r w:rsidRPr="002F797A">
        <w:rPr>
          <w:rFonts w:cs="Times New Roman"/>
          <w:noProof/>
          <w:szCs w:val="24"/>
        </w:rPr>
        <w:t xml:space="preserve">, </w:t>
      </w:r>
      <w:r w:rsidRPr="002F797A">
        <w:rPr>
          <w:rFonts w:cs="Times New Roman"/>
          <w:i/>
          <w:iCs/>
          <w:noProof/>
          <w:szCs w:val="24"/>
        </w:rPr>
        <w:t>64</w:t>
      </w:r>
      <w:r w:rsidRPr="002F797A">
        <w:rPr>
          <w:rFonts w:cs="Times New Roman"/>
          <w:noProof/>
          <w:szCs w:val="24"/>
        </w:rPr>
        <w:t>(3), 231–239. https://doi.org/10.1080/00220973.1996.9943805</w:t>
      </w:r>
    </w:p>
    <w:p w14:paraId="1A4E67A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Sentovich, C. (2002). Statistical power of randomization tests used with multiple-baseline designs. </w:t>
      </w:r>
      <w:r w:rsidRPr="002F797A">
        <w:rPr>
          <w:rFonts w:cs="Times New Roman"/>
          <w:i/>
          <w:iCs/>
          <w:noProof/>
          <w:szCs w:val="24"/>
        </w:rPr>
        <w:t>Journal of Experimental Education</w:t>
      </w:r>
      <w:r w:rsidRPr="002F797A">
        <w:rPr>
          <w:rFonts w:cs="Times New Roman"/>
          <w:noProof/>
          <w:szCs w:val="24"/>
        </w:rPr>
        <w:t xml:space="preserve">, </w:t>
      </w:r>
      <w:r w:rsidRPr="002F797A">
        <w:rPr>
          <w:rFonts w:cs="Times New Roman"/>
          <w:i/>
          <w:iCs/>
          <w:noProof/>
          <w:szCs w:val="24"/>
        </w:rPr>
        <w:t>70</w:t>
      </w:r>
      <w:r w:rsidRPr="002F797A">
        <w:rPr>
          <w:rFonts w:cs="Times New Roman"/>
          <w:noProof/>
          <w:szCs w:val="24"/>
        </w:rPr>
        <w:t>(2), 165–178. https://doi.org/10.1080/00220970209599504</w:t>
      </w:r>
    </w:p>
    <w:p w14:paraId="4CEAF7E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erron, J., &amp; Ware, W. (1995). Analyzing single-case data: The power of randomization tests. </w:t>
      </w:r>
      <w:r w:rsidRPr="002F797A">
        <w:rPr>
          <w:rFonts w:cs="Times New Roman"/>
          <w:i/>
          <w:iCs/>
          <w:noProof/>
          <w:szCs w:val="24"/>
        </w:rPr>
        <w:t>The Journal of Experimental Education</w:t>
      </w:r>
      <w:r w:rsidRPr="002F797A">
        <w:rPr>
          <w:rFonts w:cs="Times New Roman"/>
          <w:noProof/>
          <w:szCs w:val="24"/>
        </w:rPr>
        <w:t xml:space="preserve">, </w:t>
      </w:r>
      <w:r w:rsidRPr="002F797A">
        <w:rPr>
          <w:rFonts w:cs="Times New Roman"/>
          <w:i/>
          <w:iCs/>
          <w:noProof/>
          <w:szCs w:val="24"/>
        </w:rPr>
        <w:t>63</w:t>
      </w:r>
      <w:r w:rsidRPr="002F797A">
        <w:rPr>
          <w:rFonts w:cs="Times New Roman"/>
          <w:noProof/>
          <w:szCs w:val="24"/>
        </w:rPr>
        <w:t>(2), 167–178.</w:t>
      </w:r>
    </w:p>
    <w:p w14:paraId="6D349C3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isher, A. J., Medaglia, J. D., &amp; Jeronimus, B. F. (2018). Lack of group-to-individual generalizability is a threat to human subjects research. </w:t>
      </w:r>
      <w:r w:rsidRPr="002F797A">
        <w:rPr>
          <w:rFonts w:cs="Times New Roman"/>
          <w:i/>
          <w:iCs/>
          <w:noProof/>
          <w:szCs w:val="24"/>
        </w:rPr>
        <w:t>Proceedings of the National Academy of Sciences</w:t>
      </w:r>
      <w:r w:rsidRPr="002F797A">
        <w:rPr>
          <w:rFonts w:cs="Times New Roman"/>
          <w:noProof/>
          <w:szCs w:val="24"/>
        </w:rPr>
        <w:t xml:space="preserve">, </w:t>
      </w:r>
      <w:r w:rsidRPr="002F797A">
        <w:rPr>
          <w:rFonts w:cs="Times New Roman"/>
          <w:i/>
          <w:iCs/>
          <w:noProof/>
          <w:szCs w:val="24"/>
        </w:rPr>
        <w:t>115</w:t>
      </w:r>
      <w:r w:rsidRPr="002F797A">
        <w:rPr>
          <w:rFonts w:cs="Times New Roman"/>
          <w:noProof/>
          <w:szCs w:val="24"/>
        </w:rPr>
        <w:t>(27), E6106 LP-E6115. https://doi.org/10.1073/pnas.1711978115</w:t>
      </w:r>
    </w:p>
    <w:p w14:paraId="165A31F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Foster, N. E., Anema, J. R., Cherkin, D., Chou, R., Cohen, S. P., Gross, D. P., Ferreira, P. H., Fritz, J. M., Koes, B. W., Peul, W., Turner, J. A., Maher, C. G., Buchbinder, R., </w:t>
      </w:r>
      <w:r w:rsidRPr="002F797A">
        <w:rPr>
          <w:rFonts w:cs="Times New Roman"/>
          <w:noProof/>
          <w:szCs w:val="24"/>
        </w:rPr>
        <w:lastRenderedPageBreak/>
        <w:t xml:space="preserve">Hartvigsen, J., Cherkin, D., Foster, N. E., Maher, C. G., Underwood, M., van Tulder, M., … Woolf, A. (2018). Prevention and treatment of low back pain: Evidence, challenges, and promising directions. </w:t>
      </w:r>
      <w:r w:rsidRPr="002F797A">
        <w:rPr>
          <w:rFonts w:cs="Times New Roman"/>
          <w:i/>
          <w:iCs/>
          <w:noProof/>
          <w:szCs w:val="24"/>
        </w:rPr>
        <w:t>The Lancet</w:t>
      </w:r>
      <w:r w:rsidRPr="002F797A">
        <w:rPr>
          <w:rFonts w:cs="Times New Roman"/>
          <w:noProof/>
          <w:szCs w:val="24"/>
        </w:rPr>
        <w:t xml:space="preserve">, </w:t>
      </w:r>
      <w:r w:rsidRPr="002F797A">
        <w:rPr>
          <w:rFonts w:cs="Times New Roman"/>
          <w:i/>
          <w:iCs/>
          <w:noProof/>
          <w:szCs w:val="24"/>
        </w:rPr>
        <w:t>391</w:t>
      </w:r>
      <w:r w:rsidRPr="002F797A">
        <w:rPr>
          <w:rFonts w:cs="Times New Roman"/>
          <w:noProof/>
          <w:szCs w:val="24"/>
        </w:rPr>
        <w:t>(10137), 2368–2383. https://doi.org/10.1016/S0140-6736(18)30489-6</w:t>
      </w:r>
    </w:p>
    <w:p w14:paraId="1D3BA2E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eyvaert, M., &amp; Onghena, P. (2014a). Analysis of single-case data: Randomisation tests for measures of effect size. </w:t>
      </w:r>
      <w:r w:rsidRPr="002F797A">
        <w:rPr>
          <w:rFonts w:cs="Times New Roman"/>
          <w:i/>
          <w:iCs/>
          <w:noProof/>
          <w:szCs w:val="24"/>
        </w:rPr>
        <w:t>Neuropsychological Rehabilitation</w:t>
      </w:r>
      <w:r w:rsidRPr="002F797A">
        <w:rPr>
          <w:rFonts w:cs="Times New Roman"/>
          <w:noProof/>
          <w:szCs w:val="24"/>
        </w:rPr>
        <w:t xml:space="preserve">, </w:t>
      </w:r>
      <w:r w:rsidRPr="002F797A">
        <w:rPr>
          <w:rFonts w:cs="Times New Roman"/>
          <w:i/>
          <w:iCs/>
          <w:noProof/>
          <w:szCs w:val="24"/>
        </w:rPr>
        <w:t>24</w:t>
      </w:r>
      <w:r w:rsidRPr="002F797A">
        <w:rPr>
          <w:rFonts w:cs="Times New Roman"/>
          <w:noProof/>
          <w:szCs w:val="24"/>
        </w:rPr>
        <w:t>(3–4), 507–527. https://doi.org/10.1080/09602011.2013.818564</w:t>
      </w:r>
    </w:p>
    <w:p w14:paraId="13E641E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eyvaert, M., &amp; Onghena, P. (2014b). Randomization tests for single-case experiments: State of the art, state of the science, and state of the application. </w:t>
      </w:r>
      <w:r w:rsidRPr="002F797A">
        <w:rPr>
          <w:rFonts w:cs="Times New Roman"/>
          <w:i/>
          <w:iCs/>
          <w:noProof/>
          <w:szCs w:val="24"/>
        </w:rPr>
        <w:t>Journal of Contextual Behavioral Science</w:t>
      </w:r>
      <w:r w:rsidRPr="002F797A">
        <w:rPr>
          <w:rFonts w:cs="Times New Roman"/>
          <w:noProof/>
          <w:szCs w:val="24"/>
        </w:rPr>
        <w:t xml:space="preserve">, </w:t>
      </w:r>
      <w:r w:rsidRPr="002F797A">
        <w:rPr>
          <w:rFonts w:cs="Times New Roman"/>
          <w:i/>
          <w:iCs/>
          <w:noProof/>
          <w:szCs w:val="24"/>
        </w:rPr>
        <w:t>3</w:t>
      </w:r>
      <w:r w:rsidRPr="002F797A">
        <w:rPr>
          <w:rFonts w:cs="Times New Roman"/>
          <w:noProof/>
          <w:szCs w:val="24"/>
        </w:rPr>
        <w:t>(1), 51–64. https://doi.org/10.1016/j.jcbs.2013.10.002</w:t>
      </w:r>
    </w:p>
    <w:p w14:paraId="037B12A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ope, A. C. A. (1968). A simplified Monte Carlo significance test procedure. </w:t>
      </w:r>
      <w:r w:rsidRPr="002F797A">
        <w:rPr>
          <w:rFonts w:cs="Times New Roman"/>
          <w:i/>
          <w:iCs/>
          <w:noProof/>
          <w:szCs w:val="24"/>
        </w:rPr>
        <w:t>Journal of the Royal Statistical Society. Series B (Methodological)</w:t>
      </w:r>
      <w:r w:rsidRPr="002F797A">
        <w:rPr>
          <w:rFonts w:cs="Times New Roman"/>
          <w:noProof/>
          <w:szCs w:val="24"/>
        </w:rPr>
        <w:t xml:space="preserve">, </w:t>
      </w:r>
      <w:r w:rsidRPr="002F797A">
        <w:rPr>
          <w:rFonts w:cs="Times New Roman"/>
          <w:i/>
          <w:iCs/>
          <w:noProof/>
          <w:szCs w:val="24"/>
        </w:rPr>
        <w:t>30</w:t>
      </w:r>
      <w:r w:rsidRPr="002F797A">
        <w:rPr>
          <w:rFonts w:cs="Times New Roman"/>
          <w:noProof/>
          <w:szCs w:val="24"/>
        </w:rPr>
        <w:t>(3), 582–598. http://www.jstor.org/stable/2984263</w:t>
      </w:r>
    </w:p>
    <w:p w14:paraId="2387ABC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Horner, R. H., Carr, E. G., Halle, J., Mcgee, G., Odom, S., &amp; Wolery, M. (2005). The use of single-subject research to identify evidence-based practice in special education. </w:t>
      </w:r>
      <w:r w:rsidRPr="002F797A">
        <w:rPr>
          <w:rFonts w:cs="Times New Roman"/>
          <w:i/>
          <w:iCs/>
          <w:noProof/>
          <w:szCs w:val="24"/>
        </w:rPr>
        <w:t>Exceptional Children</w:t>
      </w:r>
      <w:r w:rsidRPr="002F797A">
        <w:rPr>
          <w:rFonts w:cs="Times New Roman"/>
          <w:noProof/>
          <w:szCs w:val="24"/>
        </w:rPr>
        <w:t xml:space="preserve">, </w:t>
      </w:r>
      <w:r w:rsidRPr="002F797A">
        <w:rPr>
          <w:rFonts w:cs="Times New Roman"/>
          <w:i/>
          <w:iCs/>
          <w:noProof/>
          <w:szCs w:val="24"/>
        </w:rPr>
        <w:t>71</w:t>
      </w:r>
      <w:r w:rsidRPr="002F797A">
        <w:rPr>
          <w:rFonts w:cs="Times New Roman"/>
          <w:noProof/>
          <w:szCs w:val="24"/>
        </w:rPr>
        <w:t>(2), 165–179. https://doi.org/10.1177/001440290507100203</w:t>
      </w:r>
    </w:p>
    <w:p w14:paraId="26D57E4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azdin, A. E. (2011). </w:t>
      </w:r>
      <w:r w:rsidRPr="002F797A">
        <w:rPr>
          <w:rFonts w:cs="Times New Roman"/>
          <w:i/>
          <w:iCs/>
          <w:noProof/>
          <w:szCs w:val="24"/>
        </w:rPr>
        <w:t>Single-case research designs: Methods for clinical and applied settings</w:t>
      </w:r>
      <w:r w:rsidRPr="002F797A">
        <w:rPr>
          <w:rFonts w:cs="Times New Roman"/>
          <w:noProof/>
          <w:szCs w:val="24"/>
        </w:rPr>
        <w:t xml:space="preserve"> (2nd ed.). Oxford University Press.</w:t>
      </w:r>
    </w:p>
    <w:p w14:paraId="67596DB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ratochwill, T. R., Hitchcock, J., Horner, R. H., Levin, J. R., Odom, S. L., Rindskopf, D. M., &amp; Shadish, W. R. (2010). </w:t>
      </w:r>
      <w:r w:rsidRPr="002F797A">
        <w:rPr>
          <w:rFonts w:cs="Times New Roman"/>
          <w:i/>
          <w:iCs/>
          <w:noProof/>
          <w:szCs w:val="24"/>
        </w:rPr>
        <w:t>Single-case design technical documentation</w:t>
      </w:r>
      <w:r w:rsidRPr="002F797A">
        <w:rPr>
          <w:rFonts w:cs="Times New Roman"/>
          <w:noProof/>
          <w:szCs w:val="24"/>
        </w:rPr>
        <w:t>. https://ies.ed.gov/ncee/wwc/Docs/ReferenceResources/wwc_scd.pdf</w:t>
      </w:r>
    </w:p>
    <w:p w14:paraId="6CD2C0BF"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Kratochwill, T. R., &amp; Levin, J. R. (2010). Enhancing the scientific credibility of single-case intervention research: Randomization to the rescue. </w:t>
      </w:r>
      <w:r w:rsidRPr="002F797A">
        <w:rPr>
          <w:rFonts w:cs="Times New Roman"/>
          <w:i/>
          <w:iCs/>
          <w:noProof/>
          <w:szCs w:val="24"/>
        </w:rPr>
        <w:t>Psychological Methods</w:t>
      </w:r>
      <w:r w:rsidRPr="002F797A">
        <w:rPr>
          <w:rFonts w:cs="Times New Roman"/>
          <w:noProof/>
          <w:szCs w:val="24"/>
        </w:rPr>
        <w:t xml:space="preserve">, </w:t>
      </w:r>
      <w:r w:rsidRPr="002F797A">
        <w:rPr>
          <w:rFonts w:cs="Times New Roman"/>
          <w:i/>
          <w:iCs/>
          <w:noProof/>
          <w:szCs w:val="24"/>
        </w:rPr>
        <w:t>15</w:t>
      </w:r>
      <w:r w:rsidRPr="002F797A">
        <w:rPr>
          <w:rFonts w:cs="Times New Roman"/>
          <w:noProof/>
          <w:szCs w:val="24"/>
        </w:rPr>
        <w:t>(2), 124–144. https://doi.org/10.1037/a0017736</w:t>
      </w:r>
    </w:p>
    <w:p w14:paraId="6C39533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Levin, J. R., Ferron, J. M., &amp; Gafurov, B. S. (2018). Comparison of randomization-test </w:t>
      </w:r>
      <w:r w:rsidRPr="002F797A">
        <w:rPr>
          <w:rFonts w:cs="Times New Roman"/>
          <w:noProof/>
          <w:szCs w:val="24"/>
        </w:rPr>
        <w:lastRenderedPageBreak/>
        <w:t xml:space="preserve">procedures for single-case multiple-baseline designs. </w:t>
      </w:r>
      <w:r w:rsidRPr="002F797A">
        <w:rPr>
          <w:rFonts w:cs="Times New Roman"/>
          <w:i/>
          <w:iCs/>
          <w:noProof/>
          <w:szCs w:val="24"/>
        </w:rPr>
        <w:t>Developmental Neurorehabilitation</w:t>
      </w:r>
      <w:r w:rsidRPr="002F797A">
        <w:rPr>
          <w:rFonts w:cs="Times New Roman"/>
          <w:noProof/>
          <w:szCs w:val="24"/>
        </w:rPr>
        <w:t xml:space="preserve">, </w:t>
      </w:r>
      <w:r w:rsidRPr="002F797A">
        <w:rPr>
          <w:rFonts w:cs="Times New Roman"/>
          <w:i/>
          <w:iCs/>
          <w:noProof/>
          <w:szCs w:val="24"/>
        </w:rPr>
        <w:t>21</w:t>
      </w:r>
      <w:r w:rsidRPr="002F797A">
        <w:rPr>
          <w:rFonts w:cs="Times New Roman"/>
          <w:noProof/>
          <w:szCs w:val="24"/>
        </w:rPr>
        <w:t>(5), 290–311. https://doi.org/10.1080/17518423.2016.1197708</w:t>
      </w:r>
    </w:p>
    <w:p w14:paraId="6E3AAB0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Bellan, V., Russek, L. N., Camfferman, D., Vlaeyen, J. W. S., &amp; Moseley, G. L. (2016). Pain by association? Experimental modulation of human pain thresholds using classical conditioning. </w:t>
      </w:r>
      <w:r w:rsidRPr="002F797A">
        <w:rPr>
          <w:rFonts w:cs="Times New Roman"/>
          <w:i/>
          <w:iCs/>
          <w:noProof/>
          <w:szCs w:val="24"/>
        </w:rPr>
        <w:t>Journal of Pain</w:t>
      </w:r>
      <w:r w:rsidRPr="002F797A">
        <w:rPr>
          <w:rFonts w:cs="Times New Roman"/>
          <w:noProof/>
          <w:szCs w:val="24"/>
        </w:rPr>
        <w:t xml:space="preserve">, </w:t>
      </w:r>
      <w:r w:rsidRPr="002F797A">
        <w:rPr>
          <w:rFonts w:cs="Times New Roman"/>
          <w:i/>
          <w:iCs/>
          <w:noProof/>
          <w:szCs w:val="24"/>
        </w:rPr>
        <w:t>17</w:t>
      </w:r>
      <w:r w:rsidRPr="002F797A">
        <w:rPr>
          <w:rFonts w:cs="Times New Roman"/>
          <w:noProof/>
          <w:szCs w:val="24"/>
        </w:rPr>
        <w:t>(10), 1105–1115. https://doi.org/10.1016/j.jpain.2016.06.012</w:t>
      </w:r>
    </w:p>
    <w:p w14:paraId="5BBF954A"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Kamerman, P. R., Bellan, V., Catley, M. J., Russek, L. N., Camfferman, D., &amp; Moseley, G. L. (2019). Was that painful or nonpainful? The Sensation and Pain Rating Scale performs well in the experimental context. </w:t>
      </w:r>
      <w:r w:rsidRPr="002F797A">
        <w:rPr>
          <w:rFonts w:cs="Times New Roman"/>
          <w:i/>
          <w:iCs/>
          <w:noProof/>
          <w:szCs w:val="24"/>
        </w:rPr>
        <w:t>Journal of Pain</w:t>
      </w:r>
      <w:r w:rsidRPr="002F797A">
        <w:rPr>
          <w:rFonts w:cs="Times New Roman"/>
          <w:noProof/>
          <w:szCs w:val="24"/>
        </w:rPr>
        <w:t xml:space="preserve">, </w:t>
      </w:r>
      <w:r w:rsidRPr="002F797A">
        <w:rPr>
          <w:rFonts w:cs="Times New Roman"/>
          <w:i/>
          <w:iCs/>
          <w:noProof/>
          <w:szCs w:val="24"/>
        </w:rPr>
        <w:t>20</w:t>
      </w:r>
      <w:r w:rsidRPr="002F797A">
        <w:rPr>
          <w:rFonts w:cs="Times New Roman"/>
          <w:noProof/>
          <w:szCs w:val="24"/>
        </w:rPr>
        <w:t>(4), 472.e1-472.e12. https://doi.org/10.1016/j.jpain.2018.10.006</w:t>
      </w:r>
    </w:p>
    <w:p w14:paraId="5FCF13D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dden, V. J., Russek, L. N., Harvie, D. S., Vlaeyen, J. W. S., &amp; Moseley, G. L. (2017). Classical conditioning fails to elicit allodynia in an experimental study with healthy humans. </w:t>
      </w:r>
      <w:r w:rsidRPr="002F797A">
        <w:rPr>
          <w:rFonts w:cs="Times New Roman"/>
          <w:i/>
          <w:iCs/>
          <w:noProof/>
          <w:szCs w:val="24"/>
        </w:rPr>
        <w:t>Pain Medicine</w:t>
      </w:r>
      <w:r w:rsidRPr="002F797A">
        <w:rPr>
          <w:rFonts w:cs="Times New Roman"/>
          <w:noProof/>
          <w:szCs w:val="24"/>
        </w:rPr>
        <w:t xml:space="preserve">, </w:t>
      </w:r>
      <w:r w:rsidRPr="002F797A">
        <w:rPr>
          <w:rFonts w:cs="Times New Roman"/>
          <w:i/>
          <w:iCs/>
          <w:noProof/>
          <w:szCs w:val="24"/>
        </w:rPr>
        <w:t>18</w:t>
      </w:r>
      <w:r w:rsidRPr="002F797A">
        <w:rPr>
          <w:rFonts w:cs="Times New Roman"/>
          <w:noProof/>
          <w:szCs w:val="24"/>
        </w:rPr>
        <w:t>(7), 1314–1325. https://doi.org/10.1093/pm/pnw221</w:t>
      </w:r>
    </w:p>
    <w:p w14:paraId="2638344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nolov, R., &amp; Moeyaert, M. (2017). Recommendations for choosing single-case data analytical techniques. </w:t>
      </w:r>
      <w:r w:rsidRPr="002F797A">
        <w:rPr>
          <w:rFonts w:cs="Times New Roman"/>
          <w:i/>
          <w:iCs/>
          <w:noProof/>
          <w:szCs w:val="24"/>
        </w:rPr>
        <w:t>Behavior Therapy</w:t>
      </w:r>
      <w:r w:rsidRPr="002F797A">
        <w:rPr>
          <w:rFonts w:cs="Times New Roman"/>
          <w:noProof/>
          <w:szCs w:val="24"/>
        </w:rPr>
        <w:t xml:space="preserve">, </w:t>
      </w:r>
      <w:r w:rsidRPr="002F797A">
        <w:rPr>
          <w:rFonts w:cs="Times New Roman"/>
          <w:i/>
          <w:iCs/>
          <w:noProof/>
          <w:szCs w:val="24"/>
        </w:rPr>
        <w:t>48</w:t>
      </w:r>
      <w:r w:rsidRPr="002F797A">
        <w:rPr>
          <w:rFonts w:cs="Times New Roman"/>
          <w:noProof/>
          <w:szCs w:val="24"/>
        </w:rPr>
        <w:t>(1), 97–114. https://doi.org/10.1016/j.beth.2016.04.008</w:t>
      </w:r>
    </w:p>
    <w:p w14:paraId="5539A111"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nolov, R., &amp; Solanas, A. (2018). Analytical options for single-case experimental designs: Review and application to brain impairment. </w:t>
      </w:r>
      <w:r w:rsidRPr="002F797A">
        <w:rPr>
          <w:rFonts w:cs="Times New Roman"/>
          <w:i/>
          <w:iCs/>
          <w:noProof/>
          <w:szCs w:val="24"/>
        </w:rPr>
        <w:t>Brain Impairment</w:t>
      </w:r>
      <w:r w:rsidRPr="002F797A">
        <w:rPr>
          <w:rFonts w:cs="Times New Roman"/>
          <w:noProof/>
          <w:szCs w:val="24"/>
        </w:rPr>
        <w:t xml:space="preserve">, </w:t>
      </w:r>
      <w:r w:rsidRPr="002F797A">
        <w:rPr>
          <w:rFonts w:cs="Times New Roman"/>
          <w:i/>
          <w:iCs/>
          <w:noProof/>
          <w:szCs w:val="24"/>
        </w:rPr>
        <w:t>19</w:t>
      </w:r>
      <w:r w:rsidRPr="002F797A">
        <w:rPr>
          <w:rFonts w:cs="Times New Roman"/>
          <w:noProof/>
          <w:szCs w:val="24"/>
        </w:rPr>
        <w:t>(1), 18–32. https://doi.org/10.1017/BrImp.2017.17</w:t>
      </w:r>
    </w:p>
    <w:p w14:paraId="1EE4E1E5"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atyas, T. A., &amp; Greenwood, K. M. (1990). Visual analysis of single-case time series: Effects of variability, serial dependence, and magnitude of intervention effects. </w:t>
      </w:r>
      <w:r w:rsidRPr="002F797A">
        <w:rPr>
          <w:rFonts w:cs="Times New Roman"/>
          <w:i/>
          <w:iCs/>
          <w:noProof/>
          <w:szCs w:val="24"/>
        </w:rPr>
        <w:t>Journal of Applied Behavior Analysis</w:t>
      </w:r>
      <w:r w:rsidRPr="002F797A">
        <w:rPr>
          <w:rFonts w:cs="Times New Roman"/>
          <w:noProof/>
          <w:szCs w:val="24"/>
        </w:rPr>
        <w:t xml:space="preserve">, </w:t>
      </w:r>
      <w:r w:rsidRPr="002F797A">
        <w:rPr>
          <w:rFonts w:cs="Times New Roman"/>
          <w:i/>
          <w:iCs/>
          <w:noProof/>
          <w:szCs w:val="24"/>
        </w:rPr>
        <w:t>23</w:t>
      </w:r>
      <w:r w:rsidRPr="002F797A">
        <w:rPr>
          <w:rFonts w:cs="Times New Roman"/>
          <w:noProof/>
          <w:szCs w:val="24"/>
        </w:rPr>
        <w:t>(3), 341–351. https://doi.org/10.1901/jaba.1990.23-341</w:t>
      </w:r>
    </w:p>
    <w:p w14:paraId="4DBAC41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Heyvaert, M., &amp; Onghena, P. (2018). The conditional power of randomization tests for single-case effect sizes in designs with randomized treatment order: A Monte Carlo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0</w:t>
      </w:r>
      <w:r w:rsidRPr="002F797A">
        <w:rPr>
          <w:rFonts w:cs="Times New Roman"/>
          <w:noProof/>
          <w:szCs w:val="24"/>
        </w:rPr>
        <w:t xml:space="preserve">(2), 557–575. </w:t>
      </w:r>
      <w:r w:rsidRPr="002F797A">
        <w:rPr>
          <w:rFonts w:cs="Times New Roman"/>
          <w:noProof/>
          <w:szCs w:val="24"/>
        </w:rPr>
        <w:lastRenderedPageBreak/>
        <w:t>https://doi.org/10.3758/s13428-017-0885-7</w:t>
      </w:r>
    </w:p>
    <w:p w14:paraId="11008AA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amp; Onghena, P. (2019). Randomized single-case AB phase designs: Prospects and pitfalls.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1</w:t>
      </w:r>
      <w:r w:rsidRPr="002F797A">
        <w:rPr>
          <w:rFonts w:cs="Times New Roman"/>
          <w:noProof/>
          <w:szCs w:val="24"/>
        </w:rPr>
        <w:t>(6), 2454–2476. https://doi.org/10.3758/s13428-018-1084-x</w:t>
      </w:r>
    </w:p>
    <w:p w14:paraId="5CD417A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ichiels, B., Tanious, R., De, T. K., &amp; Onghena, P. (2020). A randomization test wrapper for synthesizing single-case experiments using multilevel models: A Monte Carlo simulation study. </w:t>
      </w:r>
      <w:r w:rsidRPr="002F797A">
        <w:rPr>
          <w:rFonts w:cs="Times New Roman"/>
          <w:i/>
          <w:iCs/>
          <w:noProof/>
          <w:szCs w:val="24"/>
        </w:rPr>
        <w:t>Behavior Research Methods</w:t>
      </w:r>
      <w:r w:rsidRPr="002F797A">
        <w:rPr>
          <w:rFonts w:cs="Times New Roman"/>
          <w:noProof/>
          <w:szCs w:val="24"/>
        </w:rPr>
        <w:t xml:space="preserve">, </w:t>
      </w:r>
      <w:r w:rsidRPr="002F797A">
        <w:rPr>
          <w:rFonts w:cs="Times New Roman"/>
          <w:i/>
          <w:iCs/>
          <w:noProof/>
          <w:szCs w:val="24"/>
        </w:rPr>
        <w:t>52</w:t>
      </w:r>
      <w:r w:rsidRPr="002F797A">
        <w:rPr>
          <w:rFonts w:cs="Times New Roman"/>
          <w:noProof/>
          <w:szCs w:val="24"/>
        </w:rPr>
        <w:t>(2), 654–666. https://doi.org/10.3758/s13428-019-01266-6</w:t>
      </w:r>
    </w:p>
    <w:p w14:paraId="4F9BA26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olenaar, P. C. M., &amp; Campbell, C. G. (2009). The new person-specific paradigm in psychology. </w:t>
      </w:r>
      <w:r w:rsidRPr="002F797A">
        <w:rPr>
          <w:rFonts w:cs="Times New Roman"/>
          <w:i/>
          <w:iCs/>
          <w:noProof/>
          <w:szCs w:val="24"/>
        </w:rPr>
        <w:t>Current Directions in Psychological Science</w:t>
      </w:r>
      <w:r w:rsidRPr="002F797A">
        <w:rPr>
          <w:rFonts w:cs="Times New Roman"/>
          <w:noProof/>
          <w:szCs w:val="24"/>
        </w:rPr>
        <w:t xml:space="preserve">, </w:t>
      </w:r>
      <w:r w:rsidRPr="002F797A">
        <w:rPr>
          <w:rFonts w:cs="Times New Roman"/>
          <w:i/>
          <w:iCs/>
          <w:noProof/>
          <w:szCs w:val="24"/>
        </w:rPr>
        <w:t>18</w:t>
      </w:r>
      <w:r w:rsidRPr="002F797A">
        <w:rPr>
          <w:rFonts w:cs="Times New Roman"/>
          <w:noProof/>
          <w:szCs w:val="24"/>
        </w:rPr>
        <w:t>(2), 112–117. https://doi.org/10.1111/j.1467-8721.2009.01619.x</w:t>
      </w:r>
    </w:p>
    <w:p w14:paraId="20B3241D"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Moseley, G. L., &amp; Vlaeyen, J. W. S. (2015). Beyond nociception: The imprecision hypothesis of chronic pai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6</w:t>
      </w:r>
      <w:r w:rsidRPr="002F797A">
        <w:rPr>
          <w:rFonts w:cs="Times New Roman"/>
          <w:noProof/>
          <w:szCs w:val="24"/>
        </w:rPr>
        <w:t>(1), 35–38. https://doi.org/10.1016/j.pain.0000000000000014</w:t>
      </w:r>
    </w:p>
    <w:p w14:paraId="137D315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nghena, P. (1992). Randomization tests for extensions and variations of ABAB single-case experimental designs: A rejoinder. </w:t>
      </w:r>
      <w:r w:rsidRPr="002F797A">
        <w:rPr>
          <w:rFonts w:cs="Times New Roman"/>
          <w:i/>
          <w:iCs/>
          <w:noProof/>
          <w:szCs w:val="24"/>
        </w:rPr>
        <w:t>Behavioral Assessment</w:t>
      </w:r>
      <w:r w:rsidRPr="002F797A">
        <w:rPr>
          <w:rFonts w:cs="Times New Roman"/>
          <w:noProof/>
          <w:szCs w:val="24"/>
        </w:rPr>
        <w:t xml:space="preserve">, </w:t>
      </w:r>
      <w:r w:rsidRPr="002F797A">
        <w:rPr>
          <w:rFonts w:cs="Times New Roman"/>
          <w:i/>
          <w:iCs/>
          <w:noProof/>
          <w:szCs w:val="24"/>
        </w:rPr>
        <w:t>14</w:t>
      </w:r>
      <w:r w:rsidRPr="002F797A">
        <w:rPr>
          <w:rFonts w:cs="Times New Roman"/>
          <w:noProof/>
          <w:szCs w:val="24"/>
        </w:rPr>
        <w:t>(2), 153–171.</w:t>
      </w:r>
    </w:p>
    <w:p w14:paraId="44D9E6E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nghena, P. (2005). Single‐case designs. In B. Everitt &amp; D. Howell (Eds.), </w:t>
      </w:r>
      <w:r w:rsidRPr="002F797A">
        <w:rPr>
          <w:rFonts w:cs="Times New Roman"/>
          <w:i/>
          <w:iCs/>
          <w:noProof/>
          <w:szCs w:val="24"/>
        </w:rPr>
        <w:t>Encyclopedia of statistics in behavioral science</w:t>
      </w:r>
      <w:r w:rsidRPr="002F797A">
        <w:rPr>
          <w:rFonts w:cs="Times New Roman"/>
          <w:noProof/>
          <w:szCs w:val="24"/>
        </w:rPr>
        <w:t xml:space="preserve"> (Vol. 4, pp. 1850–1854). John Wiley &amp; Sons, Ltd. https://doi.org/10.1002/0470013192.bsa625</w:t>
      </w:r>
    </w:p>
    <w:p w14:paraId="767B72F8"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Ottenbacher, K. J. (1990). When is a picture worth a thousand p values? A comparison of visual and quantitative methods to analyze single subject data. </w:t>
      </w:r>
      <w:r w:rsidRPr="002F797A">
        <w:rPr>
          <w:rFonts w:cs="Times New Roman"/>
          <w:i/>
          <w:iCs/>
          <w:noProof/>
          <w:szCs w:val="24"/>
        </w:rPr>
        <w:t>The Journal of Special Education</w:t>
      </w:r>
      <w:r w:rsidRPr="002F797A">
        <w:rPr>
          <w:rFonts w:cs="Times New Roman"/>
          <w:noProof/>
          <w:szCs w:val="24"/>
        </w:rPr>
        <w:t xml:space="preserve">, </w:t>
      </w:r>
      <w:r w:rsidRPr="002F797A">
        <w:rPr>
          <w:rFonts w:cs="Times New Roman"/>
          <w:i/>
          <w:iCs/>
          <w:noProof/>
          <w:szCs w:val="24"/>
        </w:rPr>
        <w:t>23</w:t>
      </w:r>
      <w:r w:rsidRPr="002F797A">
        <w:rPr>
          <w:rFonts w:cs="Times New Roman"/>
          <w:noProof/>
          <w:szCs w:val="24"/>
        </w:rPr>
        <w:t>(4), 436–449. https://doi.org/10.1177/002246699002300407</w:t>
      </w:r>
    </w:p>
    <w:p w14:paraId="78F6927F"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Pavlov, I. P. (1928). </w:t>
      </w:r>
      <w:r w:rsidRPr="002F797A">
        <w:rPr>
          <w:rFonts w:cs="Times New Roman"/>
          <w:i/>
          <w:iCs/>
          <w:noProof/>
          <w:szCs w:val="24"/>
        </w:rPr>
        <w:t>Lectures on conditioned reflexes: Twenty-five years of objective study of the higher nervous activity (behaviour) of animals.</w:t>
      </w:r>
      <w:r w:rsidRPr="002F797A">
        <w:rPr>
          <w:rFonts w:cs="Times New Roman"/>
          <w:noProof/>
          <w:szCs w:val="24"/>
        </w:rPr>
        <w:t xml:space="preserve"> Liverwright Publishing Corporation. https://doi.org/10.1037/11081-000</w:t>
      </w:r>
    </w:p>
    <w:p w14:paraId="265EFC7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mith, J. D. (2012). Single-case experimental designs: A systematic review of published </w:t>
      </w:r>
      <w:r w:rsidRPr="002F797A">
        <w:rPr>
          <w:rFonts w:cs="Times New Roman"/>
          <w:noProof/>
          <w:szCs w:val="24"/>
        </w:rPr>
        <w:lastRenderedPageBreak/>
        <w:t xml:space="preserve">research and current standards. </w:t>
      </w:r>
      <w:r w:rsidRPr="002F797A">
        <w:rPr>
          <w:rFonts w:cs="Times New Roman"/>
          <w:i/>
          <w:iCs/>
          <w:noProof/>
          <w:szCs w:val="24"/>
        </w:rPr>
        <w:t>Psychological Methods</w:t>
      </w:r>
      <w:r w:rsidRPr="002F797A">
        <w:rPr>
          <w:rFonts w:cs="Times New Roman"/>
          <w:noProof/>
          <w:szCs w:val="24"/>
        </w:rPr>
        <w:t xml:space="preserve">, </w:t>
      </w:r>
      <w:r w:rsidRPr="002F797A">
        <w:rPr>
          <w:rFonts w:cs="Times New Roman"/>
          <w:i/>
          <w:iCs/>
          <w:noProof/>
          <w:szCs w:val="24"/>
        </w:rPr>
        <w:t>17</w:t>
      </w:r>
      <w:r w:rsidRPr="002F797A">
        <w:rPr>
          <w:rFonts w:cs="Times New Roman"/>
          <w:noProof/>
          <w:szCs w:val="24"/>
        </w:rPr>
        <w:t>(4), 510–550. https://doi.org/10.1037/a0029312</w:t>
      </w:r>
    </w:p>
    <w:p w14:paraId="25080B1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olomon, B. G. (2014). Violations of assumptions in school-based single-case data: Implications for the selection and interpretation of effect sizes. </w:t>
      </w:r>
      <w:r w:rsidRPr="002F797A">
        <w:rPr>
          <w:rFonts w:cs="Times New Roman"/>
          <w:i/>
          <w:iCs/>
          <w:noProof/>
          <w:szCs w:val="24"/>
        </w:rPr>
        <w:t>Behavior Modification</w:t>
      </w:r>
      <w:r w:rsidRPr="002F797A">
        <w:rPr>
          <w:rFonts w:cs="Times New Roman"/>
          <w:noProof/>
          <w:szCs w:val="24"/>
        </w:rPr>
        <w:t xml:space="preserve">, </w:t>
      </w:r>
      <w:r w:rsidRPr="002F797A">
        <w:rPr>
          <w:rFonts w:cs="Times New Roman"/>
          <w:i/>
          <w:iCs/>
          <w:noProof/>
          <w:szCs w:val="24"/>
        </w:rPr>
        <w:t>38</w:t>
      </w:r>
      <w:r w:rsidRPr="002F797A">
        <w:rPr>
          <w:rFonts w:cs="Times New Roman"/>
          <w:noProof/>
          <w:szCs w:val="24"/>
        </w:rPr>
        <w:t>(4), 477–496. https://doi.org/10.1177/0145445513510931</w:t>
      </w:r>
    </w:p>
    <w:p w14:paraId="409F45F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Spruyt, A., Clarysse, J., Vansteenwegen, D., Baeyens, F., &amp; Hermans, D. (2009). Affect 4.0: A free software package for implementing psychological and psychophysiological experiments. </w:t>
      </w:r>
      <w:r w:rsidRPr="002F797A">
        <w:rPr>
          <w:rFonts w:cs="Times New Roman"/>
          <w:i/>
          <w:iCs/>
          <w:noProof/>
          <w:szCs w:val="24"/>
        </w:rPr>
        <w:t>Experimental Psychology</w:t>
      </w:r>
      <w:r w:rsidRPr="002F797A">
        <w:rPr>
          <w:rFonts w:cs="Times New Roman"/>
          <w:noProof/>
          <w:szCs w:val="24"/>
        </w:rPr>
        <w:t xml:space="preserve">, </w:t>
      </w:r>
      <w:r w:rsidRPr="002F797A">
        <w:rPr>
          <w:rFonts w:cs="Times New Roman"/>
          <w:i/>
          <w:iCs/>
          <w:noProof/>
          <w:szCs w:val="24"/>
        </w:rPr>
        <w:t>57</w:t>
      </w:r>
      <w:r w:rsidRPr="002F797A">
        <w:rPr>
          <w:rFonts w:cs="Times New Roman"/>
          <w:noProof/>
          <w:szCs w:val="24"/>
        </w:rPr>
        <w:t>(1), 36–45. https://doi.org/10.1027/1618-3169/a000005</w:t>
      </w:r>
    </w:p>
    <w:p w14:paraId="394C7DFC"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raxler, J., Madden, V. J., Moseley, G. L., &amp; Vlaeyen, J. W. S. (2019). Modulating pain thresholds through classical conditioning. </w:t>
      </w:r>
      <w:r w:rsidRPr="002F797A">
        <w:rPr>
          <w:rFonts w:cs="Times New Roman"/>
          <w:i/>
          <w:iCs/>
          <w:noProof/>
          <w:szCs w:val="24"/>
        </w:rPr>
        <w:t>PeerJ</w:t>
      </w:r>
      <w:r w:rsidRPr="002F797A">
        <w:rPr>
          <w:rFonts w:cs="Times New Roman"/>
          <w:noProof/>
          <w:szCs w:val="24"/>
        </w:rPr>
        <w:t xml:space="preserve">, </w:t>
      </w:r>
      <w:r w:rsidRPr="002F797A">
        <w:rPr>
          <w:rFonts w:cs="Times New Roman"/>
          <w:i/>
          <w:iCs/>
          <w:noProof/>
          <w:szCs w:val="24"/>
        </w:rPr>
        <w:t>2019</w:t>
      </w:r>
      <w:r w:rsidRPr="002F797A">
        <w:rPr>
          <w:rFonts w:cs="Times New Roman"/>
          <w:noProof/>
          <w:szCs w:val="24"/>
        </w:rPr>
        <w:t>(3), 1–20. https://doi.org/10.7717/peerj.6486</w:t>
      </w:r>
    </w:p>
    <w:p w14:paraId="4689F12E"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reede, R. D., Rief, W., Barke, A., Aziz, Q., Bennett, M. I., Benoliel, R., Cohen, M., Evers, S., Finnerup, N. B., First, M. B., Giamberardino, M. A., Kaasa, S., Korwisi, B., Kosek, E., Lavand’Homme, P., Nicholas, M., Perrot, S., Scholz, J., Schug, S., … Wang, S. J. (2019). Chronic pain as a symptom or a disease: The IASP classification of chronic pain for the International Classification of Diseases (ICD-11).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60</w:t>
      </w:r>
      <w:r w:rsidRPr="002F797A">
        <w:rPr>
          <w:rFonts w:cs="Times New Roman"/>
          <w:noProof/>
          <w:szCs w:val="24"/>
        </w:rPr>
        <w:t>(1), 19–27. https://doi.org/10.1097/j.pain.0000000000001384</w:t>
      </w:r>
    </w:p>
    <w:p w14:paraId="34F65A3D"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Tsang, A., Von Korff, M., Lee, S., Alonso, J., Karam, E., Angermeyer, M. C., Borges, G. L. G., Bromet, E. J., Demytteneare, K., de Girolamo, G., de Graaf, R., Gureje, O., Lepine, J.-P., Haro, J. M., Levinson, D., Oakley Browne, M. A., Posada-Villa, J., Seedat, S., &amp; Watanabe, M. (2008). Common chronic pain conditions in developed and developing countries: Gender and age differences and comorbidity with depression-anxiety disorders. </w:t>
      </w:r>
      <w:r w:rsidRPr="002F797A">
        <w:rPr>
          <w:rFonts w:cs="Times New Roman"/>
          <w:i/>
          <w:iCs/>
          <w:noProof/>
          <w:szCs w:val="24"/>
        </w:rPr>
        <w:t>The Journal of Pain</w:t>
      </w:r>
      <w:r w:rsidRPr="002F797A">
        <w:rPr>
          <w:rFonts w:cs="Times New Roman"/>
          <w:noProof/>
          <w:szCs w:val="24"/>
        </w:rPr>
        <w:t xml:space="preserve">, </w:t>
      </w:r>
      <w:r w:rsidRPr="002F797A">
        <w:rPr>
          <w:rFonts w:cs="Times New Roman"/>
          <w:i/>
          <w:iCs/>
          <w:noProof/>
          <w:szCs w:val="24"/>
        </w:rPr>
        <w:t>9</w:t>
      </w:r>
      <w:r w:rsidRPr="002F797A">
        <w:rPr>
          <w:rFonts w:cs="Times New Roman"/>
          <w:noProof/>
          <w:szCs w:val="24"/>
        </w:rPr>
        <w:t>(10), 883–891. https://doi.org/10.1016/j.jpain.2008.05.005</w:t>
      </w:r>
    </w:p>
    <w:p w14:paraId="69F0988B"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lastRenderedPageBreak/>
        <w:t xml:space="preserve">Vlaeyen, J. W. S., &amp; Linton, S. J. (2000). Fear-avoidance and its consequences in chronic musculoskeletal pain: A state of the art.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85</w:t>
      </w:r>
      <w:r w:rsidRPr="002F797A">
        <w:rPr>
          <w:rFonts w:cs="Times New Roman"/>
          <w:noProof/>
          <w:szCs w:val="24"/>
        </w:rPr>
        <w:t>(3), 317–332. https://doi.org/10.1016/s0304-3959(99)00242-0</w:t>
      </w:r>
    </w:p>
    <w:p w14:paraId="4E190A26"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laeyen, J. W. S., &amp; Linton, S. J. (2012). Fear-avoidance model of chronic musculoskeletal pain: 12 years o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3</w:t>
      </w:r>
      <w:r w:rsidRPr="002F797A">
        <w:rPr>
          <w:rFonts w:cs="Times New Roman"/>
          <w:noProof/>
          <w:szCs w:val="24"/>
        </w:rPr>
        <w:t>(6), 1144–1147. https://doi.org/10.1016/j.pain.2011.12.009</w:t>
      </w:r>
    </w:p>
    <w:p w14:paraId="31A74519"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laeyen, J. W. S., Wicksell, R. K., Simons, L. E., Gentili, C., De, T. K., Tate, R. L., Vohra, S., Punja, S., Linton, S. J., Sniehotta, F. F., &amp; Onghena, P. (2020). From Boulder to Stockholm in 70 years: Single case experimental designs in clinical research. </w:t>
      </w:r>
      <w:r w:rsidRPr="002F797A">
        <w:rPr>
          <w:rFonts w:cs="Times New Roman"/>
          <w:i/>
          <w:iCs/>
          <w:noProof/>
          <w:szCs w:val="24"/>
        </w:rPr>
        <w:t>The Psychological Record</w:t>
      </w:r>
      <w:r w:rsidRPr="002F797A">
        <w:rPr>
          <w:rFonts w:cs="Times New Roman"/>
          <w:noProof/>
          <w:szCs w:val="24"/>
        </w:rPr>
        <w:t xml:space="preserve">, </w:t>
      </w:r>
      <w:r w:rsidRPr="002F797A">
        <w:rPr>
          <w:rFonts w:cs="Times New Roman"/>
          <w:i/>
          <w:iCs/>
          <w:noProof/>
          <w:szCs w:val="24"/>
        </w:rPr>
        <w:t>70</w:t>
      </w:r>
      <w:r w:rsidRPr="002F797A">
        <w:rPr>
          <w:rFonts w:cs="Times New Roman"/>
          <w:noProof/>
          <w:szCs w:val="24"/>
        </w:rPr>
        <w:t>, 659–670. https://doi.org/10.1007/s40732-020-00402-5</w:t>
      </w:r>
    </w:p>
    <w:p w14:paraId="79129C22"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Vohra, S., Shamseer, L., Sampson, M., Bukutu, C., Schmid, C. H., Tate, R., Nikles, J., Zucker, D. R., Kravitz, R., Guyatt, G., Altman, D. G., &amp; Moher, D. (2015). CONSORT extension for reporting N-of-1 trials (CENT) 2015 statement. </w:t>
      </w:r>
      <w:r w:rsidRPr="002F797A">
        <w:rPr>
          <w:rFonts w:cs="Times New Roman"/>
          <w:i/>
          <w:iCs/>
          <w:noProof/>
          <w:szCs w:val="24"/>
        </w:rPr>
        <w:t>BMJ (Clinical Research Ed.)</w:t>
      </w:r>
      <w:r w:rsidRPr="002F797A">
        <w:rPr>
          <w:rFonts w:cs="Times New Roman"/>
          <w:noProof/>
          <w:szCs w:val="24"/>
        </w:rPr>
        <w:t xml:space="preserve">, </w:t>
      </w:r>
      <w:r w:rsidRPr="002F797A">
        <w:rPr>
          <w:rFonts w:cs="Times New Roman"/>
          <w:i/>
          <w:iCs/>
          <w:noProof/>
          <w:szCs w:val="24"/>
        </w:rPr>
        <w:t>350</w:t>
      </w:r>
      <w:r w:rsidRPr="002F797A">
        <w:rPr>
          <w:rFonts w:cs="Times New Roman"/>
          <w:noProof/>
          <w:szCs w:val="24"/>
        </w:rPr>
        <w:t>, h1738. https://doi.org/10.1136/bmj.h1738</w:t>
      </w:r>
    </w:p>
    <w:p w14:paraId="59FCAC33"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Willkinson, L. (1999). Statistical methods in psychology journals: Guidelines and explanations. </w:t>
      </w:r>
      <w:r w:rsidRPr="002F797A">
        <w:rPr>
          <w:rFonts w:cs="Times New Roman"/>
          <w:i/>
          <w:iCs/>
          <w:noProof/>
          <w:szCs w:val="24"/>
        </w:rPr>
        <w:t>American Psychologist</w:t>
      </w:r>
      <w:r w:rsidRPr="002F797A">
        <w:rPr>
          <w:rFonts w:cs="Times New Roman"/>
          <w:noProof/>
          <w:szCs w:val="24"/>
        </w:rPr>
        <w:t xml:space="preserve">, </w:t>
      </w:r>
      <w:r w:rsidRPr="002F797A">
        <w:rPr>
          <w:rFonts w:cs="Times New Roman"/>
          <w:i/>
          <w:iCs/>
          <w:noProof/>
          <w:szCs w:val="24"/>
        </w:rPr>
        <w:t>54</w:t>
      </w:r>
      <w:r w:rsidRPr="002F797A">
        <w:rPr>
          <w:rFonts w:cs="Times New Roman"/>
          <w:noProof/>
          <w:szCs w:val="24"/>
        </w:rPr>
        <w:t>(8), 594–604. https://doi.org/10.1037/0003-066X.54.8.594</w:t>
      </w:r>
    </w:p>
    <w:p w14:paraId="4D671770" w14:textId="77777777" w:rsidR="0034376A" w:rsidRPr="002F797A" w:rsidRDefault="0034376A" w:rsidP="0034376A">
      <w:pPr>
        <w:widowControl w:val="0"/>
        <w:autoSpaceDE w:val="0"/>
        <w:autoSpaceDN w:val="0"/>
        <w:adjustRightInd w:val="0"/>
        <w:ind w:left="480" w:hanging="480"/>
        <w:rPr>
          <w:rFonts w:cs="Times New Roman"/>
          <w:noProof/>
          <w:szCs w:val="24"/>
        </w:rPr>
      </w:pPr>
      <w:r w:rsidRPr="002F797A">
        <w:rPr>
          <w:rFonts w:cs="Times New Roman"/>
          <w:noProof/>
          <w:szCs w:val="24"/>
        </w:rPr>
        <w:t xml:space="preserve">Woolf, C. J. (1983). Evidence for a central component of post-injury pain hypersensitivity. </w:t>
      </w:r>
      <w:r w:rsidRPr="002F797A">
        <w:rPr>
          <w:rFonts w:cs="Times New Roman"/>
          <w:i/>
          <w:iCs/>
          <w:noProof/>
          <w:szCs w:val="24"/>
        </w:rPr>
        <w:t>Nature</w:t>
      </w:r>
      <w:r w:rsidRPr="002F797A">
        <w:rPr>
          <w:rFonts w:cs="Times New Roman"/>
          <w:noProof/>
          <w:szCs w:val="24"/>
        </w:rPr>
        <w:t xml:space="preserve">, </w:t>
      </w:r>
      <w:r w:rsidRPr="002F797A">
        <w:rPr>
          <w:rFonts w:cs="Times New Roman"/>
          <w:i/>
          <w:iCs/>
          <w:noProof/>
          <w:szCs w:val="24"/>
        </w:rPr>
        <w:t>306</w:t>
      </w:r>
      <w:r w:rsidRPr="002F797A">
        <w:rPr>
          <w:rFonts w:cs="Times New Roman"/>
          <w:noProof/>
          <w:szCs w:val="24"/>
        </w:rPr>
        <w:t>(5944), 686–688. https://doi.org/10.1038/306686a0</w:t>
      </w:r>
    </w:p>
    <w:p w14:paraId="06FB07A5" w14:textId="77777777" w:rsidR="0034376A" w:rsidRPr="002F797A" w:rsidRDefault="0034376A" w:rsidP="0034376A">
      <w:pPr>
        <w:widowControl w:val="0"/>
        <w:autoSpaceDE w:val="0"/>
        <w:autoSpaceDN w:val="0"/>
        <w:adjustRightInd w:val="0"/>
        <w:ind w:left="480" w:hanging="480"/>
        <w:rPr>
          <w:rFonts w:cs="Times New Roman"/>
          <w:noProof/>
        </w:rPr>
      </w:pPr>
      <w:r w:rsidRPr="002F797A">
        <w:rPr>
          <w:rFonts w:cs="Times New Roman"/>
          <w:noProof/>
          <w:szCs w:val="24"/>
        </w:rPr>
        <w:t xml:space="preserve">Woolf, C. J. (2011). Central sensitization: Implications for the diagnosis and treatment of pain. </w:t>
      </w:r>
      <w:r w:rsidRPr="002F797A">
        <w:rPr>
          <w:rFonts w:cs="Times New Roman"/>
          <w:i/>
          <w:iCs/>
          <w:noProof/>
          <w:szCs w:val="24"/>
        </w:rPr>
        <w:t>Pain</w:t>
      </w:r>
      <w:r w:rsidRPr="002F797A">
        <w:rPr>
          <w:rFonts w:cs="Times New Roman"/>
          <w:noProof/>
          <w:szCs w:val="24"/>
        </w:rPr>
        <w:t xml:space="preserve">, </w:t>
      </w:r>
      <w:r w:rsidRPr="002F797A">
        <w:rPr>
          <w:rFonts w:cs="Times New Roman"/>
          <w:i/>
          <w:iCs/>
          <w:noProof/>
          <w:szCs w:val="24"/>
        </w:rPr>
        <w:t>152</w:t>
      </w:r>
      <w:r w:rsidRPr="002F797A">
        <w:rPr>
          <w:rFonts w:cs="Times New Roman"/>
          <w:noProof/>
          <w:szCs w:val="24"/>
        </w:rPr>
        <w:t>(3 Suppl), S2–S15. https://doi.org/10.1016/j.pain.2010.09.030</w:t>
      </w:r>
    </w:p>
    <w:p w14:paraId="1A87F9B7" w14:textId="72FEC955" w:rsidR="00E102C3" w:rsidRPr="002F797A" w:rsidRDefault="000B4AD8" w:rsidP="0034376A">
      <w:pPr>
        <w:widowControl w:val="0"/>
        <w:autoSpaceDE w:val="0"/>
        <w:autoSpaceDN w:val="0"/>
        <w:adjustRightInd w:val="0"/>
        <w:ind w:left="480" w:hanging="480"/>
        <w:rPr>
          <w:rFonts w:eastAsia="SimSun" w:cs="Times New Roman"/>
          <w:kern w:val="24"/>
          <w:szCs w:val="24"/>
          <w:shd w:val="clear" w:color="auto" w:fill="auto"/>
          <w:lang w:eastAsia="ja-JP"/>
        </w:rPr>
      </w:pPr>
      <w:r w:rsidRPr="002F797A">
        <w:rPr>
          <w:rFonts w:eastAsia="SimSun" w:cs="Times New Roman"/>
          <w:kern w:val="24"/>
          <w:szCs w:val="24"/>
          <w:shd w:val="clear" w:color="auto" w:fill="auto"/>
          <w:lang w:eastAsia="ja-JP"/>
        </w:rPr>
        <w:fldChar w:fldCharType="end"/>
      </w:r>
    </w:p>
    <w:p w14:paraId="337EAF80" w14:textId="7DFB3AED" w:rsidR="00B156BA" w:rsidRPr="002F797A" w:rsidRDefault="00B156BA">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2A10969A" w14:textId="5AE6BEAD" w:rsidR="007462DB" w:rsidRPr="002F797A" w:rsidRDefault="00B156BA" w:rsidP="00B156BA">
      <w:pPr>
        <w:pStyle w:val="Heading1"/>
        <w:rPr>
          <w:shd w:val="clear" w:color="auto" w:fill="auto"/>
          <w:lang w:eastAsia="ja-JP"/>
        </w:rPr>
      </w:pPr>
      <w:r w:rsidRPr="002F797A">
        <w:rPr>
          <w:shd w:val="clear" w:color="auto" w:fill="auto"/>
          <w:lang w:eastAsia="ja-JP"/>
        </w:rPr>
        <w:lastRenderedPageBreak/>
        <w:t>Appendix</w:t>
      </w:r>
    </w:p>
    <w:p w14:paraId="612DE184" w14:textId="1E9E8AE9" w:rsidR="00B156BA" w:rsidRPr="002F797A" w:rsidRDefault="00B156BA" w:rsidP="007462DB">
      <w:pPr>
        <w:tabs>
          <w:tab w:val="clear" w:pos="3068"/>
        </w:tabs>
        <w:ind w:firstLine="0"/>
        <w:rPr>
          <w:b/>
          <w:bCs/>
          <w:shd w:val="clear" w:color="auto" w:fill="auto"/>
          <w:lang w:eastAsia="ja-JP"/>
        </w:rPr>
      </w:pPr>
      <w:r w:rsidRPr="002F797A">
        <w:rPr>
          <w:b/>
          <w:bCs/>
          <w:shd w:val="clear" w:color="auto" w:fill="auto"/>
          <w:lang w:eastAsia="ja-JP"/>
        </w:rPr>
        <w:t>Table 2</w:t>
      </w:r>
    </w:p>
    <w:p w14:paraId="4343D2DA" w14:textId="35F61626" w:rsidR="00B156BA" w:rsidRPr="002F797A" w:rsidRDefault="00B156BA" w:rsidP="007462DB">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Pr="002F797A">
        <w:rPr>
          <w:i/>
          <w:iCs/>
          <w:shd w:val="clear" w:color="auto" w:fill="auto"/>
          <w:lang w:eastAsia="ja-JP"/>
        </w:rPr>
        <w:t>From</w:t>
      </w:r>
      <w:proofErr w:type="gramEnd"/>
      <w:r w:rsidR="00857FD2" w:rsidRPr="002F797A">
        <w:rPr>
          <w:i/>
          <w:iCs/>
          <w:shd w:val="clear" w:color="auto" w:fill="auto"/>
          <w:lang w:eastAsia="ja-JP"/>
        </w:rPr>
        <w:t xml:space="preserve"> the</w:t>
      </w:r>
      <w:r w:rsidRPr="002F797A">
        <w:rPr>
          <w:i/>
          <w:iCs/>
          <w:shd w:val="clear" w:color="auto" w:fill="auto"/>
          <w:lang w:eastAsia="ja-JP"/>
        </w:rPr>
        <w:t xml:space="preserve"> </w:t>
      </w:r>
      <w:r w:rsidR="00857FD2" w:rsidRPr="002F797A">
        <w:rPr>
          <w:i/>
          <w:iCs/>
          <w:shd w:val="clear" w:color="auto" w:fill="auto"/>
          <w:lang w:eastAsia="ja-JP"/>
        </w:rPr>
        <w:t>Initial Nine</w:t>
      </w:r>
      <w:r w:rsidRPr="002F797A">
        <w:rPr>
          <w:i/>
          <w:iCs/>
          <w:shd w:val="clear" w:color="auto" w:fill="auto"/>
          <w:lang w:eastAsia="ja-JP"/>
        </w:rPr>
        <w:t xml:space="preserve"> Pilot Tests.</w:t>
      </w:r>
    </w:p>
    <w:tbl>
      <w:tblPr>
        <w:tblW w:w="8640" w:type="dxa"/>
        <w:tblInd w:w="-10" w:type="dxa"/>
        <w:tblLook w:val="04A0" w:firstRow="1" w:lastRow="0" w:firstColumn="1" w:lastColumn="0" w:noHBand="0" w:noVBand="1"/>
      </w:tblPr>
      <w:tblGrid>
        <w:gridCol w:w="480"/>
        <w:gridCol w:w="480"/>
        <w:gridCol w:w="480"/>
        <w:gridCol w:w="480"/>
        <w:gridCol w:w="480"/>
        <w:gridCol w:w="505"/>
        <w:gridCol w:w="480"/>
        <w:gridCol w:w="480"/>
        <w:gridCol w:w="480"/>
        <w:gridCol w:w="505"/>
        <w:gridCol w:w="480"/>
        <w:gridCol w:w="480"/>
        <w:gridCol w:w="480"/>
        <w:gridCol w:w="480"/>
        <w:gridCol w:w="480"/>
        <w:gridCol w:w="480"/>
        <w:gridCol w:w="480"/>
        <w:gridCol w:w="480"/>
      </w:tblGrid>
      <w:tr w:rsidR="00857FD2" w:rsidRPr="002F797A" w14:paraId="130735C4" w14:textId="77777777" w:rsidTr="00857FD2">
        <w:trPr>
          <w:trHeight w:val="300"/>
        </w:trPr>
        <w:tc>
          <w:tcPr>
            <w:tcW w:w="480" w:type="dxa"/>
            <w:tcBorders>
              <w:top w:val="single" w:sz="12" w:space="0" w:color="auto"/>
              <w:left w:val="single" w:sz="4" w:space="0" w:color="FFFFFF"/>
              <w:bottom w:val="single" w:sz="12" w:space="0" w:color="auto"/>
              <w:right w:val="single" w:sz="4" w:space="0" w:color="FFFFFF"/>
            </w:tcBorders>
            <w:shd w:val="clear" w:color="auto" w:fill="auto"/>
            <w:noWrap/>
            <w:vAlign w:val="center"/>
            <w:hideMark/>
          </w:tcPr>
          <w:p w14:paraId="7BE337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E223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C700B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16784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2</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6B4652A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3DD4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3</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A4A62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72B89C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4</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2F5ACA4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490EE5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5</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91D0E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0408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6</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B25DA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56380C3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7</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F3964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7CA0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8</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3D30E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9</w:t>
            </w:r>
          </w:p>
        </w:tc>
        <w:tc>
          <w:tcPr>
            <w:tcW w:w="480" w:type="dxa"/>
            <w:tcBorders>
              <w:top w:val="single" w:sz="12" w:space="0" w:color="auto"/>
              <w:left w:val="nil"/>
              <w:bottom w:val="single" w:sz="12" w:space="0" w:color="auto"/>
              <w:right w:val="single" w:sz="4" w:space="0" w:color="FFFFFF"/>
            </w:tcBorders>
            <w:shd w:val="clear" w:color="auto" w:fill="auto"/>
            <w:noWrap/>
            <w:vAlign w:val="center"/>
            <w:hideMark/>
          </w:tcPr>
          <w:p w14:paraId="1829B4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9</w:t>
            </w:r>
          </w:p>
        </w:tc>
      </w:tr>
      <w:tr w:rsidR="00857FD2" w:rsidRPr="002F797A" w14:paraId="55DCB5E7" w14:textId="77777777" w:rsidTr="00857FD2">
        <w:trPr>
          <w:trHeight w:val="294"/>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16A64C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DC97C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DB7A8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C9FB5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4BC3B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44F29B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BFF86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4C597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B5B9F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single" w:sz="4" w:space="0" w:color="FFFFFF"/>
              <w:left w:val="nil"/>
              <w:bottom w:val="single" w:sz="4" w:space="0" w:color="FFFFFF"/>
              <w:right w:val="single" w:sz="4" w:space="0" w:color="FFFFFF"/>
            </w:tcBorders>
            <w:shd w:val="clear" w:color="auto" w:fill="auto"/>
            <w:noWrap/>
            <w:vAlign w:val="center"/>
            <w:hideMark/>
          </w:tcPr>
          <w:p w14:paraId="350104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25C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E17C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460E2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3D6A4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C6524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268D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FF0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0AC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EB88DAA"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F3B4D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11698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AE381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4D95F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22EC4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4084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12EAE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6D6F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2D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9F6E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2695B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D5DE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DCF69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908A5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BCEF9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3E004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B9D2A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786F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74BC64B"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91FB0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FB41E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BF0D6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1506C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562BB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C833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6731F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984D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8C57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A9528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CFC9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8459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77F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77BD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FAB86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25C2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4194A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94BAD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6D18EE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02E6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76362A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ACC8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28193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07FD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D892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264F9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6C4AE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66EF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1FF6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7895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00D5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21E2C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9F9D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87C2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EBA88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5110DD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A4C29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D90178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0651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1D14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6103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5BDA9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1DF1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FD97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7C280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A1962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AD352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818B6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14C6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31FB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B009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66866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222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EB41D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E05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0573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1C2FCB0"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BE32F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59D1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5D2DB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3010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FEADBE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200329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45CD6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92E2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01B5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A978C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5CA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A68DB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C3C5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887E3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3153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F6855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0ADCF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70263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1D2C1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064B7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E4ED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37493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A593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1440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FF41D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030E02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B9068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DFC06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9E46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B0F46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419D5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E13AD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3E2FB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D76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2F04B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78E4F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399F5D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7C612C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D4324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3DAF90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8FFE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916B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6971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D53D8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49FA8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C14B0E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D28E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8BBC5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69E3A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F41D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F96F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E39C23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8DC05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BB9C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85DC3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075D77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0D3C49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CC22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65CBFA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F3235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43682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A36BF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614A6B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F116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95A92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2AD32A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97E08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31C58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176812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A46D8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ADA10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ABBED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7693A7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8671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55AB89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7546AE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472993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03A3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3AABC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140A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3F1A2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4805C0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FA4FF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7DB36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FB948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480" w:type="dxa"/>
            <w:tcBorders>
              <w:top w:val="nil"/>
              <w:left w:val="nil"/>
              <w:bottom w:val="single" w:sz="4" w:space="0" w:color="FFFFFF"/>
              <w:right w:val="single" w:sz="4" w:space="0" w:color="FFFFFF"/>
            </w:tcBorders>
            <w:shd w:val="clear" w:color="auto" w:fill="auto"/>
            <w:noWrap/>
            <w:vAlign w:val="center"/>
            <w:hideMark/>
          </w:tcPr>
          <w:p w14:paraId="1219FB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D5A7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8B66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2F99E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D49D6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4B2E8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E9575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6C636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D1E1D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D5BB35"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C95ED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B86E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26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90C0A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F7CD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6A527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8DE42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1A7E4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0F9F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510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6CC725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EEEC6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93DA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DB8E4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91133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3F042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32E8D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E421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AC1A31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77BA9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3218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DC09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5EF24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B812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59869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631193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44FB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061FCF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A328C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35FC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14EA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768A8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208A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C659C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2E411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683B3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594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9A5232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A79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20F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E738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E5C40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12FE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7AF00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5FC2B3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6658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57A5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D6C3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03F4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1C512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05914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86E0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5366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97FC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0B8F7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2F3AF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452C74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F4278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368C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A6AE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09162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7C053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E0E47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2A9D9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908661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241AB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C6E2B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991072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BCBD8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3315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0CC56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4A156F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B04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9611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7279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F9584E"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6B4D6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293CE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722E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6BC0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ED02A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FF1D5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015E38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C5B5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5D420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5F549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E17AB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1DA4F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54EF9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1D19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303E7F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8B714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28A39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D5751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98B41DF"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6BD92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4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08A914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EF38A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023EE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D77C1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163AB0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490AC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2D30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888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1938A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43A7B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9A70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F57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263E6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D8E79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DD35B4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062636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6E63318D"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6B0C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D36F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7B4C7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A3072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FA958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EC1C9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B6AA9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5E85D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E529F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2CF7E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D3F6D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6DC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92230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55B8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92F55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2DBD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5E7C3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73319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049DD01"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E70EE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D8BBC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CBDE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23F0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DC9E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FB9D8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7C53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4320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4DE72B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98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F9EE7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209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D5491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62EB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F75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E81E1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77AB8D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5C5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D45049"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CB05B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BB21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A0B55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D97F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022A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C22FA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480" w:type="dxa"/>
            <w:tcBorders>
              <w:top w:val="nil"/>
              <w:left w:val="nil"/>
              <w:bottom w:val="single" w:sz="4" w:space="0" w:color="FFFFFF"/>
              <w:right w:val="single" w:sz="4" w:space="0" w:color="FFFFFF"/>
            </w:tcBorders>
            <w:shd w:val="clear" w:color="auto" w:fill="auto"/>
            <w:noWrap/>
            <w:vAlign w:val="center"/>
            <w:hideMark/>
          </w:tcPr>
          <w:p w14:paraId="44F2FA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88841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E4E45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DA88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09AF80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CE0B6D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3D32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76D4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51E65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BFF63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0F8653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F30590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245DBAF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2818EC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F29EE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AB3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4E59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2CE21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8F4B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F2802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D03FE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1D5309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59092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587A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B56BCF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B65A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96C9E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CC52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2185B9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221A70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68890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60EC66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3ADA85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3E5F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FF3B8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FCF4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45AA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DAB31B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BA00A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CB77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AC7F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99579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73D66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F6500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69893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3C2E1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5D13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BC2A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25D7CD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3044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71F27123"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FDEFC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88E1C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52DB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34715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922EB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B1FC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63724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81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7319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54A5C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0BD65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DBC39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5EABC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463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5FEDD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884CD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50F7A8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0E91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r>
      <w:tr w:rsidR="00857FD2" w:rsidRPr="002F797A" w14:paraId="395B9938"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CEB3E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7C11F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6E83F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E940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1273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4E568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D9E0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86BF7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6CAC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30C3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DB6991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11CE8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1E65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2379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A6CFE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27B62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27B8A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8888B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122891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0A11C1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6308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E1133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0133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108F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6F6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478DCC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BBBE0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AD8A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ADB7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752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6AE8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5C53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2EA69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5D17B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0891C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5728B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FF8A6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96EA8CC"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4F11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145DE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077EC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3B0B2A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CC21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DD26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C98E33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05236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D105DE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E82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411CC8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9DF66C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779C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9C3F4F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D98A0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3362D3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7155FE4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B0993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36B9767"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754E57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7BD4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E89656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03D9F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6CD9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9687D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8B28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3FFFE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D0C7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A876D7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88033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952B5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FF22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AEBA2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B4E9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437360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480" w:type="dxa"/>
            <w:tcBorders>
              <w:top w:val="nil"/>
              <w:left w:val="nil"/>
              <w:bottom w:val="single" w:sz="4" w:space="0" w:color="FFFFFF"/>
              <w:right w:val="single" w:sz="4" w:space="0" w:color="FFFFFF"/>
            </w:tcBorders>
            <w:shd w:val="clear" w:color="auto" w:fill="auto"/>
            <w:noWrap/>
            <w:vAlign w:val="center"/>
            <w:hideMark/>
          </w:tcPr>
          <w:p w14:paraId="3C3FD8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785441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F9565E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619C21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DCBCD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EA2823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B697A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898A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F9DA11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3A2D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BF9E7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1D2A88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3BFA9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ADDAFB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5AAAC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FB19D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BF09B5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4883218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69AB28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2DDC9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087445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C9C43F2" w14:textId="77777777" w:rsidTr="00857FD2">
        <w:trPr>
          <w:trHeight w:val="287"/>
        </w:trPr>
        <w:tc>
          <w:tcPr>
            <w:tcW w:w="480" w:type="dxa"/>
            <w:tcBorders>
              <w:top w:val="nil"/>
              <w:left w:val="single" w:sz="4" w:space="0" w:color="FFFFFF"/>
              <w:bottom w:val="single" w:sz="4" w:space="0" w:color="FFFFFF"/>
              <w:right w:val="single" w:sz="4" w:space="0" w:color="FFFFFF"/>
            </w:tcBorders>
            <w:shd w:val="clear" w:color="auto" w:fill="auto"/>
            <w:noWrap/>
            <w:vAlign w:val="center"/>
            <w:hideMark/>
          </w:tcPr>
          <w:p w14:paraId="51728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1BCE2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65764D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1C372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209AA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7EDF1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5E4C165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2801BA0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54AA8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C2026E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7880E8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457B6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340DAA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0B558E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4" w:space="0" w:color="FFFFFF"/>
              <w:right w:val="single" w:sz="4" w:space="0" w:color="FFFFFF"/>
            </w:tcBorders>
            <w:shd w:val="clear" w:color="auto" w:fill="auto"/>
            <w:noWrap/>
            <w:vAlign w:val="center"/>
            <w:hideMark/>
          </w:tcPr>
          <w:p w14:paraId="6C53968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5DC192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4" w:space="0" w:color="FFFFFF"/>
              <w:right w:val="single" w:sz="4" w:space="0" w:color="FFFFFF"/>
            </w:tcBorders>
            <w:shd w:val="clear" w:color="auto" w:fill="auto"/>
            <w:noWrap/>
            <w:vAlign w:val="center"/>
            <w:hideMark/>
          </w:tcPr>
          <w:p w14:paraId="661A547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4" w:space="0" w:color="FFFFFF"/>
              <w:right w:val="single" w:sz="4" w:space="0" w:color="FFFFFF"/>
            </w:tcBorders>
            <w:shd w:val="clear" w:color="auto" w:fill="auto"/>
            <w:noWrap/>
            <w:vAlign w:val="center"/>
            <w:hideMark/>
          </w:tcPr>
          <w:p w14:paraId="1B26DA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ADB7830" w14:textId="77777777" w:rsidTr="00857FD2">
        <w:trPr>
          <w:trHeight w:val="294"/>
        </w:trPr>
        <w:tc>
          <w:tcPr>
            <w:tcW w:w="480" w:type="dxa"/>
            <w:tcBorders>
              <w:top w:val="nil"/>
              <w:left w:val="single" w:sz="4" w:space="0" w:color="FFFFFF"/>
              <w:bottom w:val="single" w:sz="12" w:space="0" w:color="auto"/>
              <w:right w:val="single" w:sz="4" w:space="0" w:color="FFFFFF"/>
            </w:tcBorders>
            <w:shd w:val="clear" w:color="auto" w:fill="auto"/>
            <w:noWrap/>
            <w:vAlign w:val="center"/>
            <w:hideMark/>
          </w:tcPr>
          <w:p w14:paraId="51E76F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69F4B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81FAF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2A0CC2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3DC52E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0992D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F7AF38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4ADCA70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DFFB6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261B074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75F24D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6B9563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5D1515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0CD98C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 </w:t>
            </w:r>
          </w:p>
        </w:tc>
        <w:tc>
          <w:tcPr>
            <w:tcW w:w="480" w:type="dxa"/>
            <w:tcBorders>
              <w:top w:val="nil"/>
              <w:left w:val="nil"/>
              <w:bottom w:val="single" w:sz="12" w:space="0" w:color="auto"/>
              <w:right w:val="single" w:sz="4" w:space="0" w:color="FFFFFF"/>
            </w:tcBorders>
            <w:shd w:val="clear" w:color="auto" w:fill="auto"/>
            <w:noWrap/>
            <w:vAlign w:val="center"/>
            <w:hideMark/>
          </w:tcPr>
          <w:p w14:paraId="10EC2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4DEE0B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480" w:type="dxa"/>
            <w:tcBorders>
              <w:top w:val="nil"/>
              <w:left w:val="nil"/>
              <w:bottom w:val="single" w:sz="12" w:space="0" w:color="auto"/>
              <w:right w:val="single" w:sz="4" w:space="0" w:color="FFFFFF"/>
            </w:tcBorders>
            <w:shd w:val="clear" w:color="auto" w:fill="auto"/>
            <w:noWrap/>
            <w:vAlign w:val="center"/>
            <w:hideMark/>
          </w:tcPr>
          <w:p w14:paraId="404365F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480" w:type="dxa"/>
            <w:tcBorders>
              <w:top w:val="nil"/>
              <w:left w:val="nil"/>
              <w:bottom w:val="single" w:sz="12" w:space="0" w:color="auto"/>
              <w:right w:val="single" w:sz="4" w:space="0" w:color="FFFFFF"/>
            </w:tcBorders>
            <w:shd w:val="clear" w:color="auto" w:fill="auto"/>
            <w:noWrap/>
            <w:vAlign w:val="center"/>
            <w:hideMark/>
          </w:tcPr>
          <w:p w14:paraId="74AB4D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2472955E" w14:textId="0F7500E2" w:rsidR="009010F8" w:rsidRPr="002F797A" w:rsidRDefault="009010F8">
      <w:pPr>
        <w:tabs>
          <w:tab w:val="clear" w:pos="3068"/>
        </w:tabs>
        <w:spacing w:after="160" w:line="259" w:lineRule="auto"/>
        <w:ind w:firstLine="0"/>
        <w:rPr>
          <w:shd w:val="clear" w:color="auto" w:fill="auto"/>
          <w:lang w:eastAsia="ja-JP"/>
        </w:rPr>
      </w:pPr>
      <w:r w:rsidRPr="002F797A">
        <w:rPr>
          <w:shd w:val="clear" w:color="auto" w:fill="auto"/>
          <w:lang w:eastAsia="ja-JP"/>
        </w:rPr>
        <w:br w:type="page"/>
      </w:r>
    </w:p>
    <w:p w14:paraId="650185B3" w14:textId="03861DFA" w:rsidR="009010F8" w:rsidRPr="002F797A" w:rsidRDefault="009010F8" w:rsidP="009010F8">
      <w:pPr>
        <w:tabs>
          <w:tab w:val="clear" w:pos="3068"/>
        </w:tabs>
        <w:ind w:firstLine="0"/>
        <w:rPr>
          <w:b/>
          <w:bCs/>
          <w:shd w:val="clear" w:color="auto" w:fill="auto"/>
          <w:lang w:eastAsia="ja-JP"/>
        </w:rPr>
      </w:pPr>
      <w:r w:rsidRPr="002F797A">
        <w:rPr>
          <w:b/>
          <w:bCs/>
          <w:shd w:val="clear" w:color="auto" w:fill="auto"/>
          <w:lang w:eastAsia="ja-JP"/>
        </w:rPr>
        <w:lastRenderedPageBreak/>
        <w:t xml:space="preserve">Table </w:t>
      </w:r>
      <w:r w:rsidR="00CF13BD" w:rsidRPr="002F797A">
        <w:rPr>
          <w:b/>
          <w:bCs/>
          <w:shd w:val="clear" w:color="auto" w:fill="auto"/>
          <w:lang w:eastAsia="ja-JP"/>
        </w:rPr>
        <w:t>3</w:t>
      </w:r>
    </w:p>
    <w:p w14:paraId="06731BC4" w14:textId="4A20B1BE" w:rsidR="009010F8" w:rsidRPr="002F797A" w:rsidRDefault="009010F8" w:rsidP="009010F8">
      <w:pPr>
        <w:tabs>
          <w:tab w:val="clear" w:pos="3068"/>
        </w:tabs>
        <w:ind w:firstLine="0"/>
        <w:rPr>
          <w:i/>
          <w:iCs/>
          <w:shd w:val="clear" w:color="auto" w:fill="auto"/>
          <w:lang w:eastAsia="ja-JP"/>
        </w:rPr>
      </w:pPr>
      <w:r w:rsidRPr="002F797A">
        <w:rPr>
          <w:i/>
          <w:iCs/>
          <w:shd w:val="clear" w:color="auto" w:fill="auto"/>
          <w:lang w:eastAsia="ja-JP"/>
        </w:rPr>
        <w:t xml:space="preserve">Observed </w:t>
      </w:r>
      <w:r w:rsidR="00857FD2" w:rsidRPr="002F797A">
        <w:rPr>
          <w:i/>
          <w:iCs/>
          <w:shd w:val="clear" w:color="auto" w:fill="auto"/>
          <w:lang w:eastAsia="ja-JP"/>
        </w:rPr>
        <w:t xml:space="preserve">Scores </w:t>
      </w:r>
      <w:proofErr w:type="gramStart"/>
      <w:r w:rsidR="00857FD2" w:rsidRPr="002F797A">
        <w:rPr>
          <w:i/>
          <w:iCs/>
          <w:shd w:val="clear" w:color="auto" w:fill="auto"/>
          <w:lang w:eastAsia="ja-JP"/>
        </w:rPr>
        <w:t>From</w:t>
      </w:r>
      <w:proofErr w:type="gramEnd"/>
      <w:r w:rsidR="00857FD2" w:rsidRPr="002F797A">
        <w:rPr>
          <w:i/>
          <w:iCs/>
          <w:shd w:val="clear" w:color="auto" w:fill="auto"/>
          <w:lang w:eastAsia="ja-JP"/>
        </w:rPr>
        <w:t xml:space="preserve"> the Final Four</w:t>
      </w:r>
      <w:r w:rsidRPr="002F797A">
        <w:rPr>
          <w:i/>
          <w:iCs/>
          <w:shd w:val="clear" w:color="auto" w:fill="auto"/>
          <w:lang w:eastAsia="ja-JP"/>
        </w:rPr>
        <w:t xml:space="preserve"> Pilot Tests Formatted for Shiny SCDA.</w:t>
      </w:r>
    </w:p>
    <w:tbl>
      <w:tblPr>
        <w:tblW w:w="6720" w:type="dxa"/>
        <w:tblLook w:val="04A0" w:firstRow="1" w:lastRow="0" w:firstColumn="1" w:lastColumn="0" w:noHBand="0" w:noVBand="1"/>
      </w:tblPr>
      <w:tblGrid>
        <w:gridCol w:w="840"/>
        <w:gridCol w:w="840"/>
        <w:gridCol w:w="840"/>
        <w:gridCol w:w="840"/>
        <w:gridCol w:w="840"/>
        <w:gridCol w:w="840"/>
        <w:gridCol w:w="840"/>
        <w:gridCol w:w="840"/>
      </w:tblGrid>
      <w:tr w:rsidR="00857FD2" w:rsidRPr="002F797A" w14:paraId="57E6DA8E" w14:textId="77777777" w:rsidTr="00857FD2">
        <w:trPr>
          <w:trHeight w:val="300"/>
        </w:trPr>
        <w:tc>
          <w:tcPr>
            <w:tcW w:w="840" w:type="dxa"/>
            <w:tcBorders>
              <w:top w:val="single" w:sz="12" w:space="0" w:color="auto"/>
              <w:left w:val="single" w:sz="12" w:space="0" w:color="FFFFFF"/>
              <w:bottom w:val="single" w:sz="12" w:space="0" w:color="auto"/>
              <w:right w:val="single" w:sz="12" w:space="0" w:color="FFFFFF"/>
            </w:tcBorders>
            <w:shd w:val="clear" w:color="auto" w:fill="auto"/>
            <w:noWrap/>
            <w:vAlign w:val="bottom"/>
            <w:hideMark/>
          </w:tcPr>
          <w:p w14:paraId="2FE9877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2CFE88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0</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BCECB7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075F591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1</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6FE878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45D0D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2</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40D134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P13</w:t>
            </w:r>
          </w:p>
        </w:tc>
        <w:tc>
          <w:tcPr>
            <w:tcW w:w="840" w:type="dxa"/>
            <w:tcBorders>
              <w:top w:val="single" w:sz="12" w:space="0" w:color="auto"/>
              <w:left w:val="nil"/>
              <w:bottom w:val="single" w:sz="12" w:space="0" w:color="auto"/>
              <w:right w:val="single" w:sz="12" w:space="0" w:color="FFFFFF"/>
            </w:tcBorders>
            <w:shd w:val="clear" w:color="auto" w:fill="auto"/>
            <w:noWrap/>
            <w:vAlign w:val="bottom"/>
            <w:hideMark/>
          </w:tcPr>
          <w:p w14:paraId="34D12E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V13</w:t>
            </w:r>
          </w:p>
        </w:tc>
      </w:tr>
      <w:tr w:rsidR="00857FD2" w:rsidRPr="002F797A" w14:paraId="6B814D0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4E5B6C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47082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0B3E93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AA0D9D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D326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A795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CCBB29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D8DFF2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11C4B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A7527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B6688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07979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2144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0CFB0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AB96CA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8A4F6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31441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1A345F6"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3B413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E6935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31BF2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E16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028771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B6E2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C2F033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29BE4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8736B72"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FBFA8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6A7E2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196B5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DC1C2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4964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3B2232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FB72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06832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3FBD7F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EEDF2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98366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0FD81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8684D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7195F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49311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91717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FB47B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D892CE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F98919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7B173C6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5752BB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B1BAFE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38E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32C9C9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180EA7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9B05A6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CC4C31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8DAE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07BCB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82F6A5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0EC3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6450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E60D81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44EFF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25B99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AA8982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37D81F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00F0433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1C5058D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16C4C1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2AF6D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F141B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15EA9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47A4DC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48BD97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0E24B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148817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43F561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7ABD6A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656B79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57CEA79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DFF8C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A</w:t>
            </w:r>
          </w:p>
        </w:tc>
        <w:tc>
          <w:tcPr>
            <w:tcW w:w="840" w:type="dxa"/>
            <w:tcBorders>
              <w:top w:val="nil"/>
              <w:left w:val="nil"/>
              <w:bottom w:val="single" w:sz="12" w:space="0" w:color="FFFFFF"/>
              <w:right w:val="single" w:sz="12" w:space="0" w:color="FFFFFF"/>
            </w:tcBorders>
            <w:shd w:val="clear" w:color="auto" w:fill="auto"/>
            <w:noWrap/>
            <w:vAlign w:val="bottom"/>
            <w:hideMark/>
          </w:tcPr>
          <w:p w14:paraId="3FB6D81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70F7DE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421B9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C396A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678954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B04DA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4405D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44A76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C325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4832AD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C8E00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85DF42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6CC2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27460F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833C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6A7298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F1819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D04DAB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E4771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36A809E"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36466FD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3E41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3A64ECD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F36F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A4D994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DFDD4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DD18D9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B324AC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75A4F84D"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7D4F1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3666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2514A8E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A0EC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916C0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1E99DF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5E9FC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2501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CDAEE89"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4D699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7D958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NA</w:t>
            </w:r>
          </w:p>
        </w:tc>
        <w:tc>
          <w:tcPr>
            <w:tcW w:w="840" w:type="dxa"/>
            <w:tcBorders>
              <w:top w:val="nil"/>
              <w:left w:val="nil"/>
              <w:bottom w:val="single" w:sz="12" w:space="0" w:color="FFFFFF"/>
              <w:right w:val="single" w:sz="12" w:space="0" w:color="FFFFFF"/>
            </w:tcBorders>
            <w:shd w:val="clear" w:color="auto" w:fill="auto"/>
            <w:noWrap/>
            <w:vAlign w:val="bottom"/>
            <w:hideMark/>
          </w:tcPr>
          <w:p w14:paraId="782031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611C7F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73316E8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6B01E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635876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E97B3D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479F52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5FDD6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625AEC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EAE758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5E0DF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EE7D81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5920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939FEA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0EBE3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28E0D08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25BDB58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9E9BAE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B43F5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BEE6CD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4D1EFC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4E7D1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C4F795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EE027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0EEC5AF"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3AC308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FCE2C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927C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5B0791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6E23553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C89906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757C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A357C4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4369DB1"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227C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FCEDE3"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E3EFE7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B630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2573049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885139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44D5A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6A1473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078F0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E4C616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5342491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0FA137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CA044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51363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3EF20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7B2143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5BE993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FE9CA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907733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DBACC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F7FC66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3EC1AA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53C7C82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2560B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A11B74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4B1467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4CD148AA"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6FD227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20297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4E291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EEA6C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880D08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CD63C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27A7A4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FB0CD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A75832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3DD71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547FD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1B94B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CA0920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0E5B6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CD6325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05755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16BAA6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034E667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934E5B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D5DEEC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79D485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7EC1BF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7FA036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D61B8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8FC3CD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FB7A554"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B8B222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71BD28E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0D84C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50A9F2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389146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1</w:t>
            </w:r>
          </w:p>
        </w:tc>
        <w:tc>
          <w:tcPr>
            <w:tcW w:w="840" w:type="dxa"/>
            <w:tcBorders>
              <w:top w:val="nil"/>
              <w:left w:val="nil"/>
              <w:bottom w:val="single" w:sz="12" w:space="0" w:color="FFFFFF"/>
              <w:right w:val="single" w:sz="12" w:space="0" w:color="FFFFFF"/>
            </w:tcBorders>
            <w:shd w:val="clear" w:color="auto" w:fill="auto"/>
            <w:noWrap/>
            <w:vAlign w:val="bottom"/>
            <w:hideMark/>
          </w:tcPr>
          <w:p w14:paraId="3CDFB7D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D9BC10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B498B8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F7A8D4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CA162A8"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63AA1CF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0251D2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ADCEFB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8E5D57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43B0BD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8435B7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B184B4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E0CD05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38B1D2C5"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0652CB0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144B40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3BB1F2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CA6CDE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1635A2E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2B77A85"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73E40AC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0E7EFCB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51FF81A4"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8EFA4B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C8DB49A"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2356486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0250DD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891745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29B32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6DCBC9A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E049CC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663184F3"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521D5A6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4B2100F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4C30149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B9302E0"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1E24EA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1F0192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53011D9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6CD944CE"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2F797A" w14:paraId="1CCE1D30" w14:textId="77777777" w:rsidTr="00857FD2">
        <w:trPr>
          <w:trHeight w:val="300"/>
        </w:trPr>
        <w:tc>
          <w:tcPr>
            <w:tcW w:w="840" w:type="dxa"/>
            <w:tcBorders>
              <w:top w:val="nil"/>
              <w:left w:val="single" w:sz="12" w:space="0" w:color="FFFFFF"/>
              <w:bottom w:val="single" w:sz="12" w:space="0" w:color="FFFFFF"/>
              <w:right w:val="single" w:sz="12" w:space="0" w:color="FFFFFF"/>
            </w:tcBorders>
            <w:shd w:val="clear" w:color="auto" w:fill="auto"/>
            <w:noWrap/>
            <w:vAlign w:val="bottom"/>
            <w:hideMark/>
          </w:tcPr>
          <w:p w14:paraId="14C650B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17127E2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B7E6E9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7C6486B1"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3790223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2F7DAA2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FFFFFF"/>
              <w:right w:val="single" w:sz="12" w:space="0" w:color="FFFFFF"/>
            </w:tcBorders>
            <w:shd w:val="clear" w:color="auto" w:fill="auto"/>
            <w:noWrap/>
            <w:vAlign w:val="bottom"/>
            <w:hideMark/>
          </w:tcPr>
          <w:p w14:paraId="02F5F5B6"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FFFFFF"/>
              <w:right w:val="single" w:sz="12" w:space="0" w:color="FFFFFF"/>
            </w:tcBorders>
            <w:shd w:val="clear" w:color="auto" w:fill="auto"/>
            <w:noWrap/>
            <w:vAlign w:val="bottom"/>
            <w:hideMark/>
          </w:tcPr>
          <w:p w14:paraId="30E00289"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r w:rsidR="00857FD2" w:rsidRPr="00857FD2" w14:paraId="643208FD" w14:textId="77777777" w:rsidTr="00857FD2">
        <w:trPr>
          <w:trHeight w:val="300"/>
        </w:trPr>
        <w:tc>
          <w:tcPr>
            <w:tcW w:w="840" w:type="dxa"/>
            <w:tcBorders>
              <w:top w:val="nil"/>
              <w:left w:val="single" w:sz="12" w:space="0" w:color="FFFFFF"/>
              <w:bottom w:val="single" w:sz="12" w:space="0" w:color="auto"/>
              <w:right w:val="single" w:sz="12" w:space="0" w:color="FFFFFF"/>
            </w:tcBorders>
            <w:shd w:val="clear" w:color="auto" w:fill="auto"/>
            <w:noWrap/>
            <w:vAlign w:val="bottom"/>
            <w:hideMark/>
          </w:tcPr>
          <w:p w14:paraId="2A4275A2"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52A78E5C"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010D3658"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72EA760D"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27BFD7BF"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05C4858B"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c>
          <w:tcPr>
            <w:tcW w:w="840" w:type="dxa"/>
            <w:tcBorders>
              <w:top w:val="nil"/>
              <w:left w:val="nil"/>
              <w:bottom w:val="single" w:sz="12" w:space="0" w:color="auto"/>
              <w:right w:val="single" w:sz="12" w:space="0" w:color="FFFFFF"/>
            </w:tcBorders>
            <w:shd w:val="clear" w:color="auto" w:fill="auto"/>
            <w:noWrap/>
            <w:vAlign w:val="bottom"/>
            <w:hideMark/>
          </w:tcPr>
          <w:p w14:paraId="5F43E017" w14:textId="77777777" w:rsidR="00857FD2" w:rsidRPr="002F797A"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B</w:t>
            </w:r>
          </w:p>
        </w:tc>
        <w:tc>
          <w:tcPr>
            <w:tcW w:w="840" w:type="dxa"/>
            <w:tcBorders>
              <w:top w:val="nil"/>
              <w:left w:val="nil"/>
              <w:bottom w:val="single" w:sz="12" w:space="0" w:color="auto"/>
              <w:right w:val="single" w:sz="12" w:space="0" w:color="FFFFFF"/>
            </w:tcBorders>
            <w:shd w:val="clear" w:color="auto" w:fill="auto"/>
            <w:noWrap/>
            <w:vAlign w:val="bottom"/>
            <w:hideMark/>
          </w:tcPr>
          <w:p w14:paraId="49F8ADD8" w14:textId="77777777" w:rsidR="00857FD2" w:rsidRPr="00857FD2" w:rsidRDefault="00857FD2" w:rsidP="00857FD2">
            <w:pPr>
              <w:tabs>
                <w:tab w:val="clear" w:pos="3068"/>
              </w:tabs>
              <w:spacing w:line="240" w:lineRule="auto"/>
              <w:ind w:firstLine="0"/>
              <w:jc w:val="center"/>
              <w:rPr>
                <w:rFonts w:eastAsia="Times New Roman" w:cs="Times New Roman"/>
                <w:color w:val="000000"/>
                <w:sz w:val="20"/>
                <w:szCs w:val="20"/>
                <w:shd w:val="clear" w:color="auto" w:fill="auto"/>
                <w:lang w:val="en-IN" w:eastAsia="en-IN"/>
              </w:rPr>
            </w:pPr>
            <w:r w:rsidRPr="002F797A">
              <w:rPr>
                <w:rFonts w:eastAsia="Times New Roman" w:cs="Times New Roman"/>
                <w:color w:val="000000"/>
                <w:sz w:val="20"/>
                <w:szCs w:val="20"/>
                <w:shd w:val="clear" w:color="auto" w:fill="auto"/>
                <w:lang w:val="en-IN" w:eastAsia="en-IN"/>
              </w:rPr>
              <w:t>0</w:t>
            </w:r>
          </w:p>
        </w:tc>
      </w:tr>
    </w:tbl>
    <w:p w14:paraId="16AFA583" w14:textId="77777777" w:rsidR="009010F8" w:rsidRDefault="009010F8" w:rsidP="007462DB">
      <w:pPr>
        <w:tabs>
          <w:tab w:val="clear" w:pos="3068"/>
        </w:tabs>
        <w:ind w:firstLine="0"/>
        <w:rPr>
          <w:shd w:val="clear" w:color="auto" w:fill="auto"/>
          <w:lang w:eastAsia="ja-JP"/>
        </w:rPr>
      </w:pPr>
    </w:p>
    <w:p w14:paraId="127589E8" w14:textId="77777777" w:rsidR="007C2AFE" w:rsidRDefault="007C2AFE" w:rsidP="007462DB">
      <w:pPr>
        <w:tabs>
          <w:tab w:val="clear" w:pos="3068"/>
        </w:tabs>
        <w:ind w:firstLine="0"/>
        <w:rPr>
          <w:shd w:val="clear" w:color="auto" w:fill="auto"/>
          <w:lang w:eastAsia="ja-JP"/>
        </w:rPr>
      </w:pPr>
    </w:p>
    <w:p w14:paraId="04657A4C" w14:textId="77777777" w:rsidR="007C2AFE" w:rsidRDefault="007C2AFE" w:rsidP="007462DB">
      <w:pPr>
        <w:tabs>
          <w:tab w:val="clear" w:pos="3068"/>
        </w:tabs>
        <w:ind w:firstLine="0"/>
        <w:rPr>
          <w:shd w:val="clear" w:color="auto" w:fill="auto"/>
          <w:lang w:eastAsia="ja-JP"/>
        </w:rPr>
      </w:pPr>
    </w:p>
    <w:p w14:paraId="7FE8A1E2" w14:textId="7DF48EE8" w:rsidR="00B156BA" w:rsidRPr="007462DB" w:rsidRDefault="00B156BA" w:rsidP="00A512EA">
      <w:pPr>
        <w:spacing w:line="240" w:lineRule="auto"/>
        <w:ind w:firstLine="0"/>
        <w:rPr>
          <w:shd w:val="clear" w:color="auto" w:fill="auto"/>
          <w:lang w:eastAsia="ja-JP"/>
        </w:rPr>
      </w:pPr>
    </w:p>
    <w:sectPr w:rsidR="00B156BA" w:rsidRPr="007462DB" w:rsidSect="004062A7">
      <w:headerReference w:type="default" r:id="rId8"/>
      <w:pgSz w:w="11906" w:h="16838"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F3FE3C3" w14:textId="77777777" w:rsidR="005260AB" w:rsidRDefault="005260AB" w:rsidP="00E102C3">
      <w:r>
        <w:separator/>
      </w:r>
    </w:p>
    <w:p w14:paraId="4111767F" w14:textId="77777777" w:rsidR="005260AB" w:rsidRDefault="005260AB" w:rsidP="00E102C3"/>
  </w:endnote>
  <w:endnote w:type="continuationSeparator" w:id="0">
    <w:p w14:paraId="37A7387B" w14:textId="77777777" w:rsidR="005260AB" w:rsidRDefault="005260AB" w:rsidP="00E102C3">
      <w:r>
        <w:continuationSeparator/>
      </w:r>
    </w:p>
    <w:p w14:paraId="252EA818" w14:textId="77777777" w:rsidR="005260AB" w:rsidRDefault="005260AB" w:rsidP="00E102C3"/>
  </w:endnote>
  <w:endnote w:type="continuationNotice" w:id="1">
    <w:p w14:paraId="57B54B0A" w14:textId="77777777" w:rsidR="005260AB" w:rsidRDefault="005260AB">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BE95EF" w14:textId="77777777" w:rsidR="005260AB" w:rsidRDefault="005260AB" w:rsidP="00E102C3">
      <w:r>
        <w:separator/>
      </w:r>
    </w:p>
    <w:p w14:paraId="228AD6C1" w14:textId="77777777" w:rsidR="005260AB" w:rsidRDefault="005260AB" w:rsidP="00E102C3"/>
    <w:p w14:paraId="435D774A" w14:textId="77777777" w:rsidR="005260AB" w:rsidRDefault="005260AB"/>
    <w:p w14:paraId="73B62F2A" w14:textId="77777777" w:rsidR="005260AB" w:rsidRDefault="005260AB" w:rsidP="00E102C3">
      <w:r>
        <w:continuationSeparator/>
      </w:r>
    </w:p>
    <w:p w14:paraId="2F3C63EE" w14:textId="77777777" w:rsidR="005260AB" w:rsidRDefault="005260AB" w:rsidP="00E102C3"/>
    <w:p w14:paraId="3AD27D19" w14:textId="77777777" w:rsidR="005260AB" w:rsidRDefault="005260AB"/>
    <w:p w14:paraId="3816078B" w14:textId="77777777" w:rsidR="005260AB" w:rsidRDefault="005260AB" w:rsidP="00E102C3">
      <w:r>
        <w:separator/>
      </w:r>
    </w:p>
    <w:p w14:paraId="402C22B5" w14:textId="77777777" w:rsidR="005260AB" w:rsidRDefault="005260AB" w:rsidP="00E102C3"/>
    <w:p w14:paraId="783C50F8" w14:textId="77777777" w:rsidR="005260AB" w:rsidRDefault="005260AB"/>
    <w:p w14:paraId="3CFB246B" w14:textId="77777777" w:rsidR="005260AB" w:rsidRDefault="005260AB" w:rsidP="00E102C3">
      <w:r>
        <w:continuationSeparator/>
      </w:r>
    </w:p>
    <w:p w14:paraId="09B0ED1F" w14:textId="77777777" w:rsidR="005260AB" w:rsidRDefault="005260AB" w:rsidP="00E102C3"/>
    <w:p w14:paraId="63858657" w14:textId="77777777" w:rsidR="005260AB" w:rsidRDefault="005260AB"/>
    <w:p w14:paraId="147FADC5" w14:textId="77777777" w:rsidR="005260AB" w:rsidRDefault="005260AB">
      <w:pPr>
        <w:pStyle w:val="Header"/>
      </w:pPr>
    </w:p>
    <w:p w14:paraId="013A2334" w14:textId="77777777" w:rsidR="005260AB" w:rsidRDefault="005260AB"/>
    <w:sdt>
      <w:sdtPr>
        <w:rPr>
          <w:rFonts w:cs="Times New Roman"/>
          <w:szCs w:val="22"/>
        </w:rPr>
        <w:id w:val="1457518814"/>
        <w:docPartObj>
          <w:docPartGallery w:val="Page Numbers (Top of Page)"/>
          <w:docPartUnique/>
        </w:docPartObj>
      </w:sdtPr>
      <w:sdtEndPr>
        <w:rPr>
          <w:noProof/>
        </w:rPr>
      </w:sdtEndPr>
      <w:sdtContent>
        <w:p w14:paraId="2E65440E" w14:textId="77777777" w:rsidR="005260AB" w:rsidRPr="00FE0347" w:rsidRDefault="005260AB" w:rsidP="00E102C3">
          <w:pPr>
            <w:pStyle w:val="Header"/>
            <w:ind w:firstLine="0"/>
            <w:rPr>
              <w:rFonts w:cs="Times New Roman"/>
              <w:szCs w:val="22"/>
            </w:rPr>
          </w:pPr>
          <w:sdt>
            <w:sdtPr>
              <w:rPr>
                <w:rStyle w:val="Strong"/>
              </w:rPr>
              <w:alias w:val="Running head"/>
              <w:tag w:val=""/>
              <w:id w:val="-790592191"/>
              <w:placeholder>
                <w:docPart w:val="2974D28E23A64B51840EA49B9E5D08E6"/>
              </w:placeholder>
              <w:dataBinding w:prefixMappings="xmlns:ns0='http://schemas.microsoft.com/office/2006/coverPageProps' " w:xpath="/ns0:CoverPageProperties[1]/ns0:Abstract[1]" w:storeItemID="{55AF091B-3C7A-41E3-B477-F2FDAA23CFDA}"/>
              <w15:appearance w15:val="hidden"/>
              <w:text/>
            </w:sdtPr>
            <w:sdtEndPr>
              <w:rPr>
                <w:rStyle w:val="DefaultParagraphFont"/>
                <w:caps w:val="0"/>
              </w:rPr>
            </w:sdtEndPr>
            <w:sdtContent>
              <w:r>
                <w:rPr>
                  <w:rStyle w:val="Strong"/>
                </w:rPr>
                <w:t>randomized marker method</w:t>
              </w:r>
            </w:sdtContent>
          </w:sdt>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7DF08F78" w14:textId="77777777" w:rsidR="005260AB" w:rsidRPr="00222A35" w:rsidRDefault="005260AB" w:rsidP="00E102C3">
      <w:pPr>
        <w:pStyle w:val="Header"/>
        <w:rPr>
          <w:rFonts w:cs="Calibri"/>
          <w:szCs w:val="22"/>
        </w:rPr>
      </w:pPr>
    </w:p>
    <w:p w14:paraId="10BCF7C1" w14:textId="77777777" w:rsidR="005260AB" w:rsidRDefault="005260AB"/>
    <w:p w14:paraId="3C795A71" w14:textId="77777777" w:rsidR="005260AB" w:rsidRDefault="005260AB" w:rsidP="00E102C3">
      <w:r>
        <w:continuationSeparator/>
      </w:r>
    </w:p>
    <w:p w14:paraId="168F64CA" w14:textId="77777777" w:rsidR="005260AB" w:rsidRDefault="005260AB" w:rsidP="00E102C3"/>
    <w:p w14:paraId="161A54A7" w14:textId="77777777" w:rsidR="005260AB" w:rsidRDefault="005260AB"/>
    <w:p w14:paraId="0B2E5826" w14:textId="77777777" w:rsidR="005260AB" w:rsidRDefault="005260AB" w:rsidP="00E102C3">
      <w:r>
        <w:separator/>
      </w:r>
    </w:p>
    <w:p w14:paraId="0BF8563E" w14:textId="77777777" w:rsidR="005260AB" w:rsidRDefault="005260AB" w:rsidP="00E102C3"/>
    <w:p w14:paraId="511130FC" w14:textId="77777777" w:rsidR="005260AB" w:rsidRDefault="005260AB"/>
    <w:p w14:paraId="1B9110AF" w14:textId="77777777" w:rsidR="005260AB" w:rsidRDefault="005260AB" w:rsidP="00E102C3">
      <w:r>
        <w:continuationSeparator/>
      </w:r>
    </w:p>
    <w:p w14:paraId="2739DAF3" w14:textId="77777777" w:rsidR="005260AB" w:rsidRDefault="005260AB" w:rsidP="00E102C3"/>
    <w:p w14:paraId="719159CA" w14:textId="77777777" w:rsidR="005260AB" w:rsidRDefault="005260AB"/>
    <w:p w14:paraId="702E9F74" w14:textId="77777777" w:rsidR="005260AB" w:rsidRDefault="005260AB">
      <w:pPr>
        <w:pStyle w:val="Header"/>
      </w:pPr>
    </w:p>
    <w:p w14:paraId="47A815C2" w14:textId="77777777" w:rsidR="005260AB" w:rsidRDefault="005260AB"/>
    <w:sdt>
      <w:sdtPr>
        <w:rPr>
          <w:rFonts w:cs="Times New Roman"/>
          <w:szCs w:val="22"/>
        </w:rPr>
        <w:id w:val="1104144218"/>
        <w:docPartObj>
          <w:docPartGallery w:val="Page Numbers (Top of Page)"/>
          <w:docPartUnique/>
        </w:docPartObj>
      </w:sdtPr>
      <w:sdtEndPr>
        <w:rPr>
          <w:noProof/>
        </w:rPr>
      </w:sdtEndPr>
      <w:sdtContent>
        <w:p w14:paraId="16578D9E" w14:textId="77777777" w:rsidR="005260AB" w:rsidRPr="00FE0347" w:rsidRDefault="005260AB" w:rsidP="00E102C3">
          <w:pPr>
            <w:pStyle w:val="Header"/>
            <w:ind w:firstLine="0"/>
            <w:rPr>
              <w:rFonts w:cs="Times New Roman"/>
              <w:szCs w:val="22"/>
            </w:rPr>
          </w:pPr>
          <w:r w:rsidRPr="00FE0347">
            <w:rPr>
              <w:rFonts w:cs="Times New Roman"/>
              <w:szCs w:val="22"/>
            </w:rPr>
            <w:t>COMPARISON OF STUDENT EVALUATIONS OF TEACHING</w:t>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37E0AD95" w14:textId="77777777" w:rsidR="005260AB" w:rsidRPr="00222A35" w:rsidRDefault="005260AB" w:rsidP="00E102C3">
      <w:pPr>
        <w:pStyle w:val="Header"/>
        <w:rPr>
          <w:rFonts w:cs="Calibri"/>
          <w:szCs w:val="22"/>
        </w:rPr>
      </w:pPr>
    </w:p>
  </w:footnote>
  <w:footnote w:type="continuationSeparator" w:id="0">
    <w:p w14:paraId="7F3E86FD" w14:textId="77777777" w:rsidR="005260AB" w:rsidRDefault="005260AB" w:rsidP="00E102C3">
      <w:r>
        <w:continuationSeparator/>
      </w:r>
    </w:p>
    <w:p w14:paraId="1CCDA24E" w14:textId="77777777" w:rsidR="005260AB" w:rsidRDefault="005260AB" w:rsidP="00E102C3"/>
  </w:footnote>
  <w:footnote w:type="continuationNotice" w:id="1">
    <w:p w14:paraId="609C85A4" w14:textId="77777777" w:rsidR="005260AB" w:rsidRDefault="005260AB">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cs="Times New Roman"/>
        <w:szCs w:val="22"/>
      </w:rPr>
      <w:id w:val="824625240"/>
      <w:docPartObj>
        <w:docPartGallery w:val="Page Numbers (Top of Page)"/>
        <w:docPartUnique/>
      </w:docPartObj>
    </w:sdtPr>
    <w:sdtEndPr>
      <w:rPr>
        <w:noProof/>
      </w:rPr>
    </w:sdtEndPr>
    <w:sdtContent>
      <w:p w14:paraId="6C3849DC" w14:textId="473FA5A5" w:rsidR="005326CA" w:rsidRPr="00FE0347" w:rsidRDefault="005326CA" w:rsidP="000B4AD8">
        <w:pPr>
          <w:pStyle w:val="Header"/>
          <w:ind w:firstLine="0"/>
          <w:rPr>
            <w:rFonts w:cs="Times New Roman"/>
            <w:szCs w:val="22"/>
          </w:rPr>
        </w:pPr>
        <w:r w:rsidRPr="00D0150B">
          <w:rPr>
            <w:rFonts w:cs="Times New Roman"/>
            <w:szCs w:val="22"/>
          </w:rPr>
          <w:t>DESIGNING A CUSTOMIZED SCE</w:t>
        </w:r>
        <w:r>
          <w:rPr>
            <w:rFonts w:cs="Times New Roman"/>
            <w:szCs w:val="22"/>
          </w:rPr>
          <w:tab/>
        </w:r>
        <w:r w:rsidRPr="00FE0347">
          <w:rPr>
            <w:rFonts w:cs="Times New Roman"/>
            <w:szCs w:val="22"/>
          </w:rPr>
          <w:tab/>
        </w:r>
        <w:r w:rsidRPr="00FE0347">
          <w:rPr>
            <w:rFonts w:cs="Times New Roman"/>
            <w:szCs w:val="22"/>
          </w:rPr>
          <w:fldChar w:fldCharType="begin"/>
        </w:r>
        <w:r w:rsidRPr="00FE0347">
          <w:rPr>
            <w:rFonts w:cs="Times New Roman"/>
            <w:szCs w:val="22"/>
          </w:rPr>
          <w:instrText xml:space="preserve"> PAGE   \* MERGEFORMAT </w:instrText>
        </w:r>
        <w:r w:rsidRPr="00FE0347">
          <w:rPr>
            <w:rFonts w:cs="Times New Roman"/>
            <w:szCs w:val="22"/>
          </w:rPr>
          <w:fldChar w:fldCharType="separate"/>
        </w:r>
        <w:r w:rsidRPr="00FE0347">
          <w:rPr>
            <w:rFonts w:cs="Times New Roman"/>
            <w:noProof/>
            <w:szCs w:val="22"/>
          </w:rPr>
          <w:t>19</w:t>
        </w:r>
        <w:r w:rsidRPr="00FE0347">
          <w:rPr>
            <w:rFonts w:cs="Times New Roman"/>
            <w:noProof/>
            <w:szCs w:val="22"/>
          </w:rPr>
          <w:fldChar w:fldCharType="end"/>
        </w:r>
      </w:p>
    </w:sdtContent>
  </w:sdt>
  <w:p w14:paraId="4676793A" w14:textId="77777777" w:rsidR="005326CA" w:rsidRPr="00222A35" w:rsidRDefault="005326CA" w:rsidP="00E102C3">
    <w:pPr>
      <w:pStyle w:val="Header"/>
      <w:rPr>
        <w:rFonts w:cs="Calibr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117154E7"/>
    <w:multiLevelType w:val="hybridMultilevel"/>
    <w:tmpl w:val="CE841DAC"/>
    <w:lvl w:ilvl="0" w:tplc="3AA8B6FE">
      <w:start w:val="1"/>
      <w:numFmt w:val="decimal"/>
      <w:lvlText w:val="%1."/>
      <w:lvlJc w:val="left"/>
      <w:pPr>
        <w:ind w:left="0" w:hanging="360"/>
      </w:pPr>
      <w:rPr>
        <w:rFonts w:hint="default"/>
      </w:rPr>
    </w:lvl>
    <w:lvl w:ilvl="1" w:tplc="40090019" w:tentative="1">
      <w:start w:val="1"/>
      <w:numFmt w:val="lowerLetter"/>
      <w:lvlText w:val="%2."/>
      <w:lvlJc w:val="left"/>
      <w:pPr>
        <w:ind w:left="720" w:hanging="360"/>
      </w:pPr>
    </w:lvl>
    <w:lvl w:ilvl="2" w:tplc="4009001B" w:tentative="1">
      <w:start w:val="1"/>
      <w:numFmt w:val="lowerRoman"/>
      <w:lvlText w:val="%3."/>
      <w:lvlJc w:val="right"/>
      <w:pPr>
        <w:ind w:left="1440" w:hanging="180"/>
      </w:pPr>
    </w:lvl>
    <w:lvl w:ilvl="3" w:tplc="4009000F" w:tentative="1">
      <w:start w:val="1"/>
      <w:numFmt w:val="decimal"/>
      <w:lvlText w:val="%4."/>
      <w:lvlJc w:val="left"/>
      <w:pPr>
        <w:ind w:left="2160" w:hanging="360"/>
      </w:pPr>
    </w:lvl>
    <w:lvl w:ilvl="4" w:tplc="40090019" w:tentative="1">
      <w:start w:val="1"/>
      <w:numFmt w:val="lowerLetter"/>
      <w:lvlText w:val="%5."/>
      <w:lvlJc w:val="left"/>
      <w:pPr>
        <w:ind w:left="2880" w:hanging="360"/>
      </w:pPr>
    </w:lvl>
    <w:lvl w:ilvl="5" w:tplc="4009001B" w:tentative="1">
      <w:start w:val="1"/>
      <w:numFmt w:val="lowerRoman"/>
      <w:lvlText w:val="%6."/>
      <w:lvlJc w:val="right"/>
      <w:pPr>
        <w:ind w:left="3600" w:hanging="180"/>
      </w:pPr>
    </w:lvl>
    <w:lvl w:ilvl="6" w:tplc="4009000F" w:tentative="1">
      <w:start w:val="1"/>
      <w:numFmt w:val="decimal"/>
      <w:lvlText w:val="%7."/>
      <w:lvlJc w:val="left"/>
      <w:pPr>
        <w:ind w:left="4320" w:hanging="360"/>
      </w:pPr>
    </w:lvl>
    <w:lvl w:ilvl="7" w:tplc="40090019" w:tentative="1">
      <w:start w:val="1"/>
      <w:numFmt w:val="lowerLetter"/>
      <w:lvlText w:val="%8."/>
      <w:lvlJc w:val="left"/>
      <w:pPr>
        <w:ind w:left="5040" w:hanging="360"/>
      </w:pPr>
    </w:lvl>
    <w:lvl w:ilvl="8" w:tplc="4009001B" w:tentative="1">
      <w:start w:val="1"/>
      <w:numFmt w:val="lowerRoman"/>
      <w:lvlText w:val="%9."/>
      <w:lvlJc w:val="right"/>
      <w:pPr>
        <w:ind w:left="5760" w:hanging="180"/>
      </w:pPr>
    </w:lvl>
  </w:abstractNum>
  <w:abstractNum w:abstractNumId="11" w15:restartNumberingAfterBreak="0">
    <w:nsid w:val="1E974753"/>
    <w:multiLevelType w:val="hybridMultilevel"/>
    <w:tmpl w:val="97F64F70"/>
    <w:lvl w:ilvl="0" w:tplc="522248C8">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2" w15:restartNumberingAfterBreak="0">
    <w:nsid w:val="242F484E"/>
    <w:multiLevelType w:val="hybridMultilevel"/>
    <w:tmpl w:val="83AAB2D0"/>
    <w:lvl w:ilvl="0" w:tplc="6B006704">
      <w:start w:val="5"/>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BA564A0"/>
    <w:multiLevelType w:val="multilevel"/>
    <w:tmpl w:val="244CFE9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5"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66DC417C"/>
    <w:multiLevelType w:val="hybridMultilevel"/>
    <w:tmpl w:val="3506AB34"/>
    <w:lvl w:ilvl="0" w:tplc="0A2ECF1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18"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3"/>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9"/>
    <w:lvlOverride w:ilvl="0">
      <w:startOverride w:val="1"/>
    </w:lvlOverride>
  </w:num>
  <w:num w:numId="13">
    <w:abstractNumId w:val="18"/>
  </w:num>
  <w:num w:numId="14">
    <w:abstractNumId w:val="15"/>
  </w:num>
  <w:num w:numId="15">
    <w:abstractNumId w:val="14"/>
  </w:num>
  <w:num w:numId="16">
    <w:abstractNumId w:val="17"/>
  </w:num>
  <w:num w:numId="17">
    <w:abstractNumId w:val="16"/>
  </w:num>
  <w:num w:numId="18">
    <w:abstractNumId w:val="11"/>
  </w:num>
  <w:num w:numId="19">
    <w:abstractNumId w:val="10"/>
  </w:num>
  <w:num w:numId="20">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8"/>
  <w:removePersonalInformation/>
  <w:removeDateAndTime/>
  <w:proofState w:spelling="clean" w:grammar="clean"/>
  <w:doNotTrackFormatting/>
  <w:documentProtection w:edit="trackedChanges" w:enforcement="0"/>
  <w:defaultTabStop w:val="720"/>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ews0xrelsdfpte00z5pzrr7esa9e9d0w00v&quot;&gt;Tory_August_2020&lt;record-ids&gt;&lt;item&gt;29&lt;/item&gt;&lt;item&gt;31&lt;/item&gt;&lt;item&gt;100&lt;/item&gt;&lt;item&gt;101&lt;/item&gt;&lt;item&gt;152&lt;/item&gt;&lt;item&gt;367&lt;/item&gt;&lt;item&gt;434&lt;/item&gt;&lt;item&gt;559&lt;/item&gt;&lt;item&gt;846&lt;/item&gt;&lt;item&gt;973&lt;/item&gt;&lt;item&gt;1044&lt;/item&gt;&lt;item&gt;1220&lt;/item&gt;&lt;/record-ids&gt;&lt;/item&gt;&lt;/Libraries&gt;"/>
  </w:docVars>
  <w:rsids>
    <w:rsidRoot w:val="00E102C3"/>
    <w:rsid w:val="00000113"/>
    <w:rsid w:val="000011D8"/>
    <w:rsid w:val="00006C80"/>
    <w:rsid w:val="00007E02"/>
    <w:rsid w:val="00010BD7"/>
    <w:rsid w:val="00012661"/>
    <w:rsid w:val="0001575B"/>
    <w:rsid w:val="00015ED7"/>
    <w:rsid w:val="00017785"/>
    <w:rsid w:val="00023F33"/>
    <w:rsid w:val="000251D5"/>
    <w:rsid w:val="00025A19"/>
    <w:rsid w:val="00027248"/>
    <w:rsid w:val="00032C0D"/>
    <w:rsid w:val="0003533D"/>
    <w:rsid w:val="00035B8E"/>
    <w:rsid w:val="00044001"/>
    <w:rsid w:val="00044E66"/>
    <w:rsid w:val="0004589B"/>
    <w:rsid w:val="00045A27"/>
    <w:rsid w:val="00052386"/>
    <w:rsid w:val="00054678"/>
    <w:rsid w:val="00054D2C"/>
    <w:rsid w:val="00062828"/>
    <w:rsid w:val="000643A9"/>
    <w:rsid w:val="00073180"/>
    <w:rsid w:val="00076281"/>
    <w:rsid w:val="00076D20"/>
    <w:rsid w:val="0008031E"/>
    <w:rsid w:val="00084D7D"/>
    <w:rsid w:val="0008727E"/>
    <w:rsid w:val="00087D64"/>
    <w:rsid w:val="0009171A"/>
    <w:rsid w:val="0009623B"/>
    <w:rsid w:val="000A5A29"/>
    <w:rsid w:val="000A7152"/>
    <w:rsid w:val="000A76A0"/>
    <w:rsid w:val="000B4AD8"/>
    <w:rsid w:val="000B4ECD"/>
    <w:rsid w:val="000B7BAD"/>
    <w:rsid w:val="000C5535"/>
    <w:rsid w:val="000C6F0B"/>
    <w:rsid w:val="000D529F"/>
    <w:rsid w:val="000E0616"/>
    <w:rsid w:val="000E5AE9"/>
    <w:rsid w:val="00102D03"/>
    <w:rsid w:val="00103A39"/>
    <w:rsid w:val="001067C2"/>
    <w:rsid w:val="0010740F"/>
    <w:rsid w:val="001121DD"/>
    <w:rsid w:val="001133B4"/>
    <w:rsid w:val="001179E5"/>
    <w:rsid w:val="00120A65"/>
    <w:rsid w:val="001240F7"/>
    <w:rsid w:val="001263C3"/>
    <w:rsid w:val="00132939"/>
    <w:rsid w:val="00133CE3"/>
    <w:rsid w:val="00133E4F"/>
    <w:rsid w:val="00134F4B"/>
    <w:rsid w:val="0014628D"/>
    <w:rsid w:val="00147AB2"/>
    <w:rsid w:val="00151686"/>
    <w:rsid w:val="0016362B"/>
    <w:rsid w:val="00164012"/>
    <w:rsid w:val="00166EEB"/>
    <w:rsid w:val="00167F5B"/>
    <w:rsid w:val="0017154C"/>
    <w:rsid w:val="00171CB9"/>
    <w:rsid w:val="00176F07"/>
    <w:rsid w:val="001771D5"/>
    <w:rsid w:val="00177AA0"/>
    <w:rsid w:val="00187F9D"/>
    <w:rsid w:val="00190BB6"/>
    <w:rsid w:val="00191880"/>
    <w:rsid w:val="00193C45"/>
    <w:rsid w:val="001A26C5"/>
    <w:rsid w:val="001A346B"/>
    <w:rsid w:val="001A6792"/>
    <w:rsid w:val="001B0B7D"/>
    <w:rsid w:val="001B2F5C"/>
    <w:rsid w:val="001C2344"/>
    <w:rsid w:val="001C4A6D"/>
    <w:rsid w:val="001D0EF9"/>
    <w:rsid w:val="001D66F7"/>
    <w:rsid w:val="001D6E4E"/>
    <w:rsid w:val="001D7D2A"/>
    <w:rsid w:val="001D7F11"/>
    <w:rsid w:val="001E6580"/>
    <w:rsid w:val="001F3DD7"/>
    <w:rsid w:val="001F4695"/>
    <w:rsid w:val="001F4777"/>
    <w:rsid w:val="00201BAB"/>
    <w:rsid w:val="00202DBC"/>
    <w:rsid w:val="00203AA4"/>
    <w:rsid w:val="002043AA"/>
    <w:rsid w:val="00206B93"/>
    <w:rsid w:val="00211128"/>
    <w:rsid w:val="002135D3"/>
    <w:rsid w:val="00213D88"/>
    <w:rsid w:val="00215675"/>
    <w:rsid w:val="0021772D"/>
    <w:rsid w:val="00217F5A"/>
    <w:rsid w:val="00222A35"/>
    <w:rsid w:val="00223F0B"/>
    <w:rsid w:val="002245E3"/>
    <w:rsid w:val="002272D2"/>
    <w:rsid w:val="0023165C"/>
    <w:rsid w:val="0023224C"/>
    <w:rsid w:val="0023254F"/>
    <w:rsid w:val="00234626"/>
    <w:rsid w:val="00236E04"/>
    <w:rsid w:val="00240DBA"/>
    <w:rsid w:val="002443EB"/>
    <w:rsid w:val="0024569E"/>
    <w:rsid w:val="00250067"/>
    <w:rsid w:val="0025058D"/>
    <w:rsid w:val="002505D9"/>
    <w:rsid w:val="0025269E"/>
    <w:rsid w:val="00252B1F"/>
    <w:rsid w:val="00261D03"/>
    <w:rsid w:val="00265BF4"/>
    <w:rsid w:val="00273691"/>
    <w:rsid w:val="00274016"/>
    <w:rsid w:val="0027498E"/>
    <w:rsid w:val="002752A3"/>
    <w:rsid w:val="00275CE4"/>
    <w:rsid w:val="002816B5"/>
    <w:rsid w:val="00290C63"/>
    <w:rsid w:val="0029125E"/>
    <w:rsid w:val="002922DC"/>
    <w:rsid w:val="002965EE"/>
    <w:rsid w:val="00296A74"/>
    <w:rsid w:val="00297CD0"/>
    <w:rsid w:val="002A19C5"/>
    <w:rsid w:val="002A3498"/>
    <w:rsid w:val="002A399B"/>
    <w:rsid w:val="002A413E"/>
    <w:rsid w:val="002A523B"/>
    <w:rsid w:val="002A53B9"/>
    <w:rsid w:val="002A77D0"/>
    <w:rsid w:val="002B72AB"/>
    <w:rsid w:val="002C18D1"/>
    <w:rsid w:val="002C3407"/>
    <w:rsid w:val="002C480A"/>
    <w:rsid w:val="002C57F9"/>
    <w:rsid w:val="002D413F"/>
    <w:rsid w:val="002D58F2"/>
    <w:rsid w:val="002D5EBA"/>
    <w:rsid w:val="002D7CC0"/>
    <w:rsid w:val="002E218E"/>
    <w:rsid w:val="002E4B89"/>
    <w:rsid w:val="002E4FFA"/>
    <w:rsid w:val="002F09AC"/>
    <w:rsid w:val="002F5057"/>
    <w:rsid w:val="002F797A"/>
    <w:rsid w:val="00300CA3"/>
    <w:rsid w:val="00301B97"/>
    <w:rsid w:val="00301DAA"/>
    <w:rsid w:val="00304AE7"/>
    <w:rsid w:val="003059F5"/>
    <w:rsid w:val="00307199"/>
    <w:rsid w:val="003162C0"/>
    <w:rsid w:val="0031790D"/>
    <w:rsid w:val="00322A54"/>
    <w:rsid w:val="003309F5"/>
    <w:rsid w:val="0033403B"/>
    <w:rsid w:val="003372E3"/>
    <w:rsid w:val="00337B32"/>
    <w:rsid w:val="00340295"/>
    <w:rsid w:val="00342C89"/>
    <w:rsid w:val="0034376A"/>
    <w:rsid w:val="003439CE"/>
    <w:rsid w:val="00345B71"/>
    <w:rsid w:val="00350BAA"/>
    <w:rsid w:val="00356F5F"/>
    <w:rsid w:val="00357127"/>
    <w:rsid w:val="00357698"/>
    <w:rsid w:val="0035796E"/>
    <w:rsid w:val="003613A0"/>
    <w:rsid w:val="003649CB"/>
    <w:rsid w:val="00365ACF"/>
    <w:rsid w:val="00371EB5"/>
    <w:rsid w:val="0037251F"/>
    <w:rsid w:val="00374868"/>
    <w:rsid w:val="0037504B"/>
    <w:rsid w:val="0037655C"/>
    <w:rsid w:val="00384FEF"/>
    <w:rsid w:val="00385FC5"/>
    <w:rsid w:val="0039234A"/>
    <w:rsid w:val="00394FBB"/>
    <w:rsid w:val="00395065"/>
    <w:rsid w:val="003A13DF"/>
    <w:rsid w:val="003A4071"/>
    <w:rsid w:val="003A71C8"/>
    <w:rsid w:val="003B0F51"/>
    <w:rsid w:val="003B175C"/>
    <w:rsid w:val="003C1590"/>
    <w:rsid w:val="003C19AD"/>
    <w:rsid w:val="003C538A"/>
    <w:rsid w:val="003C5C48"/>
    <w:rsid w:val="003C7C8A"/>
    <w:rsid w:val="003D2749"/>
    <w:rsid w:val="003D2A20"/>
    <w:rsid w:val="003D439E"/>
    <w:rsid w:val="003D4707"/>
    <w:rsid w:val="003D75F8"/>
    <w:rsid w:val="003E062D"/>
    <w:rsid w:val="003E40C0"/>
    <w:rsid w:val="003E7495"/>
    <w:rsid w:val="003F0D70"/>
    <w:rsid w:val="003F1742"/>
    <w:rsid w:val="003F1DC5"/>
    <w:rsid w:val="00403650"/>
    <w:rsid w:val="004062A7"/>
    <w:rsid w:val="0041132C"/>
    <w:rsid w:val="00412C09"/>
    <w:rsid w:val="00416392"/>
    <w:rsid w:val="004172EC"/>
    <w:rsid w:val="00417915"/>
    <w:rsid w:val="0042344C"/>
    <w:rsid w:val="00425CEB"/>
    <w:rsid w:val="00427338"/>
    <w:rsid w:val="004277B4"/>
    <w:rsid w:val="00431F15"/>
    <w:rsid w:val="004334E4"/>
    <w:rsid w:val="00441421"/>
    <w:rsid w:val="004476BA"/>
    <w:rsid w:val="00453B18"/>
    <w:rsid w:val="00455A9B"/>
    <w:rsid w:val="0045611C"/>
    <w:rsid w:val="004636D2"/>
    <w:rsid w:val="00464AB3"/>
    <w:rsid w:val="0046545C"/>
    <w:rsid w:val="004702BC"/>
    <w:rsid w:val="00477945"/>
    <w:rsid w:val="0048284E"/>
    <w:rsid w:val="004852C5"/>
    <w:rsid w:val="00485D51"/>
    <w:rsid w:val="00486B99"/>
    <w:rsid w:val="004877CC"/>
    <w:rsid w:val="00490A8A"/>
    <w:rsid w:val="0049318A"/>
    <w:rsid w:val="004943CB"/>
    <w:rsid w:val="004952A1"/>
    <w:rsid w:val="00496B72"/>
    <w:rsid w:val="00497BF3"/>
    <w:rsid w:val="004A0AA5"/>
    <w:rsid w:val="004A4C22"/>
    <w:rsid w:val="004B1C6A"/>
    <w:rsid w:val="004B20CE"/>
    <w:rsid w:val="004B26B6"/>
    <w:rsid w:val="004B274A"/>
    <w:rsid w:val="004B5E36"/>
    <w:rsid w:val="004B624E"/>
    <w:rsid w:val="004C383E"/>
    <w:rsid w:val="004C3AE0"/>
    <w:rsid w:val="004C50B1"/>
    <w:rsid w:val="004D01F1"/>
    <w:rsid w:val="004D60B8"/>
    <w:rsid w:val="004E33F7"/>
    <w:rsid w:val="004E3FDC"/>
    <w:rsid w:val="004E68E7"/>
    <w:rsid w:val="004E6B89"/>
    <w:rsid w:val="004F5A0E"/>
    <w:rsid w:val="004F63CE"/>
    <w:rsid w:val="00502879"/>
    <w:rsid w:val="00503BEA"/>
    <w:rsid w:val="0050423A"/>
    <w:rsid w:val="00504A41"/>
    <w:rsid w:val="00513762"/>
    <w:rsid w:val="0051642E"/>
    <w:rsid w:val="00520B4B"/>
    <w:rsid w:val="005218BD"/>
    <w:rsid w:val="00525FE2"/>
    <w:rsid w:val="005260AB"/>
    <w:rsid w:val="00531D37"/>
    <w:rsid w:val="00532367"/>
    <w:rsid w:val="005326CA"/>
    <w:rsid w:val="005348F1"/>
    <w:rsid w:val="00540C60"/>
    <w:rsid w:val="005455C8"/>
    <w:rsid w:val="00551E87"/>
    <w:rsid w:val="005523C3"/>
    <w:rsid w:val="00552CE9"/>
    <w:rsid w:val="00557A96"/>
    <w:rsid w:val="0056074F"/>
    <w:rsid w:val="005664D9"/>
    <w:rsid w:val="00567330"/>
    <w:rsid w:val="005729DD"/>
    <w:rsid w:val="005744E3"/>
    <w:rsid w:val="005752A2"/>
    <w:rsid w:val="0058052B"/>
    <w:rsid w:val="00582191"/>
    <w:rsid w:val="00585554"/>
    <w:rsid w:val="00586857"/>
    <w:rsid w:val="005922A9"/>
    <w:rsid w:val="005924FC"/>
    <w:rsid w:val="005935E0"/>
    <w:rsid w:val="005A3B2F"/>
    <w:rsid w:val="005A4C28"/>
    <w:rsid w:val="005A5314"/>
    <w:rsid w:val="005A6A35"/>
    <w:rsid w:val="005B16D7"/>
    <w:rsid w:val="005B25D6"/>
    <w:rsid w:val="005C402C"/>
    <w:rsid w:val="005C4840"/>
    <w:rsid w:val="005D1E47"/>
    <w:rsid w:val="005D2A92"/>
    <w:rsid w:val="005D4500"/>
    <w:rsid w:val="005D5D8F"/>
    <w:rsid w:val="005D5F0F"/>
    <w:rsid w:val="005D6734"/>
    <w:rsid w:val="005E0911"/>
    <w:rsid w:val="005E1D15"/>
    <w:rsid w:val="005E4D6A"/>
    <w:rsid w:val="005E521A"/>
    <w:rsid w:val="005E766B"/>
    <w:rsid w:val="005F14B6"/>
    <w:rsid w:val="005F4504"/>
    <w:rsid w:val="005F5397"/>
    <w:rsid w:val="005F6174"/>
    <w:rsid w:val="00600E66"/>
    <w:rsid w:val="00603FA2"/>
    <w:rsid w:val="006045E6"/>
    <w:rsid w:val="00605E2C"/>
    <w:rsid w:val="006102E6"/>
    <w:rsid w:val="006110AB"/>
    <w:rsid w:val="006117B0"/>
    <w:rsid w:val="00611E10"/>
    <w:rsid w:val="00614D93"/>
    <w:rsid w:val="00616209"/>
    <w:rsid w:val="00616377"/>
    <w:rsid w:val="00620B91"/>
    <w:rsid w:val="006221AC"/>
    <w:rsid w:val="00623CFC"/>
    <w:rsid w:val="00624469"/>
    <w:rsid w:val="006260F7"/>
    <w:rsid w:val="006274E0"/>
    <w:rsid w:val="00634AA5"/>
    <w:rsid w:val="00635D0D"/>
    <w:rsid w:val="00640278"/>
    <w:rsid w:val="00642042"/>
    <w:rsid w:val="00643113"/>
    <w:rsid w:val="00643A83"/>
    <w:rsid w:val="00645F55"/>
    <w:rsid w:val="006461DD"/>
    <w:rsid w:val="00646ABE"/>
    <w:rsid w:val="00656368"/>
    <w:rsid w:val="00665439"/>
    <w:rsid w:val="006663F9"/>
    <w:rsid w:val="00666591"/>
    <w:rsid w:val="00671721"/>
    <w:rsid w:val="006733AA"/>
    <w:rsid w:val="0067458D"/>
    <w:rsid w:val="006823CC"/>
    <w:rsid w:val="006848A8"/>
    <w:rsid w:val="00692F4A"/>
    <w:rsid w:val="006941E2"/>
    <w:rsid w:val="006947E6"/>
    <w:rsid w:val="00695A89"/>
    <w:rsid w:val="006978D4"/>
    <w:rsid w:val="006A474F"/>
    <w:rsid w:val="006A545C"/>
    <w:rsid w:val="006A5F20"/>
    <w:rsid w:val="006B657A"/>
    <w:rsid w:val="006C169C"/>
    <w:rsid w:val="006C259F"/>
    <w:rsid w:val="006C413B"/>
    <w:rsid w:val="006C55FF"/>
    <w:rsid w:val="006C63B6"/>
    <w:rsid w:val="006D187E"/>
    <w:rsid w:val="006D27D2"/>
    <w:rsid w:val="006D44A4"/>
    <w:rsid w:val="006D475F"/>
    <w:rsid w:val="006E16DF"/>
    <w:rsid w:val="006E20BA"/>
    <w:rsid w:val="006E20E7"/>
    <w:rsid w:val="006E2EC8"/>
    <w:rsid w:val="006E48F6"/>
    <w:rsid w:val="006E7C33"/>
    <w:rsid w:val="006F084F"/>
    <w:rsid w:val="006F219E"/>
    <w:rsid w:val="007001F1"/>
    <w:rsid w:val="00700473"/>
    <w:rsid w:val="007047F7"/>
    <w:rsid w:val="00706BF6"/>
    <w:rsid w:val="00710197"/>
    <w:rsid w:val="0071344A"/>
    <w:rsid w:val="00714A71"/>
    <w:rsid w:val="00717BC6"/>
    <w:rsid w:val="007203C7"/>
    <w:rsid w:val="007239DA"/>
    <w:rsid w:val="00734D64"/>
    <w:rsid w:val="00736896"/>
    <w:rsid w:val="0074052F"/>
    <w:rsid w:val="00741C67"/>
    <w:rsid w:val="007462DB"/>
    <w:rsid w:val="00750D4C"/>
    <w:rsid w:val="00750F1E"/>
    <w:rsid w:val="007573F4"/>
    <w:rsid w:val="00761785"/>
    <w:rsid w:val="007617BF"/>
    <w:rsid w:val="007619D2"/>
    <w:rsid w:val="00764DA2"/>
    <w:rsid w:val="007702E3"/>
    <w:rsid w:val="00773998"/>
    <w:rsid w:val="00773FC1"/>
    <w:rsid w:val="00776051"/>
    <w:rsid w:val="007848CE"/>
    <w:rsid w:val="007919B1"/>
    <w:rsid w:val="00795729"/>
    <w:rsid w:val="00797C16"/>
    <w:rsid w:val="007A05DF"/>
    <w:rsid w:val="007A15BC"/>
    <w:rsid w:val="007A39DF"/>
    <w:rsid w:val="007A5E6E"/>
    <w:rsid w:val="007A725B"/>
    <w:rsid w:val="007B1425"/>
    <w:rsid w:val="007B1596"/>
    <w:rsid w:val="007B4C07"/>
    <w:rsid w:val="007C0A3E"/>
    <w:rsid w:val="007C1878"/>
    <w:rsid w:val="007C2AFE"/>
    <w:rsid w:val="007C2D56"/>
    <w:rsid w:val="007C3AF9"/>
    <w:rsid w:val="007C4244"/>
    <w:rsid w:val="007C43B8"/>
    <w:rsid w:val="007D0067"/>
    <w:rsid w:val="007D042B"/>
    <w:rsid w:val="007D08CB"/>
    <w:rsid w:val="007D0A6E"/>
    <w:rsid w:val="007E2BEA"/>
    <w:rsid w:val="007E2C66"/>
    <w:rsid w:val="007E53F1"/>
    <w:rsid w:val="007F00EF"/>
    <w:rsid w:val="007F2410"/>
    <w:rsid w:val="007F517E"/>
    <w:rsid w:val="007F64EC"/>
    <w:rsid w:val="0080428A"/>
    <w:rsid w:val="008049C3"/>
    <w:rsid w:val="0081146D"/>
    <w:rsid w:val="0081483F"/>
    <w:rsid w:val="008151A9"/>
    <w:rsid w:val="00816B41"/>
    <w:rsid w:val="008176E0"/>
    <w:rsid w:val="008215D1"/>
    <w:rsid w:val="00822D49"/>
    <w:rsid w:val="00824853"/>
    <w:rsid w:val="0083002E"/>
    <w:rsid w:val="00833B01"/>
    <w:rsid w:val="008354BB"/>
    <w:rsid w:val="00841E46"/>
    <w:rsid w:val="008510B0"/>
    <w:rsid w:val="00852AFF"/>
    <w:rsid w:val="008548F9"/>
    <w:rsid w:val="00856ABA"/>
    <w:rsid w:val="00857FD2"/>
    <w:rsid w:val="00860780"/>
    <w:rsid w:val="008621F8"/>
    <w:rsid w:val="00863B65"/>
    <w:rsid w:val="00863D1C"/>
    <w:rsid w:val="008646BD"/>
    <w:rsid w:val="008652E3"/>
    <w:rsid w:val="00866EE5"/>
    <w:rsid w:val="008714E7"/>
    <w:rsid w:val="00871724"/>
    <w:rsid w:val="0087370B"/>
    <w:rsid w:val="00873A2C"/>
    <w:rsid w:val="00874378"/>
    <w:rsid w:val="00883B35"/>
    <w:rsid w:val="00883B3B"/>
    <w:rsid w:val="00884B0F"/>
    <w:rsid w:val="00886EC2"/>
    <w:rsid w:val="0089321B"/>
    <w:rsid w:val="00893C32"/>
    <w:rsid w:val="008946CF"/>
    <w:rsid w:val="00895486"/>
    <w:rsid w:val="008A46D9"/>
    <w:rsid w:val="008A49D2"/>
    <w:rsid w:val="008A4CBD"/>
    <w:rsid w:val="008B3A44"/>
    <w:rsid w:val="008B549F"/>
    <w:rsid w:val="008C4207"/>
    <w:rsid w:val="008D22F1"/>
    <w:rsid w:val="008D2CF3"/>
    <w:rsid w:val="008F17BC"/>
    <w:rsid w:val="008F2404"/>
    <w:rsid w:val="008F5277"/>
    <w:rsid w:val="008F5999"/>
    <w:rsid w:val="008F6542"/>
    <w:rsid w:val="009010F8"/>
    <w:rsid w:val="00901150"/>
    <w:rsid w:val="009044C3"/>
    <w:rsid w:val="00911378"/>
    <w:rsid w:val="0091155A"/>
    <w:rsid w:val="00911FE3"/>
    <w:rsid w:val="00914427"/>
    <w:rsid w:val="00914AEC"/>
    <w:rsid w:val="009165A4"/>
    <w:rsid w:val="0092042A"/>
    <w:rsid w:val="009234D1"/>
    <w:rsid w:val="00923A95"/>
    <w:rsid w:val="00931C88"/>
    <w:rsid w:val="00941B77"/>
    <w:rsid w:val="0094399F"/>
    <w:rsid w:val="00943B6E"/>
    <w:rsid w:val="00946E0B"/>
    <w:rsid w:val="0095385F"/>
    <w:rsid w:val="00954D73"/>
    <w:rsid w:val="00955FD6"/>
    <w:rsid w:val="00957CDC"/>
    <w:rsid w:val="00962D3F"/>
    <w:rsid w:val="00962D6B"/>
    <w:rsid w:val="0096320A"/>
    <w:rsid w:val="00966505"/>
    <w:rsid w:val="009710BB"/>
    <w:rsid w:val="00971A52"/>
    <w:rsid w:val="00972136"/>
    <w:rsid w:val="009761F3"/>
    <w:rsid w:val="009777A9"/>
    <w:rsid w:val="0098455C"/>
    <w:rsid w:val="00984E61"/>
    <w:rsid w:val="0098563F"/>
    <w:rsid w:val="00997C87"/>
    <w:rsid w:val="009A1251"/>
    <w:rsid w:val="009A4944"/>
    <w:rsid w:val="009A557E"/>
    <w:rsid w:val="009B017D"/>
    <w:rsid w:val="009B6275"/>
    <w:rsid w:val="009B7E1B"/>
    <w:rsid w:val="009C406A"/>
    <w:rsid w:val="009C5041"/>
    <w:rsid w:val="009C58E9"/>
    <w:rsid w:val="009D5108"/>
    <w:rsid w:val="009D62F8"/>
    <w:rsid w:val="009D760F"/>
    <w:rsid w:val="009E033F"/>
    <w:rsid w:val="009E2EDE"/>
    <w:rsid w:val="009E44EA"/>
    <w:rsid w:val="009E6D26"/>
    <w:rsid w:val="009E7A57"/>
    <w:rsid w:val="009E7B2A"/>
    <w:rsid w:val="009F4D46"/>
    <w:rsid w:val="009F5BA8"/>
    <w:rsid w:val="009F78BA"/>
    <w:rsid w:val="00A03DC4"/>
    <w:rsid w:val="00A1076B"/>
    <w:rsid w:val="00A12CED"/>
    <w:rsid w:val="00A151E4"/>
    <w:rsid w:val="00A177A2"/>
    <w:rsid w:val="00A21A67"/>
    <w:rsid w:val="00A22C7D"/>
    <w:rsid w:val="00A25CAE"/>
    <w:rsid w:val="00A27A30"/>
    <w:rsid w:val="00A30EC7"/>
    <w:rsid w:val="00A31D18"/>
    <w:rsid w:val="00A36D61"/>
    <w:rsid w:val="00A376D9"/>
    <w:rsid w:val="00A40A94"/>
    <w:rsid w:val="00A41146"/>
    <w:rsid w:val="00A43E5B"/>
    <w:rsid w:val="00A4647F"/>
    <w:rsid w:val="00A512EA"/>
    <w:rsid w:val="00A5211D"/>
    <w:rsid w:val="00A52F3B"/>
    <w:rsid w:val="00A55BF1"/>
    <w:rsid w:val="00A615DF"/>
    <w:rsid w:val="00A62802"/>
    <w:rsid w:val="00A66E09"/>
    <w:rsid w:val="00A7307F"/>
    <w:rsid w:val="00A73327"/>
    <w:rsid w:val="00A76268"/>
    <w:rsid w:val="00A80790"/>
    <w:rsid w:val="00A848F1"/>
    <w:rsid w:val="00A8753F"/>
    <w:rsid w:val="00A9022B"/>
    <w:rsid w:val="00AA4A24"/>
    <w:rsid w:val="00AA5283"/>
    <w:rsid w:val="00AA5C07"/>
    <w:rsid w:val="00AB3F29"/>
    <w:rsid w:val="00AB521C"/>
    <w:rsid w:val="00AB7D0C"/>
    <w:rsid w:val="00AC11CF"/>
    <w:rsid w:val="00AC5D33"/>
    <w:rsid w:val="00AC6ADA"/>
    <w:rsid w:val="00AD1F95"/>
    <w:rsid w:val="00AE054B"/>
    <w:rsid w:val="00AE2151"/>
    <w:rsid w:val="00AE3E7D"/>
    <w:rsid w:val="00AE5008"/>
    <w:rsid w:val="00AE6208"/>
    <w:rsid w:val="00AE660B"/>
    <w:rsid w:val="00AF3F1F"/>
    <w:rsid w:val="00AF6074"/>
    <w:rsid w:val="00B03C61"/>
    <w:rsid w:val="00B05E1B"/>
    <w:rsid w:val="00B06383"/>
    <w:rsid w:val="00B0700F"/>
    <w:rsid w:val="00B11F29"/>
    <w:rsid w:val="00B12390"/>
    <w:rsid w:val="00B13488"/>
    <w:rsid w:val="00B156BA"/>
    <w:rsid w:val="00B15BD1"/>
    <w:rsid w:val="00B17D30"/>
    <w:rsid w:val="00B229FD"/>
    <w:rsid w:val="00B24A84"/>
    <w:rsid w:val="00B24C15"/>
    <w:rsid w:val="00B310D4"/>
    <w:rsid w:val="00B326B3"/>
    <w:rsid w:val="00B330BC"/>
    <w:rsid w:val="00B33374"/>
    <w:rsid w:val="00B40BBE"/>
    <w:rsid w:val="00B40ED9"/>
    <w:rsid w:val="00B42005"/>
    <w:rsid w:val="00B42C25"/>
    <w:rsid w:val="00B45F32"/>
    <w:rsid w:val="00B51542"/>
    <w:rsid w:val="00B52D7A"/>
    <w:rsid w:val="00B62184"/>
    <w:rsid w:val="00B63F6F"/>
    <w:rsid w:val="00B64293"/>
    <w:rsid w:val="00B6447D"/>
    <w:rsid w:val="00B664F3"/>
    <w:rsid w:val="00B6659B"/>
    <w:rsid w:val="00B708D8"/>
    <w:rsid w:val="00B71340"/>
    <w:rsid w:val="00B71E2C"/>
    <w:rsid w:val="00B7232B"/>
    <w:rsid w:val="00B75A7C"/>
    <w:rsid w:val="00B77B50"/>
    <w:rsid w:val="00B81077"/>
    <w:rsid w:val="00B81F2E"/>
    <w:rsid w:val="00B8771A"/>
    <w:rsid w:val="00B941B1"/>
    <w:rsid w:val="00B95034"/>
    <w:rsid w:val="00B95776"/>
    <w:rsid w:val="00B97476"/>
    <w:rsid w:val="00BA11D8"/>
    <w:rsid w:val="00BA3199"/>
    <w:rsid w:val="00BA66D1"/>
    <w:rsid w:val="00BA6AA9"/>
    <w:rsid w:val="00BA7BD4"/>
    <w:rsid w:val="00BB13BD"/>
    <w:rsid w:val="00BB2285"/>
    <w:rsid w:val="00BB2D3E"/>
    <w:rsid w:val="00BB41EE"/>
    <w:rsid w:val="00BB448E"/>
    <w:rsid w:val="00BB67AE"/>
    <w:rsid w:val="00BB76BE"/>
    <w:rsid w:val="00BC1D76"/>
    <w:rsid w:val="00BC2FAB"/>
    <w:rsid w:val="00BD3CDC"/>
    <w:rsid w:val="00BE1887"/>
    <w:rsid w:val="00BE3F16"/>
    <w:rsid w:val="00BE5C17"/>
    <w:rsid w:val="00BE606B"/>
    <w:rsid w:val="00BE64BB"/>
    <w:rsid w:val="00BF510B"/>
    <w:rsid w:val="00C00CA1"/>
    <w:rsid w:val="00C044E2"/>
    <w:rsid w:val="00C048E0"/>
    <w:rsid w:val="00C23245"/>
    <w:rsid w:val="00C232D2"/>
    <w:rsid w:val="00C23B39"/>
    <w:rsid w:val="00C25299"/>
    <w:rsid w:val="00C25B5B"/>
    <w:rsid w:val="00C27C44"/>
    <w:rsid w:val="00C30676"/>
    <w:rsid w:val="00C343B7"/>
    <w:rsid w:val="00C4746C"/>
    <w:rsid w:val="00C47B69"/>
    <w:rsid w:val="00C50A29"/>
    <w:rsid w:val="00C50B51"/>
    <w:rsid w:val="00C54C65"/>
    <w:rsid w:val="00C61A70"/>
    <w:rsid w:val="00C73377"/>
    <w:rsid w:val="00C76EAD"/>
    <w:rsid w:val="00C77396"/>
    <w:rsid w:val="00C806FA"/>
    <w:rsid w:val="00C809DF"/>
    <w:rsid w:val="00C815EE"/>
    <w:rsid w:val="00C81D35"/>
    <w:rsid w:val="00C84537"/>
    <w:rsid w:val="00C87CA5"/>
    <w:rsid w:val="00C96FFE"/>
    <w:rsid w:val="00C97268"/>
    <w:rsid w:val="00CA1D68"/>
    <w:rsid w:val="00CA25BD"/>
    <w:rsid w:val="00CB1575"/>
    <w:rsid w:val="00CB32C3"/>
    <w:rsid w:val="00CC0D83"/>
    <w:rsid w:val="00CC186E"/>
    <w:rsid w:val="00CC1F36"/>
    <w:rsid w:val="00CC325D"/>
    <w:rsid w:val="00CC56E9"/>
    <w:rsid w:val="00CC7CD1"/>
    <w:rsid w:val="00CC7D0E"/>
    <w:rsid w:val="00CD0109"/>
    <w:rsid w:val="00CD0D69"/>
    <w:rsid w:val="00CD1F48"/>
    <w:rsid w:val="00CD6606"/>
    <w:rsid w:val="00CE0E3A"/>
    <w:rsid w:val="00CE1A59"/>
    <w:rsid w:val="00CE1F5A"/>
    <w:rsid w:val="00CE40A4"/>
    <w:rsid w:val="00CF13BD"/>
    <w:rsid w:val="00D0150B"/>
    <w:rsid w:val="00D0322D"/>
    <w:rsid w:val="00D03B0E"/>
    <w:rsid w:val="00D03E5A"/>
    <w:rsid w:val="00D04DD9"/>
    <w:rsid w:val="00D1095D"/>
    <w:rsid w:val="00D203DF"/>
    <w:rsid w:val="00D23A8D"/>
    <w:rsid w:val="00D24514"/>
    <w:rsid w:val="00D31511"/>
    <w:rsid w:val="00D42607"/>
    <w:rsid w:val="00D436EE"/>
    <w:rsid w:val="00D46299"/>
    <w:rsid w:val="00D46B98"/>
    <w:rsid w:val="00D50DBB"/>
    <w:rsid w:val="00D5394A"/>
    <w:rsid w:val="00D55E87"/>
    <w:rsid w:val="00D70491"/>
    <w:rsid w:val="00D7114F"/>
    <w:rsid w:val="00D7116C"/>
    <w:rsid w:val="00D74146"/>
    <w:rsid w:val="00D808ED"/>
    <w:rsid w:val="00D80D67"/>
    <w:rsid w:val="00D92B9C"/>
    <w:rsid w:val="00D93AC3"/>
    <w:rsid w:val="00D964A5"/>
    <w:rsid w:val="00DA14F1"/>
    <w:rsid w:val="00DA462A"/>
    <w:rsid w:val="00DB03AB"/>
    <w:rsid w:val="00DB2600"/>
    <w:rsid w:val="00DB2A40"/>
    <w:rsid w:val="00DC0E2C"/>
    <w:rsid w:val="00DC0F42"/>
    <w:rsid w:val="00DC5517"/>
    <w:rsid w:val="00DC6132"/>
    <w:rsid w:val="00DD0A70"/>
    <w:rsid w:val="00DD132E"/>
    <w:rsid w:val="00DD1B85"/>
    <w:rsid w:val="00DD6423"/>
    <w:rsid w:val="00DD6874"/>
    <w:rsid w:val="00DD6EDE"/>
    <w:rsid w:val="00DE0A3E"/>
    <w:rsid w:val="00DE1469"/>
    <w:rsid w:val="00DE1B6A"/>
    <w:rsid w:val="00DE37E4"/>
    <w:rsid w:val="00DE3E2B"/>
    <w:rsid w:val="00DE5D5D"/>
    <w:rsid w:val="00DF03CD"/>
    <w:rsid w:val="00DF0BEF"/>
    <w:rsid w:val="00DF1EC7"/>
    <w:rsid w:val="00DF4755"/>
    <w:rsid w:val="00DF4A78"/>
    <w:rsid w:val="00DF6BAD"/>
    <w:rsid w:val="00DF71A7"/>
    <w:rsid w:val="00DF7926"/>
    <w:rsid w:val="00E01445"/>
    <w:rsid w:val="00E022AD"/>
    <w:rsid w:val="00E102C3"/>
    <w:rsid w:val="00E104D5"/>
    <w:rsid w:val="00E111E0"/>
    <w:rsid w:val="00E13A0C"/>
    <w:rsid w:val="00E144AE"/>
    <w:rsid w:val="00E25BCC"/>
    <w:rsid w:val="00E37597"/>
    <w:rsid w:val="00E4496B"/>
    <w:rsid w:val="00E44A31"/>
    <w:rsid w:val="00E52B36"/>
    <w:rsid w:val="00E57E6F"/>
    <w:rsid w:val="00E62BD6"/>
    <w:rsid w:val="00E64A41"/>
    <w:rsid w:val="00E6583F"/>
    <w:rsid w:val="00E66F87"/>
    <w:rsid w:val="00E672E2"/>
    <w:rsid w:val="00E7015D"/>
    <w:rsid w:val="00E70F06"/>
    <w:rsid w:val="00E72739"/>
    <w:rsid w:val="00E76DFB"/>
    <w:rsid w:val="00E81754"/>
    <w:rsid w:val="00E92952"/>
    <w:rsid w:val="00E96D00"/>
    <w:rsid w:val="00E978CD"/>
    <w:rsid w:val="00EA0278"/>
    <w:rsid w:val="00EA6989"/>
    <w:rsid w:val="00EB6B08"/>
    <w:rsid w:val="00EB785F"/>
    <w:rsid w:val="00EC0608"/>
    <w:rsid w:val="00EC2B1F"/>
    <w:rsid w:val="00EC45C6"/>
    <w:rsid w:val="00EC5D26"/>
    <w:rsid w:val="00EC63D6"/>
    <w:rsid w:val="00ED0D3D"/>
    <w:rsid w:val="00ED3DA5"/>
    <w:rsid w:val="00ED4E5F"/>
    <w:rsid w:val="00EE2BB4"/>
    <w:rsid w:val="00EE41C0"/>
    <w:rsid w:val="00EF0162"/>
    <w:rsid w:val="00EF1DA5"/>
    <w:rsid w:val="00EF331E"/>
    <w:rsid w:val="00EF4AF7"/>
    <w:rsid w:val="00EF4C5A"/>
    <w:rsid w:val="00EF535C"/>
    <w:rsid w:val="00EF6F25"/>
    <w:rsid w:val="00EF768E"/>
    <w:rsid w:val="00F06670"/>
    <w:rsid w:val="00F0787F"/>
    <w:rsid w:val="00F129E3"/>
    <w:rsid w:val="00F2342B"/>
    <w:rsid w:val="00F2554C"/>
    <w:rsid w:val="00F27499"/>
    <w:rsid w:val="00F31062"/>
    <w:rsid w:val="00F31341"/>
    <w:rsid w:val="00F34318"/>
    <w:rsid w:val="00F361F2"/>
    <w:rsid w:val="00F37F38"/>
    <w:rsid w:val="00F41A7A"/>
    <w:rsid w:val="00F42503"/>
    <w:rsid w:val="00F454D3"/>
    <w:rsid w:val="00F45F39"/>
    <w:rsid w:val="00F461B9"/>
    <w:rsid w:val="00F53021"/>
    <w:rsid w:val="00F54605"/>
    <w:rsid w:val="00F566B3"/>
    <w:rsid w:val="00F56FFE"/>
    <w:rsid w:val="00F6086E"/>
    <w:rsid w:val="00F64D47"/>
    <w:rsid w:val="00F678D6"/>
    <w:rsid w:val="00F71F91"/>
    <w:rsid w:val="00F7566F"/>
    <w:rsid w:val="00F7572D"/>
    <w:rsid w:val="00F76592"/>
    <w:rsid w:val="00F77336"/>
    <w:rsid w:val="00F81307"/>
    <w:rsid w:val="00F82BA4"/>
    <w:rsid w:val="00F84B01"/>
    <w:rsid w:val="00F85E46"/>
    <w:rsid w:val="00F873B0"/>
    <w:rsid w:val="00F9059C"/>
    <w:rsid w:val="00F91590"/>
    <w:rsid w:val="00F92D5D"/>
    <w:rsid w:val="00FA2D72"/>
    <w:rsid w:val="00FA3A11"/>
    <w:rsid w:val="00FA5BF7"/>
    <w:rsid w:val="00FA75AB"/>
    <w:rsid w:val="00FA7C0D"/>
    <w:rsid w:val="00FB1437"/>
    <w:rsid w:val="00FB149F"/>
    <w:rsid w:val="00FB180A"/>
    <w:rsid w:val="00FB4517"/>
    <w:rsid w:val="00FB5E42"/>
    <w:rsid w:val="00FB6AC5"/>
    <w:rsid w:val="00FB71FD"/>
    <w:rsid w:val="00FC1C18"/>
    <w:rsid w:val="00FC2381"/>
    <w:rsid w:val="00FC6DA9"/>
    <w:rsid w:val="00FC7916"/>
    <w:rsid w:val="00FD1ED5"/>
    <w:rsid w:val="00FD2F36"/>
    <w:rsid w:val="00FD7A3A"/>
    <w:rsid w:val="00FE0347"/>
    <w:rsid w:val="00FE0ACA"/>
    <w:rsid w:val="00FE5A96"/>
    <w:rsid w:val="00FE754D"/>
    <w:rsid w:val="00FF13FF"/>
    <w:rsid w:val="00FF3095"/>
    <w:rsid w:val="00FF403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1E2AF130"/>
  <w14:defaultImageDpi w14:val="32767"/>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54C65"/>
    <w:pPr>
      <w:tabs>
        <w:tab w:val="left" w:pos="3068"/>
      </w:tabs>
      <w:spacing w:after="0" w:line="480" w:lineRule="auto"/>
      <w:ind w:firstLine="720"/>
    </w:pPr>
    <w:rPr>
      <w:rFonts w:ascii="Times New Roman" w:hAnsi="Times New Roman" w:cs="Arial"/>
      <w:sz w:val="24"/>
      <w:szCs w:val="21"/>
      <w:shd w:val="clear" w:color="auto" w:fill="FFFFFF"/>
    </w:rPr>
  </w:style>
  <w:style w:type="paragraph" w:styleId="Heading1">
    <w:name w:val="heading 1"/>
    <w:basedOn w:val="Normal"/>
    <w:next w:val="Normal"/>
    <w:link w:val="Heading1Char"/>
    <w:uiPriority w:val="9"/>
    <w:qFormat/>
    <w:rsid w:val="00EF0162"/>
    <w:pPr>
      <w:keepNext/>
      <w:keepLines/>
      <w:tabs>
        <w:tab w:val="clear" w:pos="3068"/>
      </w:tabs>
      <w:ind w:firstLine="0"/>
      <w:jc w:val="center"/>
      <w:outlineLvl w:val="0"/>
    </w:pPr>
    <w:rPr>
      <w:rFonts w:cstheme="minorHAnsi"/>
      <w:b/>
      <w:szCs w:val="22"/>
    </w:rPr>
  </w:style>
  <w:style w:type="paragraph" w:styleId="Heading2">
    <w:name w:val="heading 2"/>
    <w:basedOn w:val="Normal"/>
    <w:next w:val="Normal"/>
    <w:link w:val="Heading2Char"/>
    <w:uiPriority w:val="4"/>
    <w:unhideWhenUsed/>
    <w:qFormat/>
    <w:rsid w:val="00540C60"/>
    <w:pPr>
      <w:keepNext/>
      <w:keepLines/>
      <w:tabs>
        <w:tab w:val="clear" w:pos="3068"/>
      </w:tabs>
      <w:ind w:firstLine="0"/>
      <w:outlineLvl w:val="1"/>
    </w:pPr>
    <w:rPr>
      <w:rFonts w:cstheme="minorHAnsi"/>
      <w:b/>
      <w:szCs w:val="22"/>
    </w:rPr>
  </w:style>
  <w:style w:type="paragraph" w:styleId="Heading3">
    <w:name w:val="heading 3"/>
    <w:basedOn w:val="Normal"/>
    <w:next w:val="Normal"/>
    <w:link w:val="Heading3Char"/>
    <w:uiPriority w:val="4"/>
    <w:unhideWhenUsed/>
    <w:qFormat/>
    <w:rsid w:val="00540C60"/>
    <w:pPr>
      <w:keepNext/>
      <w:keepLines/>
      <w:ind w:firstLine="0"/>
      <w:outlineLvl w:val="2"/>
    </w:pPr>
    <w:rPr>
      <w:rFonts w:cstheme="minorHAnsi"/>
      <w:b/>
      <w:i/>
      <w:szCs w:val="22"/>
    </w:rPr>
  </w:style>
  <w:style w:type="paragraph" w:styleId="Heading4">
    <w:name w:val="heading 4"/>
    <w:basedOn w:val="Normal"/>
    <w:next w:val="Normal"/>
    <w:link w:val="Heading4Char"/>
    <w:uiPriority w:val="4"/>
    <w:unhideWhenUsed/>
    <w:qFormat/>
    <w:rsid w:val="00C54C65"/>
    <w:pPr>
      <w:tabs>
        <w:tab w:val="clear" w:pos="3068"/>
      </w:tabs>
      <w:outlineLvl w:val="3"/>
    </w:pPr>
    <w:rPr>
      <w:rFonts w:cstheme="minorHAnsi"/>
      <w:b/>
      <w:bCs/>
      <w:szCs w:val="22"/>
    </w:rPr>
  </w:style>
  <w:style w:type="paragraph" w:styleId="Heading5">
    <w:name w:val="heading 5"/>
    <w:basedOn w:val="Normal"/>
    <w:next w:val="Normal"/>
    <w:link w:val="Heading5Char"/>
    <w:uiPriority w:val="4"/>
    <w:unhideWhenUsed/>
    <w:qFormat/>
    <w:rsid w:val="00C54C65"/>
    <w:pPr>
      <w:tabs>
        <w:tab w:val="clear" w:pos="3068"/>
      </w:tabs>
      <w:outlineLvl w:val="4"/>
    </w:pPr>
    <w:rPr>
      <w:rFonts w:cs="Calibri"/>
      <w:b/>
      <w:i/>
      <w:szCs w:val="22"/>
    </w:rPr>
  </w:style>
  <w:style w:type="paragraph" w:styleId="Heading6">
    <w:name w:val="heading 6"/>
    <w:basedOn w:val="Normal"/>
    <w:next w:val="Normal"/>
    <w:link w:val="Heading6Char"/>
    <w:uiPriority w:val="9"/>
    <w:semiHidden/>
    <w:unhideWhenUsed/>
    <w:rsid w:val="000B4AD8"/>
    <w:pPr>
      <w:keepNext/>
      <w:keepLines/>
      <w:spacing w:before="40"/>
      <w:outlineLvl w:val="5"/>
    </w:pPr>
    <w:rPr>
      <w:rFonts w:eastAsia="SimHei" w:cs="Times New Roman"/>
      <w:color w:val="6E6E6E"/>
      <w:kern w:val="24"/>
      <w:szCs w:val="22"/>
    </w:rPr>
  </w:style>
  <w:style w:type="paragraph" w:styleId="Heading7">
    <w:name w:val="heading 7"/>
    <w:basedOn w:val="Normal"/>
    <w:next w:val="Normal"/>
    <w:link w:val="Heading7Char"/>
    <w:uiPriority w:val="9"/>
    <w:semiHidden/>
    <w:unhideWhenUsed/>
    <w:qFormat/>
    <w:rsid w:val="000B4AD8"/>
    <w:pPr>
      <w:keepNext/>
      <w:keepLines/>
      <w:spacing w:before="40"/>
      <w:outlineLvl w:val="6"/>
    </w:pPr>
    <w:rPr>
      <w:rFonts w:eastAsia="SimHei" w:cs="Times New Roman"/>
      <w:i/>
      <w:iCs/>
      <w:color w:val="6E6E6E"/>
      <w:kern w:val="24"/>
      <w:szCs w:val="22"/>
    </w:rPr>
  </w:style>
  <w:style w:type="paragraph" w:styleId="Heading8">
    <w:name w:val="heading 8"/>
    <w:basedOn w:val="Normal"/>
    <w:next w:val="Normal"/>
    <w:link w:val="Heading8Char"/>
    <w:uiPriority w:val="9"/>
    <w:semiHidden/>
    <w:unhideWhenUsed/>
    <w:qFormat/>
    <w:rsid w:val="000B4AD8"/>
    <w:pPr>
      <w:keepNext/>
      <w:keepLines/>
      <w:spacing w:before="40"/>
      <w:outlineLvl w:val="7"/>
    </w:pPr>
    <w:rPr>
      <w:rFonts w:eastAsia="SimHei" w:cs="Times New Roman"/>
      <w:color w:val="272727"/>
      <w:kern w:val="24"/>
    </w:rPr>
  </w:style>
  <w:style w:type="paragraph" w:styleId="Heading9">
    <w:name w:val="heading 9"/>
    <w:basedOn w:val="Normal"/>
    <w:next w:val="Normal"/>
    <w:link w:val="Heading9Char"/>
    <w:uiPriority w:val="9"/>
    <w:semiHidden/>
    <w:unhideWhenUsed/>
    <w:qFormat/>
    <w:rsid w:val="000B4AD8"/>
    <w:pPr>
      <w:keepNext/>
      <w:keepLines/>
      <w:spacing w:before="40"/>
      <w:outlineLvl w:val="8"/>
    </w:pPr>
    <w:rPr>
      <w:rFonts w:eastAsia="SimHei" w:cs="Times New Roman"/>
      <w:i/>
      <w:iCs/>
      <w:color w:val="272727"/>
      <w:kern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qFormat/>
    <w:rsid w:val="00E102C3"/>
    <w:pPr>
      <w:tabs>
        <w:tab w:val="center" w:pos="4680"/>
        <w:tab w:val="right" w:pos="9360"/>
      </w:tabs>
      <w:spacing w:line="240" w:lineRule="auto"/>
    </w:pPr>
  </w:style>
  <w:style w:type="character" w:customStyle="1" w:styleId="HeaderChar">
    <w:name w:val="Header Char"/>
    <w:basedOn w:val="DefaultParagraphFont"/>
    <w:link w:val="Header"/>
    <w:uiPriority w:val="99"/>
    <w:rsid w:val="00E102C3"/>
  </w:style>
  <w:style w:type="paragraph" w:styleId="Footer">
    <w:name w:val="footer"/>
    <w:basedOn w:val="Normal"/>
    <w:link w:val="FooterChar"/>
    <w:uiPriority w:val="99"/>
    <w:unhideWhenUsed/>
    <w:rsid w:val="00E102C3"/>
    <w:pPr>
      <w:tabs>
        <w:tab w:val="center" w:pos="4680"/>
        <w:tab w:val="right" w:pos="9360"/>
      </w:tabs>
      <w:spacing w:line="240" w:lineRule="auto"/>
    </w:pPr>
  </w:style>
  <w:style w:type="character" w:customStyle="1" w:styleId="FooterChar">
    <w:name w:val="Footer Char"/>
    <w:basedOn w:val="DefaultParagraphFont"/>
    <w:link w:val="Footer"/>
    <w:uiPriority w:val="99"/>
    <w:rsid w:val="00E102C3"/>
  </w:style>
  <w:style w:type="character" w:customStyle="1" w:styleId="o00408">
    <w:name w:val="o00408"/>
    <w:basedOn w:val="DefaultParagraphFont"/>
    <w:rsid w:val="00E102C3"/>
  </w:style>
  <w:style w:type="character" w:customStyle="1" w:styleId="s01997">
    <w:name w:val="s01997"/>
    <w:basedOn w:val="DefaultParagraphFont"/>
    <w:rsid w:val="00E102C3"/>
  </w:style>
  <w:style w:type="character" w:customStyle="1" w:styleId="first-table-reference">
    <w:name w:val="first-table-reference"/>
    <w:basedOn w:val="DefaultParagraphFont"/>
    <w:rsid w:val="00E102C3"/>
  </w:style>
  <w:style w:type="character" w:styleId="Hyperlink">
    <w:name w:val="Hyperlink"/>
    <w:basedOn w:val="DefaultParagraphFont"/>
    <w:uiPriority w:val="99"/>
    <w:unhideWhenUsed/>
    <w:rsid w:val="00B40BBE"/>
    <w:rPr>
      <w:color w:val="0563C1" w:themeColor="hyperlink"/>
      <w:u w:val="single"/>
    </w:rPr>
  </w:style>
  <w:style w:type="character" w:customStyle="1" w:styleId="UnresolvedMention1">
    <w:name w:val="Unresolved Mention1"/>
    <w:basedOn w:val="DefaultParagraphFont"/>
    <w:uiPriority w:val="99"/>
    <w:semiHidden/>
    <w:unhideWhenUsed/>
    <w:rsid w:val="00B40BBE"/>
    <w:rPr>
      <w:color w:val="605E5C"/>
      <w:shd w:val="clear" w:color="auto" w:fill="E1DFDD"/>
    </w:rPr>
  </w:style>
  <w:style w:type="paragraph" w:styleId="FootnoteText">
    <w:name w:val="footnote text"/>
    <w:basedOn w:val="Normal"/>
    <w:link w:val="FootnoteTextChar"/>
    <w:uiPriority w:val="99"/>
    <w:semiHidden/>
    <w:unhideWhenUsed/>
    <w:rsid w:val="00B40BBE"/>
    <w:pPr>
      <w:spacing w:line="240" w:lineRule="auto"/>
    </w:pPr>
    <w:rPr>
      <w:sz w:val="20"/>
      <w:szCs w:val="20"/>
    </w:rPr>
  </w:style>
  <w:style w:type="character" w:customStyle="1" w:styleId="FootnoteTextChar">
    <w:name w:val="Footnote Text Char"/>
    <w:basedOn w:val="DefaultParagraphFont"/>
    <w:link w:val="FootnoteText"/>
    <w:uiPriority w:val="99"/>
    <w:semiHidden/>
    <w:rsid w:val="00B40BBE"/>
    <w:rPr>
      <w:rFonts w:ascii="Arial" w:hAnsi="Arial" w:cs="Arial"/>
      <w:color w:val="333333"/>
      <w:sz w:val="20"/>
      <w:szCs w:val="20"/>
    </w:rPr>
  </w:style>
  <w:style w:type="character" w:styleId="FootnoteReference">
    <w:name w:val="footnote reference"/>
    <w:basedOn w:val="DefaultParagraphFont"/>
    <w:uiPriority w:val="5"/>
    <w:unhideWhenUsed/>
    <w:qFormat/>
    <w:rsid w:val="00B40BBE"/>
    <w:rPr>
      <w:vertAlign w:val="superscript"/>
    </w:rPr>
  </w:style>
  <w:style w:type="character" w:styleId="CommentReference">
    <w:name w:val="annotation reference"/>
    <w:basedOn w:val="DefaultParagraphFont"/>
    <w:uiPriority w:val="99"/>
    <w:semiHidden/>
    <w:unhideWhenUsed/>
    <w:rsid w:val="00955FD6"/>
    <w:rPr>
      <w:sz w:val="16"/>
      <w:szCs w:val="16"/>
    </w:rPr>
  </w:style>
  <w:style w:type="paragraph" w:styleId="CommentText">
    <w:name w:val="annotation text"/>
    <w:basedOn w:val="Normal"/>
    <w:link w:val="CommentTextChar"/>
    <w:uiPriority w:val="99"/>
    <w:unhideWhenUsed/>
    <w:rsid w:val="006274E0"/>
    <w:pPr>
      <w:tabs>
        <w:tab w:val="clear" w:pos="3068"/>
      </w:tabs>
      <w:spacing w:line="240" w:lineRule="auto"/>
      <w:ind w:firstLine="0"/>
    </w:pPr>
    <w:rPr>
      <w:sz w:val="20"/>
      <w:szCs w:val="20"/>
    </w:rPr>
  </w:style>
  <w:style w:type="character" w:customStyle="1" w:styleId="CommentTextChar">
    <w:name w:val="Comment Text Char"/>
    <w:basedOn w:val="DefaultParagraphFont"/>
    <w:link w:val="CommentText"/>
    <w:uiPriority w:val="99"/>
    <w:rsid w:val="006274E0"/>
    <w:rPr>
      <w:rFonts w:ascii="Arial" w:hAnsi="Arial" w:cs="Arial"/>
      <w:color w:val="333333"/>
      <w:sz w:val="20"/>
      <w:szCs w:val="20"/>
    </w:rPr>
  </w:style>
  <w:style w:type="paragraph" w:styleId="CommentSubject">
    <w:name w:val="annotation subject"/>
    <w:basedOn w:val="CommentText"/>
    <w:next w:val="CommentText"/>
    <w:link w:val="CommentSubjectChar"/>
    <w:uiPriority w:val="99"/>
    <w:semiHidden/>
    <w:unhideWhenUsed/>
    <w:rsid w:val="00955FD6"/>
    <w:rPr>
      <w:b/>
      <w:bCs/>
    </w:rPr>
  </w:style>
  <w:style w:type="character" w:customStyle="1" w:styleId="CommentSubjectChar">
    <w:name w:val="Comment Subject Char"/>
    <w:basedOn w:val="CommentTextChar"/>
    <w:link w:val="CommentSubject"/>
    <w:uiPriority w:val="99"/>
    <w:semiHidden/>
    <w:rsid w:val="00955FD6"/>
    <w:rPr>
      <w:rFonts w:ascii="Arial" w:hAnsi="Arial" w:cs="Arial"/>
      <w:b/>
      <w:bCs/>
      <w:color w:val="333333"/>
      <w:sz w:val="20"/>
      <w:szCs w:val="20"/>
    </w:rPr>
  </w:style>
  <w:style w:type="paragraph" w:styleId="BalloonText">
    <w:name w:val="Balloon Text"/>
    <w:basedOn w:val="Normal"/>
    <w:link w:val="BalloonTextChar"/>
    <w:uiPriority w:val="99"/>
    <w:semiHidden/>
    <w:unhideWhenUsed/>
    <w:rsid w:val="00955FD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5FD6"/>
    <w:rPr>
      <w:rFonts w:ascii="Segoe UI" w:hAnsi="Segoe UI" w:cs="Segoe UI"/>
      <w:color w:val="333333"/>
      <w:sz w:val="18"/>
      <w:szCs w:val="18"/>
    </w:rPr>
  </w:style>
  <w:style w:type="table" w:styleId="TableGrid">
    <w:name w:val="Table Grid"/>
    <w:basedOn w:val="TableNormal"/>
    <w:uiPriority w:val="39"/>
    <w:rsid w:val="00A25C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21772D"/>
    <w:rPr>
      <w:color w:val="954F72" w:themeColor="followedHyperlink"/>
      <w:u w:val="single"/>
    </w:rPr>
  </w:style>
  <w:style w:type="paragraph" w:styleId="Revision">
    <w:name w:val="Revision"/>
    <w:hidden/>
    <w:uiPriority w:val="99"/>
    <w:semiHidden/>
    <w:rsid w:val="006274E0"/>
    <w:pPr>
      <w:spacing w:after="0" w:line="240" w:lineRule="auto"/>
    </w:pPr>
    <w:rPr>
      <w:rFonts w:ascii="Arial" w:hAnsi="Arial" w:cs="Arial"/>
      <w:color w:val="333333"/>
      <w:sz w:val="21"/>
      <w:szCs w:val="21"/>
      <w:shd w:val="clear" w:color="auto" w:fill="FFFFFF"/>
    </w:rPr>
  </w:style>
  <w:style w:type="character" w:customStyle="1" w:styleId="Heading2Char">
    <w:name w:val="Heading 2 Char"/>
    <w:basedOn w:val="DefaultParagraphFont"/>
    <w:link w:val="Heading2"/>
    <w:uiPriority w:val="4"/>
    <w:rsid w:val="00540C60"/>
    <w:rPr>
      <w:rFonts w:ascii="Times New Roman" w:hAnsi="Times New Roman" w:cstheme="minorHAnsi"/>
      <w:b/>
      <w:sz w:val="24"/>
    </w:rPr>
  </w:style>
  <w:style w:type="character" w:customStyle="1" w:styleId="Heading1Char">
    <w:name w:val="Heading 1 Char"/>
    <w:basedOn w:val="DefaultParagraphFont"/>
    <w:link w:val="Heading1"/>
    <w:uiPriority w:val="9"/>
    <w:rsid w:val="00EF0162"/>
    <w:rPr>
      <w:rFonts w:ascii="Times New Roman" w:hAnsi="Times New Roman" w:cstheme="minorHAnsi"/>
      <w:b/>
      <w:sz w:val="24"/>
    </w:rPr>
  </w:style>
  <w:style w:type="character" w:customStyle="1" w:styleId="Heading3Char">
    <w:name w:val="Heading 3 Char"/>
    <w:basedOn w:val="DefaultParagraphFont"/>
    <w:link w:val="Heading3"/>
    <w:uiPriority w:val="4"/>
    <w:rsid w:val="00540C60"/>
    <w:rPr>
      <w:rFonts w:ascii="Times New Roman" w:hAnsi="Times New Roman" w:cstheme="minorHAnsi"/>
      <w:b/>
      <w:i/>
      <w:sz w:val="24"/>
    </w:rPr>
  </w:style>
  <w:style w:type="character" w:customStyle="1" w:styleId="Heading4Char">
    <w:name w:val="Heading 4 Char"/>
    <w:basedOn w:val="DefaultParagraphFont"/>
    <w:link w:val="Heading4"/>
    <w:uiPriority w:val="4"/>
    <w:rsid w:val="00C54C65"/>
    <w:rPr>
      <w:rFonts w:ascii="Times New Roman" w:hAnsi="Times New Roman" w:cstheme="minorHAnsi"/>
      <w:b/>
      <w:bCs/>
      <w:sz w:val="24"/>
    </w:rPr>
  </w:style>
  <w:style w:type="character" w:customStyle="1" w:styleId="Heading5Char">
    <w:name w:val="Heading 5 Char"/>
    <w:basedOn w:val="DefaultParagraphFont"/>
    <w:link w:val="Heading5"/>
    <w:uiPriority w:val="4"/>
    <w:rsid w:val="00C54C65"/>
    <w:rPr>
      <w:rFonts w:ascii="Times New Roman" w:hAnsi="Times New Roman" w:cs="Calibri"/>
      <w:b/>
      <w:i/>
      <w:sz w:val="24"/>
    </w:rPr>
  </w:style>
  <w:style w:type="paragraph" w:styleId="Title">
    <w:name w:val="Title"/>
    <w:basedOn w:val="Heading1"/>
    <w:next w:val="Normal"/>
    <w:link w:val="TitleChar"/>
    <w:qFormat/>
    <w:rsid w:val="00CC186E"/>
  </w:style>
  <w:style w:type="character" w:customStyle="1" w:styleId="TitleChar">
    <w:name w:val="Title Char"/>
    <w:basedOn w:val="DefaultParagraphFont"/>
    <w:link w:val="Title"/>
    <w:rsid w:val="00CC186E"/>
    <w:rPr>
      <w:rFonts w:cstheme="minorHAnsi"/>
      <w:b/>
    </w:rPr>
  </w:style>
  <w:style w:type="paragraph" w:styleId="Quote">
    <w:name w:val="Quote"/>
    <w:basedOn w:val="Normal"/>
    <w:next w:val="Normal"/>
    <w:link w:val="QuoteChar"/>
    <w:uiPriority w:val="29"/>
    <w:qFormat/>
    <w:rsid w:val="00236E04"/>
    <w:pPr>
      <w:ind w:left="720" w:firstLine="0"/>
    </w:pPr>
    <w:rPr>
      <w:iCs/>
      <w:color w:val="404040" w:themeColor="text1" w:themeTint="BF"/>
    </w:rPr>
  </w:style>
  <w:style w:type="character" w:customStyle="1" w:styleId="QuoteChar">
    <w:name w:val="Quote Char"/>
    <w:basedOn w:val="DefaultParagraphFont"/>
    <w:link w:val="Quote"/>
    <w:uiPriority w:val="29"/>
    <w:rsid w:val="00236E04"/>
    <w:rPr>
      <w:rFonts w:ascii="Calibri" w:hAnsi="Calibri" w:cs="Arial"/>
      <w:iCs/>
      <w:color w:val="404040" w:themeColor="text1" w:themeTint="BF"/>
      <w:szCs w:val="21"/>
    </w:rPr>
  </w:style>
  <w:style w:type="paragraph" w:customStyle="1" w:styleId="Heading61">
    <w:name w:val="Heading 61"/>
    <w:basedOn w:val="Normal"/>
    <w:next w:val="Normal"/>
    <w:uiPriority w:val="9"/>
    <w:semiHidden/>
    <w:qFormat/>
    <w:rsid w:val="000B4AD8"/>
    <w:pPr>
      <w:keepNext/>
      <w:keepLines/>
      <w:tabs>
        <w:tab w:val="clear" w:pos="3068"/>
      </w:tabs>
      <w:spacing w:before="40"/>
      <w:ind w:firstLine="0"/>
      <w:outlineLvl w:val="5"/>
    </w:pPr>
    <w:rPr>
      <w:rFonts w:eastAsia="SimHei" w:cs="Times New Roman"/>
      <w:color w:val="6E6E6E"/>
      <w:kern w:val="24"/>
      <w:szCs w:val="24"/>
      <w:shd w:val="clear" w:color="auto" w:fill="auto"/>
      <w:lang w:eastAsia="ja-JP"/>
    </w:rPr>
  </w:style>
  <w:style w:type="paragraph" w:customStyle="1" w:styleId="Heading71">
    <w:name w:val="Heading 71"/>
    <w:basedOn w:val="Normal"/>
    <w:next w:val="Normal"/>
    <w:uiPriority w:val="9"/>
    <w:semiHidden/>
    <w:qFormat/>
    <w:rsid w:val="000B4AD8"/>
    <w:pPr>
      <w:keepNext/>
      <w:keepLines/>
      <w:tabs>
        <w:tab w:val="clear" w:pos="3068"/>
      </w:tabs>
      <w:spacing w:before="40"/>
      <w:ind w:firstLine="0"/>
      <w:outlineLvl w:val="6"/>
    </w:pPr>
    <w:rPr>
      <w:rFonts w:eastAsia="SimHei" w:cs="Times New Roman"/>
      <w:i/>
      <w:iCs/>
      <w:color w:val="6E6E6E"/>
      <w:kern w:val="24"/>
      <w:szCs w:val="24"/>
      <w:shd w:val="clear" w:color="auto" w:fill="auto"/>
      <w:lang w:eastAsia="ja-JP"/>
    </w:rPr>
  </w:style>
  <w:style w:type="paragraph" w:customStyle="1" w:styleId="Heading81">
    <w:name w:val="Heading 81"/>
    <w:basedOn w:val="Normal"/>
    <w:next w:val="Normal"/>
    <w:uiPriority w:val="9"/>
    <w:semiHidden/>
    <w:qFormat/>
    <w:rsid w:val="000B4AD8"/>
    <w:pPr>
      <w:keepNext/>
      <w:keepLines/>
      <w:tabs>
        <w:tab w:val="clear" w:pos="3068"/>
      </w:tabs>
      <w:spacing w:before="40"/>
      <w:ind w:firstLine="0"/>
      <w:outlineLvl w:val="7"/>
    </w:pPr>
    <w:rPr>
      <w:rFonts w:eastAsia="SimHei" w:cs="Times New Roman"/>
      <w:color w:val="272727"/>
      <w:kern w:val="24"/>
      <w:shd w:val="clear" w:color="auto" w:fill="auto"/>
      <w:lang w:eastAsia="ja-JP"/>
    </w:rPr>
  </w:style>
  <w:style w:type="paragraph" w:customStyle="1" w:styleId="Heading91">
    <w:name w:val="Heading 91"/>
    <w:basedOn w:val="Normal"/>
    <w:next w:val="Normal"/>
    <w:uiPriority w:val="9"/>
    <w:semiHidden/>
    <w:qFormat/>
    <w:rsid w:val="000B4AD8"/>
    <w:pPr>
      <w:keepNext/>
      <w:keepLines/>
      <w:tabs>
        <w:tab w:val="clear" w:pos="3068"/>
      </w:tabs>
      <w:spacing w:before="40"/>
      <w:ind w:firstLine="0"/>
      <w:outlineLvl w:val="8"/>
    </w:pPr>
    <w:rPr>
      <w:rFonts w:eastAsia="SimHei" w:cs="Times New Roman"/>
      <w:i/>
      <w:iCs/>
      <w:color w:val="272727"/>
      <w:kern w:val="24"/>
      <w:shd w:val="clear" w:color="auto" w:fill="auto"/>
      <w:lang w:eastAsia="ja-JP"/>
    </w:rPr>
  </w:style>
  <w:style w:type="numbering" w:customStyle="1" w:styleId="NoList1">
    <w:name w:val="No List1"/>
    <w:next w:val="NoList"/>
    <w:uiPriority w:val="99"/>
    <w:semiHidden/>
    <w:unhideWhenUsed/>
    <w:rsid w:val="000B4AD8"/>
  </w:style>
  <w:style w:type="paragraph" w:customStyle="1" w:styleId="SectionTitle">
    <w:name w:val="Section Title"/>
    <w:basedOn w:val="Normal"/>
    <w:uiPriority w:val="2"/>
    <w:qFormat/>
    <w:rsid w:val="000B4AD8"/>
    <w:pPr>
      <w:pageBreakBefore/>
      <w:tabs>
        <w:tab w:val="clear" w:pos="3068"/>
      </w:tabs>
      <w:ind w:firstLine="0"/>
      <w:jc w:val="center"/>
      <w:outlineLvl w:val="0"/>
    </w:pPr>
    <w:rPr>
      <w:rFonts w:eastAsia="SimHei" w:cs="Times New Roman"/>
      <w:kern w:val="24"/>
      <w:szCs w:val="24"/>
      <w:shd w:val="clear" w:color="auto" w:fill="auto"/>
      <w:lang w:eastAsia="ja-JP"/>
    </w:rPr>
  </w:style>
  <w:style w:type="character" w:styleId="Strong">
    <w:name w:val="Strong"/>
    <w:basedOn w:val="DefaultParagraphFont"/>
    <w:uiPriority w:val="22"/>
    <w:unhideWhenUsed/>
    <w:qFormat/>
    <w:rsid w:val="000B4AD8"/>
    <w:rPr>
      <w:b w:val="0"/>
      <w:bCs w:val="0"/>
      <w:caps/>
      <w:smallCaps w:val="0"/>
    </w:rPr>
  </w:style>
  <w:style w:type="character" w:customStyle="1" w:styleId="PlaceholderText1">
    <w:name w:val="Placeholder Text1"/>
    <w:basedOn w:val="DefaultParagraphFont"/>
    <w:uiPriority w:val="99"/>
    <w:semiHidden/>
    <w:rsid w:val="000B4AD8"/>
    <w:rPr>
      <w:color w:val="404040"/>
    </w:rPr>
  </w:style>
  <w:style w:type="paragraph" w:styleId="NoSpacing">
    <w:name w:val="No Spacing"/>
    <w:aliases w:val="No Indent"/>
    <w:uiPriority w:val="3"/>
    <w:qFormat/>
    <w:rsid w:val="000B4AD8"/>
    <w:pPr>
      <w:spacing w:after="0" w:line="480" w:lineRule="auto"/>
    </w:pPr>
    <w:rPr>
      <w:rFonts w:eastAsia="SimSun"/>
      <w:sz w:val="24"/>
      <w:szCs w:val="24"/>
      <w:lang w:eastAsia="ja-JP"/>
    </w:rPr>
  </w:style>
  <w:style w:type="character" w:styleId="Emphasis">
    <w:name w:val="Emphasis"/>
    <w:basedOn w:val="DefaultParagraphFont"/>
    <w:uiPriority w:val="4"/>
    <w:unhideWhenUsed/>
    <w:qFormat/>
    <w:rsid w:val="000B4AD8"/>
    <w:rPr>
      <w:i/>
      <w:iCs/>
    </w:rPr>
  </w:style>
  <w:style w:type="paragraph" w:styleId="Bibliography">
    <w:name w:val="Bibliography"/>
    <w:basedOn w:val="Normal"/>
    <w:next w:val="Normal"/>
    <w:uiPriority w:val="37"/>
    <w:unhideWhenUsed/>
    <w:qFormat/>
    <w:rsid w:val="000B4AD8"/>
    <w:pPr>
      <w:tabs>
        <w:tab w:val="clear" w:pos="3068"/>
      </w:tabs>
      <w:ind w:left="720" w:hanging="720"/>
    </w:pPr>
    <w:rPr>
      <w:rFonts w:eastAsia="SimSun" w:cs="Times New Roman"/>
      <w:kern w:val="24"/>
      <w:szCs w:val="24"/>
      <w:shd w:val="clear" w:color="auto" w:fill="auto"/>
      <w:lang w:eastAsia="ja-JP"/>
    </w:rPr>
  </w:style>
  <w:style w:type="paragraph" w:customStyle="1" w:styleId="BlockText1">
    <w:name w:val="Block Text1"/>
    <w:basedOn w:val="Normal"/>
    <w:next w:val="BlockText"/>
    <w:uiPriority w:val="99"/>
    <w:semiHidden/>
    <w:unhideWhenUsed/>
    <w:rsid w:val="000B4AD8"/>
    <w:pPr>
      <w:pBdr>
        <w:top w:val="single" w:sz="2" w:space="10" w:color="595959" w:shadow="1"/>
        <w:left w:val="single" w:sz="2" w:space="10" w:color="595959" w:shadow="1"/>
        <w:bottom w:val="single" w:sz="2" w:space="10" w:color="595959" w:shadow="1"/>
        <w:right w:val="single" w:sz="2" w:space="10" w:color="595959" w:shadow="1"/>
      </w:pBdr>
      <w:tabs>
        <w:tab w:val="clear" w:pos="3068"/>
      </w:tabs>
      <w:ind w:left="1152" w:right="1152" w:firstLine="0"/>
    </w:pPr>
    <w:rPr>
      <w:rFonts w:eastAsia="SimSun" w:cs="Times New Roman"/>
      <w:i/>
      <w:iCs/>
      <w:color w:val="595959"/>
      <w:kern w:val="24"/>
      <w:szCs w:val="24"/>
      <w:shd w:val="clear" w:color="auto" w:fill="auto"/>
      <w:lang w:eastAsia="ja-JP"/>
    </w:rPr>
  </w:style>
  <w:style w:type="paragraph" w:styleId="BodyText">
    <w:name w:val="Body Text"/>
    <w:basedOn w:val="Normal"/>
    <w:link w:val="BodyText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Char">
    <w:name w:val="Body Text Char"/>
    <w:basedOn w:val="DefaultParagraphFont"/>
    <w:link w:val="BodyText"/>
    <w:uiPriority w:val="99"/>
    <w:semiHidden/>
    <w:rsid w:val="000B4AD8"/>
    <w:rPr>
      <w:rFonts w:ascii="Times New Roman" w:eastAsia="SimSun" w:hAnsi="Times New Roman" w:cs="Times New Roman"/>
      <w:kern w:val="24"/>
      <w:sz w:val="24"/>
      <w:szCs w:val="24"/>
      <w:lang w:eastAsia="ja-JP"/>
    </w:rPr>
  </w:style>
  <w:style w:type="paragraph" w:styleId="BodyText2">
    <w:name w:val="Body Text 2"/>
    <w:basedOn w:val="Normal"/>
    <w:link w:val="BodyText2Char"/>
    <w:uiPriority w:val="99"/>
    <w:semiHidden/>
    <w:unhideWhenUsed/>
    <w:rsid w:val="000B4AD8"/>
    <w:pPr>
      <w:tabs>
        <w:tab w:val="clear" w:pos="3068"/>
      </w:tabs>
      <w:spacing w:after="120"/>
      <w:ind w:firstLine="0"/>
    </w:pPr>
    <w:rPr>
      <w:rFonts w:eastAsia="SimSun" w:cs="Times New Roman"/>
      <w:kern w:val="24"/>
      <w:szCs w:val="24"/>
      <w:shd w:val="clear" w:color="auto" w:fill="auto"/>
      <w:lang w:eastAsia="ja-JP"/>
    </w:rPr>
  </w:style>
  <w:style w:type="character" w:customStyle="1" w:styleId="BodyText2Char">
    <w:name w:val="Body Text 2 Char"/>
    <w:basedOn w:val="DefaultParagraphFont"/>
    <w:link w:val="BodyText2"/>
    <w:uiPriority w:val="99"/>
    <w:semiHidden/>
    <w:rsid w:val="000B4AD8"/>
    <w:rPr>
      <w:rFonts w:ascii="Times New Roman" w:eastAsia="SimSun" w:hAnsi="Times New Roman" w:cs="Times New Roman"/>
      <w:kern w:val="24"/>
      <w:sz w:val="24"/>
      <w:szCs w:val="24"/>
      <w:lang w:eastAsia="ja-JP"/>
    </w:rPr>
  </w:style>
  <w:style w:type="paragraph" w:styleId="BodyText3">
    <w:name w:val="Body Text 3"/>
    <w:basedOn w:val="Normal"/>
    <w:link w:val="BodyText3Char"/>
    <w:uiPriority w:val="99"/>
    <w:semiHidden/>
    <w:unhideWhenUsed/>
    <w:rsid w:val="000B4AD8"/>
    <w:pPr>
      <w:tabs>
        <w:tab w:val="clear" w:pos="3068"/>
      </w:tabs>
      <w:spacing w:after="120"/>
      <w:ind w:firstLine="0"/>
    </w:pPr>
    <w:rPr>
      <w:rFonts w:eastAsia="SimSun" w:cs="Times New Roman"/>
      <w:kern w:val="24"/>
      <w:szCs w:val="16"/>
      <w:shd w:val="clear" w:color="auto" w:fill="auto"/>
      <w:lang w:eastAsia="ja-JP"/>
    </w:rPr>
  </w:style>
  <w:style w:type="character" w:customStyle="1" w:styleId="BodyText3Char">
    <w:name w:val="Body Text 3 Char"/>
    <w:basedOn w:val="DefaultParagraphFont"/>
    <w:link w:val="BodyText3"/>
    <w:uiPriority w:val="99"/>
    <w:semiHidden/>
    <w:rsid w:val="000B4AD8"/>
    <w:rPr>
      <w:rFonts w:ascii="Times New Roman" w:eastAsia="SimSun" w:hAnsi="Times New Roman" w:cs="Times New Roman"/>
      <w:kern w:val="24"/>
      <w:szCs w:val="16"/>
      <w:lang w:eastAsia="ja-JP"/>
    </w:rPr>
  </w:style>
  <w:style w:type="paragraph" w:styleId="BodyTextFirstIndent">
    <w:name w:val="Body Text First Indent"/>
    <w:basedOn w:val="BodyText"/>
    <w:link w:val="BodyTextFirstIndentChar"/>
    <w:uiPriority w:val="99"/>
    <w:semiHidden/>
    <w:unhideWhenUsed/>
    <w:rsid w:val="000B4AD8"/>
    <w:pPr>
      <w:spacing w:after="0"/>
    </w:pPr>
  </w:style>
  <w:style w:type="character" w:customStyle="1" w:styleId="BodyTextFirstIndentChar">
    <w:name w:val="Body Text First Indent Char"/>
    <w:basedOn w:val="BodyTextChar"/>
    <w:link w:val="BodyTextFirstIndent"/>
    <w:uiPriority w:val="99"/>
    <w:semiHidden/>
    <w:rsid w:val="000B4AD8"/>
    <w:rPr>
      <w:rFonts w:ascii="Times New Roman" w:eastAsia="SimSun" w:hAnsi="Times New Roman" w:cs="Times New Roman"/>
      <w:kern w:val="24"/>
      <w:sz w:val="24"/>
      <w:szCs w:val="24"/>
      <w:lang w:eastAsia="ja-JP"/>
    </w:rPr>
  </w:style>
  <w:style w:type="paragraph" w:styleId="BodyTextIndent">
    <w:name w:val="Body Text Indent"/>
    <w:basedOn w:val="Normal"/>
    <w:link w:val="BodyTextIndent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Char">
    <w:name w:val="Body Text Indent Char"/>
    <w:basedOn w:val="DefaultParagraphFont"/>
    <w:link w:val="BodyTextIndent"/>
    <w:uiPriority w:val="99"/>
    <w:semiHidden/>
    <w:rsid w:val="000B4AD8"/>
    <w:rPr>
      <w:rFonts w:ascii="Times New Roman" w:eastAsia="SimSun" w:hAnsi="Times New Roman" w:cs="Times New Roman"/>
      <w:kern w:val="24"/>
      <w:sz w:val="24"/>
      <w:szCs w:val="24"/>
      <w:lang w:eastAsia="ja-JP"/>
    </w:rPr>
  </w:style>
  <w:style w:type="paragraph" w:styleId="BodyTextFirstIndent2">
    <w:name w:val="Body Text First Indent 2"/>
    <w:basedOn w:val="BodyTextIndent"/>
    <w:link w:val="BodyTextFirstIndent2Char"/>
    <w:uiPriority w:val="99"/>
    <w:semiHidden/>
    <w:unhideWhenUsed/>
    <w:rsid w:val="000B4AD8"/>
    <w:pPr>
      <w:spacing w:after="0"/>
    </w:pPr>
  </w:style>
  <w:style w:type="character" w:customStyle="1" w:styleId="BodyTextFirstIndent2Char">
    <w:name w:val="Body Text First Indent 2 Char"/>
    <w:basedOn w:val="BodyTextIndentChar"/>
    <w:link w:val="BodyTextFirstIndent2"/>
    <w:uiPriority w:val="99"/>
    <w:semiHidden/>
    <w:rsid w:val="000B4AD8"/>
    <w:rPr>
      <w:rFonts w:ascii="Times New Roman" w:eastAsia="SimSun" w:hAnsi="Times New Roman" w:cs="Times New Roman"/>
      <w:kern w:val="24"/>
      <w:sz w:val="24"/>
      <w:szCs w:val="24"/>
      <w:lang w:eastAsia="ja-JP"/>
    </w:rPr>
  </w:style>
  <w:style w:type="paragraph" w:styleId="BodyTextIndent2">
    <w:name w:val="Body Text Indent 2"/>
    <w:basedOn w:val="Normal"/>
    <w:link w:val="BodyTextIndent2Char"/>
    <w:uiPriority w:val="99"/>
    <w:semiHidden/>
    <w:unhideWhenUsed/>
    <w:rsid w:val="000B4AD8"/>
    <w:pPr>
      <w:tabs>
        <w:tab w:val="clear" w:pos="3068"/>
      </w:tabs>
      <w:spacing w:after="120"/>
      <w:ind w:left="360" w:firstLine="0"/>
    </w:pPr>
    <w:rPr>
      <w:rFonts w:eastAsia="SimSun" w:cs="Times New Roman"/>
      <w:kern w:val="24"/>
      <w:szCs w:val="24"/>
      <w:shd w:val="clear" w:color="auto" w:fill="auto"/>
      <w:lang w:eastAsia="ja-JP"/>
    </w:rPr>
  </w:style>
  <w:style w:type="character" w:customStyle="1" w:styleId="BodyTextIndent2Char">
    <w:name w:val="Body Text Indent 2 Char"/>
    <w:basedOn w:val="DefaultParagraphFont"/>
    <w:link w:val="BodyTextIndent2"/>
    <w:uiPriority w:val="99"/>
    <w:semiHidden/>
    <w:rsid w:val="000B4AD8"/>
    <w:rPr>
      <w:rFonts w:ascii="Times New Roman" w:eastAsia="SimSun" w:hAnsi="Times New Roman" w:cs="Times New Roman"/>
      <w:kern w:val="24"/>
      <w:sz w:val="24"/>
      <w:szCs w:val="24"/>
      <w:lang w:eastAsia="ja-JP"/>
    </w:rPr>
  </w:style>
  <w:style w:type="paragraph" w:styleId="BodyTextIndent3">
    <w:name w:val="Body Text Indent 3"/>
    <w:basedOn w:val="Normal"/>
    <w:link w:val="BodyTextIndent3Char"/>
    <w:uiPriority w:val="99"/>
    <w:semiHidden/>
    <w:unhideWhenUsed/>
    <w:rsid w:val="000B4AD8"/>
    <w:pPr>
      <w:tabs>
        <w:tab w:val="clear" w:pos="3068"/>
      </w:tabs>
      <w:spacing w:after="120"/>
      <w:ind w:left="360" w:firstLine="0"/>
    </w:pPr>
    <w:rPr>
      <w:rFonts w:eastAsia="SimSun" w:cs="Times New Roman"/>
      <w:kern w:val="24"/>
      <w:szCs w:val="16"/>
      <w:shd w:val="clear" w:color="auto" w:fill="auto"/>
      <w:lang w:eastAsia="ja-JP"/>
    </w:rPr>
  </w:style>
  <w:style w:type="character" w:customStyle="1" w:styleId="BodyTextIndent3Char">
    <w:name w:val="Body Text Indent 3 Char"/>
    <w:basedOn w:val="DefaultParagraphFont"/>
    <w:link w:val="BodyTextIndent3"/>
    <w:uiPriority w:val="99"/>
    <w:semiHidden/>
    <w:rsid w:val="000B4AD8"/>
    <w:rPr>
      <w:rFonts w:ascii="Times New Roman" w:eastAsia="SimSun" w:hAnsi="Times New Roman" w:cs="Times New Roman"/>
      <w:kern w:val="24"/>
      <w:szCs w:val="16"/>
      <w:lang w:eastAsia="ja-JP"/>
    </w:rPr>
  </w:style>
  <w:style w:type="paragraph" w:customStyle="1" w:styleId="Caption1">
    <w:name w:val="Caption1"/>
    <w:basedOn w:val="Normal"/>
    <w:next w:val="Normal"/>
    <w:uiPriority w:val="35"/>
    <w:semiHidden/>
    <w:unhideWhenUsed/>
    <w:qFormat/>
    <w:rsid w:val="000B4AD8"/>
    <w:pPr>
      <w:tabs>
        <w:tab w:val="clear" w:pos="3068"/>
      </w:tabs>
      <w:spacing w:after="200" w:line="240" w:lineRule="auto"/>
      <w:ind w:firstLine="0"/>
    </w:pPr>
    <w:rPr>
      <w:rFonts w:eastAsia="SimSun" w:cs="Times New Roman"/>
      <w:i/>
      <w:iCs/>
      <w:color w:val="000000"/>
      <w:kern w:val="24"/>
      <w:szCs w:val="18"/>
      <w:shd w:val="clear" w:color="auto" w:fill="auto"/>
      <w:lang w:eastAsia="ja-JP"/>
    </w:rPr>
  </w:style>
  <w:style w:type="paragraph" w:styleId="Closing">
    <w:name w:val="Closing"/>
    <w:basedOn w:val="Normal"/>
    <w:link w:val="Closing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ClosingChar">
    <w:name w:val="Closing Char"/>
    <w:basedOn w:val="DefaultParagraphFont"/>
    <w:link w:val="Closing"/>
    <w:uiPriority w:val="99"/>
    <w:semiHidden/>
    <w:rsid w:val="000B4AD8"/>
    <w:rPr>
      <w:rFonts w:ascii="Times New Roman" w:eastAsia="SimSun" w:hAnsi="Times New Roman" w:cs="Times New Roman"/>
      <w:kern w:val="24"/>
      <w:sz w:val="24"/>
      <w:szCs w:val="24"/>
      <w:lang w:eastAsia="ja-JP"/>
    </w:rPr>
  </w:style>
  <w:style w:type="paragraph" w:styleId="Date">
    <w:name w:val="Date"/>
    <w:basedOn w:val="Normal"/>
    <w:next w:val="Normal"/>
    <w:link w:val="Date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DateChar">
    <w:name w:val="Date Char"/>
    <w:basedOn w:val="DefaultParagraphFont"/>
    <w:link w:val="Date"/>
    <w:uiPriority w:val="99"/>
    <w:semiHidden/>
    <w:rsid w:val="000B4AD8"/>
    <w:rPr>
      <w:rFonts w:ascii="Times New Roman" w:eastAsia="SimSun" w:hAnsi="Times New Roman" w:cs="Times New Roman"/>
      <w:kern w:val="24"/>
      <w:sz w:val="24"/>
      <w:szCs w:val="24"/>
      <w:lang w:eastAsia="ja-JP"/>
    </w:rPr>
  </w:style>
  <w:style w:type="paragraph" w:styleId="DocumentMap">
    <w:name w:val="Document Map"/>
    <w:basedOn w:val="Normal"/>
    <w:link w:val="DocumentMapChar"/>
    <w:uiPriority w:val="99"/>
    <w:semiHidden/>
    <w:unhideWhenUsed/>
    <w:rsid w:val="000B4AD8"/>
    <w:pPr>
      <w:tabs>
        <w:tab w:val="clear" w:pos="3068"/>
      </w:tabs>
      <w:spacing w:line="240" w:lineRule="auto"/>
      <w:ind w:firstLine="0"/>
    </w:pPr>
    <w:rPr>
      <w:rFonts w:ascii="Segoe UI" w:eastAsia="SimSun" w:hAnsi="Segoe UI" w:cs="Segoe UI"/>
      <w:kern w:val="24"/>
      <w:szCs w:val="16"/>
      <w:shd w:val="clear" w:color="auto" w:fill="auto"/>
      <w:lang w:eastAsia="ja-JP"/>
    </w:rPr>
  </w:style>
  <w:style w:type="character" w:customStyle="1" w:styleId="DocumentMapChar">
    <w:name w:val="Document Map Char"/>
    <w:basedOn w:val="DefaultParagraphFont"/>
    <w:link w:val="DocumentMap"/>
    <w:uiPriority w:val="99"/>
    <w:semiHidden/>
    <w:rsid w:val="000B4AD8"/>
    <w:rPr>
      <w:rFonts w:ascii="Segoe UI" w:eastAsia="SimSun" w:hAnsi="Segoe UI" w:cs="Segoe UI"/>
      <w:kern w:val="24"/>
      <w:szCs w:val="16"/>
      <w:lang w:eastAsia="ja-JP"/>
    </w:rPr>
  </w:style>
  <w:style w:type="paragraph" w:styleId="EmailSignature">
    <w:name w:val="E-mail Signature"/>
    <w:basedOn w:val="Normal"/>
    <w:link w:val="EmailSignature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EmailSignatureChar">
    <w:name w:val="Email Signature Char"/>
    <w:basedOn w:val="DefaultParagraphFont"/>
    <w:link w:val="EmailSignature"/>
    <w:uiPriority w:val="99"/>
    <w:semiHidden/>
    <w:rsid w:val="000B4AD8"/>
    <w:rPr>
      <w:rFonts w:ascii="Times New Roman" w:eastAsia="SimSun" w:hAnsi="Times New Roman" w:cs="Times New Roman"/>
      <w:kern w:val="24"/>
      <w:sz w:val="24"/>
      <w:szCs w:val="24"/>
      <w:lang w:eastAsia="ja-JP"/>
    </w:rPr>
  </w:style>
  <w:style w:type="paragraph" w:customStyle="1" w:styleId="EnvelopeAddress1">
    <w:name w:val="Envelope Address1"/>
    <w:basedOn w:val="Normal"/>
    <w:next w:val="EnvelopeAddress"/>
    <w:uiPriority w:val="99"/>
    <w:semiHidden/>
    <w:unhideWhenUsed/>
    <w:rsid w:val="000B4AD8"/>
    <w:pPr>
      <w:framePr w:w="7920" w:h="1980" w:hRule="exact" w:hSpace="180" w:wrap="auto" w:hAnchor="page" w:xAlign="center" w:yAlign="bottom"/>
      <w:tabs>
        <w:tab w:val="clear" w:pos="3068"/>
      </w:tabs>
      <w:spacing w:line="240" w:lineRule="auto"/>
      <w:ind w:left="2880" w:firstLine="0"/>
    </w:pPr>
    <w:rPr>
      <w:rFonts w:eastAsia="SimHei" w:cs="Times New Roman"/>
      <w:kern w:val="24"/>
      <w:szCs w:val="24"/>
      <w:shd w:val="clear" w:color="auto" w:fill="auto"/>
      <w:lang w:eastAsia="ja-JP"/>
    </w:rPr>
  </w:style>
  <w:style w:type="paragraph" w:customStyle="1" w:styleId="EnvelopeReturn1">
    <w:name w:val="Envelope Return1"/>
    <w:basedOn w:val="Normal"/>
    <w:next w:val="EnvelopeReturn"/>
    <w:uiPriority w:val="99"/>
    <w:semiHidden/>
    <w:unhideWhenUsed/>
    <w:rsid w:val="000B4AD8"/>
    <w:pPr>
      <w:tabs>
        <w:tab w:val="clear" w:pos="3068"/>
      </w:tabs>
      <w:spacing w:line="240" w:lineRule="auto"/>
      <w:ind w:firstLine="0"/>
    </w:pPr>
    <w:rPr>
      <w:rFonts w:eastAsia="SimHei" w:cs="Times New Roman"/>
      <w:kern w:val="24"/>
      <w:szCs w:val="20"/>
      <w:shd w:val="clear" w:color="auto" w:fill="auto"/>
      <w:lang w:eastAsia="ja-JP"/>
    </w:rPr>
  </w:style>
  <w:style w:type="table" w:customStyle="1" w:styleId="TableGrid1">
    <w:name w:val="Table Grid1"/>
    <w:basedOn w:val="TableNormal"/>
    <w:next w:val="TableGrid"/>
    <w:uiPriority w:val="39"/>
    <w:rsid w:val="000B4AD8"/>
    <w:pPr>
      <w:spacing w:after="0" w:line="240" w:lineRule="auto"/>
      <w:ind w:firstLine="720"/>
    </w:pPr>
    <w:rPr>
      <w:rFonts w:eastAsia="SimSun"/>
      <w:sz w:val="24"/>
      <w:szCs w:val="24"/>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next w:val="TableGridLight"/>
    <w:uiPriority w:val="40"/>
    <w:rsid w:val="000B4AD8"/>
    <w:pPr>
      <w:spacing w:after="0" w:line="240" w:lineRule="auto"/>
      <w:ind w:firstLine="720"/>
    </w:pPr>
    <w:rPr>
      <w:rFonts w:eastAsia="SimSun"/>
      <w:sz w:val="24"/>
      <w:szCs w:val="24"/>
      <w:lang w:eastAsia="ja-JP"/>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character" w:customStyle="1" w:styleId="Heading6Char">
    <w:name w:val="Heading 6 Char"/>
    <w:basedOn w:val="DefaultParagraphFont"/>
    <w:link w:val="Heading6"/>
    <w:uiPriority w:val="9"/>
    <w:semiHidden/>
    <w:rsid w:val="000B4AD8"/>
    <w:rPr>
      <w:rFonts w:ascii="Times New Roman" w:eastAsia="SimHei" w:hAnsi="Times New Roman" w:cs="Times New Roman"/>
      <w:color w:val="6E6E6E"/>
      <w:kern w:val="24"/>
    </w:rPr>
  </w:style>
  <w:style w:type="character" w:customStyle="1" w:styleId="Heading7Char">
    <w:name w:val="Heading 7 Char"/>
    <w:basedOn w:val="DefaultParagraphFont"/>
    <w:link w:val="Heading7"/>
    <w:uiPriority w:val="9"/>
    <w:semiHidden/>
    <w:rsid w:val="000B4AD8"/>
    <w:rPr>
      <w:rFonts w:ascii="Times New Roman" w:eastAsia="SimHei" w:hAnsi="Times New Roman" w:cs="Times New Roman"/>
      <w:i/>
      <w:iCs/>
      <w:color w:val="6E6E6E"/>
      <w:kern w:val="24"/>
    </w:rPr>
  </w:style>
  <w:style w:type="character" w:customStyle="1" w:styleId="Heading8Char">
    <w:name w:val="Heading 8 Char"/>
    <w:basedOn w:val="DefaultParagraphFont"/>
    <w:link w:val="Heading8"/>
    <w:uiPriority w:val="9"/>
    <w:semiHidden/>
    <w:rsid w:val="000B4AD8"/>
    <w:rPr>
      <w:rFonts w:ascii="Times New Roman" w:eastAsia="SimHei" w:hAnsi="Times New Roman" w:cs="Times New Roman"/>
      <w:color w:val="272727"/>
      <w:kern w:val="24"/>
      <w:sz w:val="22"/>
      <w:szCs w:val="21"/>
    </w:rPr>
  </w:style>
  <w:style w:type="character" w:customStyle="1" w:styleId="Heading9Char">
    <w:name w:val="Heading 9 Char"/>
    <w:basedOn w:val="DefaultParagraphFont"/>
    <w:link w:val="Heading9"/>
    <w:uiPriority w:val="9"/>
    <w:semiHidden/>
    <w:rsid w:val="000B4AD8"/>
    <w:rPr>
      <w:rFonts w:ascii="Times New Roman" w:eastAsia="SimHei" w:hAnsi="Times New Roman" w:cs="Times New Roman"/>
      <w:i/>
      <w:iCs/>
      <w:color w:val="272727"/>
      <w:kern w:val="24"/>
      <w:sz w:val="22"/>
      <w:szCs w:val="21"/>
    </w:rPr>
  </w:style>
  <w:style w:type="paragraph" w:styleId="HTMLAddress">
    <w:name w:val="HTML Address"/>
    <w:basedOn w:val="Normal"/>
    <w:link w:val="HTMLAddressChar"/>
    <w:uiPriority w:val="99"/>
    <w:semiHidden/>
    <w:unhideWhenUsed/>
    <w:rsid w:val="000B4AD8"/>
    <w:pPr>
      <w:tabs>
        <w:tab w:val="clear" w:pos="3068"/>
      </w:tabs>
      <w:spacing w:line="240" w:lineRule="auto"/>
      <w:ind w:firstLine="0"/>
    </w:pPr>
    <w:rPr>
      <w:rFonts w:eastAsia="SimSun" w:cs="Times New Roman"/>
      <w:i/>
      <w:iCs/>
      <w:kern w:val="24"/>
      <w:szCs w:val="24"/>
      <w:shd w:val="clear" w:color="auto" w:fill="auto"/>
      <w:lang w:eastAsia="ja-JP"/>
    </w:rPr>
  </w:style>
  <w:style w:type="character" w:customStyle="1" w:styleId="HTMLAddressChar">
    <w:name w:val="HTML Address Char"/>
    <w:basedOn w:val="DefaultParagraphFont"/>
    <w:link w:val="HTMLAddress"/>
    <w:uiPriority w:val="99"/>
    <w:semiHidden/>
    <w:rsid w:val="000B4AD8"/>
    <w:rPr>
      <w:rFonts w:ascii="Times New Roman" w:eastAsia="SimSun" w:hAnsi="Times New Roman" w:cs="Times New Roman"/>
      <w:i/>
      <w:iCs/>
      <w:kern w:val="24"/>
      <w:sz w:val="24"/>
      <w:szCs w:val="24"/>
      <w:lang w:eastAsia="ja-JP"/>
    </w:rPr>
  </w:style>
  <w:style w:type="paragraph" w:styleId="HTMLPreformatted">
    <w:name w:val="HTML Preformatted"/>
    <w:basedOn w:val="Normal"/>
    <w:link w:val="HTMLPreformattedChar"/>
    <w:uiPriority w:val="99"/>
    <w:semiHidden/>
    <w:unhideWhenUsed/>
    <w:rsid w:val="000B4AD8"/>
    <w:pPr>
      <w:tabs>
        <w:tab w:val="clear" w:pos="3068"/>
      </w:tabs>
      <w:spacing w:line="240" w:lineRule="auto"/>
      <w:ind w:firstLine="0"/>
    </w:pPr>
    <w:rPr>
      <w:rFonts w:ascii="Consolas" w:eastAsia="SimSun" w:hAnsi="Consolas" w:cs="Consolas"/>
      <w:kern w:val="24"/>
      <w:szCs w:val="20"/>
      <w:shd w:val="clear" w:color="auto" w:fill="auto"/>
      <w:lang w:eastAsia="ja-JP"/>
    </w:rPr>
  </w:style>
  <w:style w:type="character" w:customStyle="1" w:styleId="HTMLPreformattedChar">
    <w:name w:val="HTML Preformatted Char"/>
    <w:basedOn w:val="DefaultParagraphFont"/>
    <w:link w:val="HTMLPreformatted"/>
    <w:uiPriority w:val="99"/>
    <w:semiHidden/>
    <w:rsid w:val="000B4AD8"/>
    <w:rPr>
      <w:rFonts w:ascii="Consolas" w:eastAsia="SimSun" w:hAnsi="Consolas" w:cs="Consolas"/>
      <w:kern w:val="24"/>
      <w:szCs w:val="20"/>
      <w:lang w:eastAsia="ja-JP"/>
    </w:rPr>
  </w:style>
  <w:style w:type="paragraph" w:styleId="Index1">
    <w:name w:val="index 1"/>
    <w:basedOn w:val="Normal"/>
    <w:next w:val="Normal"/>
    <w:autoRedefine/>
    <w:uiPriority w:val="99"/>
    <w:semiHidden/>
    <w:unhideWhenUsed/>
    <w:rsid w:val="000B4AD8"/>
    <w:pPr>
      <w:tabs>
        <w:tab w:val="clear" w:pos="3068"/>
      </w:tabs>
      <w:spacing w:line="240" w:lineRule="auto"/>
      <w:ind w:left="240" w:firstLine="0"/>
    </w:pPr>
    <w:rPr>
      <w:rFonts w:eastAsia="SimSun" w:cs="Times New Roman"/>
      <w:kern w:val="24"/>
      <w:szCs w:val="24"/>
      <w:shd w:val="clear" w:color="auto" w:fill="auto"/>
      <w:lang w:eastAsia="ja-JP"/>
    </w:rPr>
  </w:style>
  <w:style w:type="paragraph" w:styleId="Index2">
    <w:name w:val="index 2"/>
    <w:basedOn w:val="Normal"/>
    <w:next w:val="Normal"/>
    <w:autoRedefine/>
    <w:uiPriority w:val="99"/>
    <w:semiHidden/>
    <w:unhideWhenUsed/>
    <w:rsid w:val="000B4AD8"/>
    <w:pPr>
      <w:tabs>
        <w:tab w:val="clear" w:pos="3068"/>
      </w:tabs>
      <w:spacing w:line="240" w:lineRule="auto"/>
      <w:ind w:left="480" w:firstLine="0"/>
    </w:pPr>
    <w:rPr>
      <w:rFonts w:eastAsia="SimSun" w:cs="Times New Roman"/>
      <w:kern w:val="24"/>
      <w:szCs w:val="24"/>
      <w:shd w:val="clear" w:color="auto" w:fill="auto"/>
      <w:lang w:eastAsia="ja-JP"/>
    </w:rPr>
  </w:style>
  <w:style w:type="paragraph" w:styleId="Index3">
    <w:name w:val="index 3"/>
    <w:basedOn w:val="Normal"/>
    <w:next w:val="Normal"/>
    <w:autoRedefine/>
    <w:uiPriority w:val="99"/>
    <w:semiHidden/>
    <w:unhideWhenUsed/>
    <w:rsid w:val="000B4AD8"/>
    <w:pPr>
      <w:tabs>
        <w:tab w:val="clear" w:pos="3068"/>
      </w:tabs>
      <w:spacing w:line="240" w:lineRule="auto"/>
      <w:ind w:left="720" w:firstLine="0"/>
    </w:pPr>
    <w:rPr>
      <w:rFonts w:eastAsia="SimSun" w:cs="Times New Roman"/>
      <w:kern w:val="24"/>
      <w:szCs w:val="24"/>
      <w:shd w:val="clear" w:color="auto" w:fill="auto"/>
      <w:lang w:eastAsia="ja-JP"/>
    </w:rPr>
  </w:style>
  <w:style w:type="paragraph" w:styleId="Index4">
    <w:name w:val="index 4"/>
    <w:basedOn w:val="Normal"/>
    <w:next w:val="Normal"/>
    <w:autoRedefine/>
    <w:uiPriority w:val="99"/>
    <w:semiHidden/>
    <w:unhideWhenUsed/>
    <w:rsid w:val="000B4AD8"/>
    <w:pPr>
      <w:tabs>
        <w:tab w:val="clear" w:pos="3068"/>
      </w:tabs>
      <w:spacing w:line="240" w:lineRule="auto"/>
      <w:ind w:left="960" w:firstLine="0"/>
    </w:pPr>
    <w:rPr>
      <w:rFonts w:eastAsia="SimSun" w:cs="Times New Roman"/>
      <w:kern w:val="24"/>
      <w:szCs w:val="24"/>
      <w:shd w:val="clear" w:color="auto" w:fill="auto"/>
      <w:lang w:eastAsia="ja-JP"/>
    </w:rPr>
  </w:style>
  <w:style w:type="paragraph" w:styleId="Index5">
    <w:name w:val="index 5"/>
    <w:basedOn w:val="Normal"/>
    <w:next w:val="Normal"/>
    <w:autoRedefine/>
    <w:uiPriority w:val="99"/>
    <w:semiHidden/>
    <w:unhideWhenUsed/>
    <w:rsid w:val="000B4AD8"/>
    <w:pPr>
      <w:tabs>
        <w:tab w:val="clear" w:pos="3068"/>
      </w:tabs>
      <w:spacing w:line="240" w:lineRule="auto"/>
      <w:ind w:left="1200" w:firstLine="0"/>
    </w:pPr>
    <w:rPr>
      <w:rFonts w:eastAsia="SimSun" w:cs="Times New Roman"/>
      <w:kern w:val="24"/>
      <w:szCs w:val="24"/>
      <w:shd w:val="clear" w:color="auto" w:fill="auto"/>
      <w:lang w:eastAsia="ja-JP"/>
    </w:rPr>
  </w:style>
  <w:style w:type="paragraph" w:styleId="Index6">
    <w:name w:val="index 6"/>
    <w:basedOn w:val="Normal"/>
    <w:next w:val="Normal"/>
    <w:autoRedefine/>
    <w:uiPriority w:val="99"/>
    <w:semiHidden/>
    <w:unhideWhenUsed/>
    <w:rsid w:val="000B4AD8"/>
    <w:pPr>
      <w:tabs>
        <w:tab w:val="clear" w:pos="3068"/>
      </w:tabs>
      <w:spacing w:line="240" w:lineRule="auto"/>
      <w:ind w:left="1440" w:firstLine="0"/>
    </w:pPr>
    <w:rPr>
      <w:rFonts w:eastAsia="SimSun" w:cs="Times New Roman"/>
      <w:kern w:val="24"/>
      <w:szCs w:val="24"/>
      <w:shd w:val="clear" w:color="auto" w:fill="auto"/>
      <w:lang w:eastAsia="ja-JP"/>
    </w:rPr>
  </w:style>
  <w:style w:type="paragraph" w:styleId="Index7">
    <w:name w:val="index 7"/>
    <w:basedOn w:val="Normal"/>
    <w:next w:val="Normal"/>
    <w:autoRedefine/>
    <w:uiPriority w:val="99"/>
    <w:semiHidden/>
    <w:unhideWhenUsed/>
    <w:rsid w:val="000B4AD8"/>
    <w:pPr>
      <w:tabs>
        <w:tab w:val="clear" w:pos="3068"/>
      </w:tabs>
      <w:spacing w:line="240" w:lineRule="auto"/>
      <w:ind w:left="1680" w:firstLine="0"/>
    </w:pPr>
    <w:rPr>
      <w:rFonts w:eastAsia="SimSun" w:cs="Times New Roman"/>
      <w:kern w:val="24"/>
      <w:szCs w:val="24"/>
      <w:shd w:val="clear" w:color="auto" w:fill="auto"/>
      <w:lang w:eastAsia="ja-JP"/>
    </w:rPr>
  </w:style>
  <w:style w:type="paragraph" w:styleId="Index8">
    <w:name w:val="index 8"/>
    <w:basedOn w:val="Normal"/>
    <w:next w:val="Normal"/>
    <w:autoRedefine/>
    <w:uiPriority w:val="99"/>
    <w:semiHidden/>
    <w:unhideWhenUsed/>
    <w:rsid w:val="000B4AD8"/>
    <w:pPr>
      <w:tabs>
        <w:tab w:val="clear" w:pos="3068"/>
      </w:tabs>
      <w:spacing w:line="240" w:lineRule="auto"/>
      <w:ind w:left="1920" w:firstLine="0"/>
    </w:pPr>
    <w:rPr>
      <w:rFonts w:eastAsia="SimSun" w:cs="Times New Roman"/>
      <w:kern w:val="24"/>
      <w:szCs w:val="24"/>
      <w:shd w:val="clear" w:color="auto" w:fill="auto"/>
      <w:lang w:eastAsia="ja-JP"/>
    </w:rPr>
  </w:style>
  <w:style w:type="paragraph" w:styleId="Index9">
    <w:name w:val="index 9"/>
    <w:basedOn w:val="Normal"/>
    <w:next w:val="Normal"/>
    <w:autoRedefine/>
    <w:uiPriority w:val="99"/>
    <w:semiHidden/>
    <w:unhideWhenUsed/>
    <w:rsid w:val="000B4AD8"/>
    <w:pPr>
      <w:tabs>
        <w:tab w:val="clear" w:pos="3068"/>
      </w:tabs>
      <w:spacing w:line="240" w:lineRule="auto"/>
      <w:ind w:left="2160" w:firstLine="0"/>
    </w:pPr>
    <w:rPr>
      <w:rFonts w:eastAsia="SimSun" w:cs="Times New Roman"/>
      <w:kern w:val="24"/>
      <w:szCs w:val="24"/>
      <w:shd w:val="clear" w:color="auto" w:fill="auto"/>
      <w:lang w:eastAsia="ja-JP"/>
    </w:rPr>
  </w:style>
  <w:style w:type="paragraph" w:customStyle="1" w:styleId="IndexHeading1">
    <w:name w:val="Index Heading1"/>
    <w:basedOn w:val="Normal"/>
    <w:next w:val="Index1"/>
    <w:uiPriority w:val="99"/>
    <w:semiHidden/>
    <w:unhideWhenUsed/>
    <w:rsid w:val="000B4AD8"/>
    <w:pPr>
      <w:tabs>
        <w:tab w:val="clear" w:pos="3068"/>
      </w:tabs>
      <w:ind w:firstLine="0"/>
    </w:pPr>
    <w:rPr>
      <w:rFonts w:eastAsia="SimHei" w:cs="Times New Roman"/>
      <w:b/>
      <w:bCs/>
      <w:kern w:val="24"/>
      <w:szCs w:val="24"/>
      <w:shd w:val="clear" w:color="auto" w:fill="auto"/>
      <w:lang w:eastAsia="ja-JP"/>
    </w:rPr>
  </w:style>
  <w:style w:type="paragraph" w:customStyle="1" w:styleId="IntenseQuote1">
    <w:name w:val="Intense Quote1"/>
    <w:basedOn w:val="Normal"/>
    <w:next w:val="Normal"/>
    <w:uiPriority w:val="30"/>
    <w:semiHidden/>
    <w:unhideWhenUsed/>
    <w:qFormat/>
    <w:rsid w:val="000B4AD8"/>
    <w:pPr>
      <w:pBdr>
        <w:top w:val="single" w:sz="4" w:space="10" w:color="404040"/>
        <w:bottom w:val="single" w:sz="4" w:space="10" w:color="404040"/>
      </w:pBdr>
      <w:tabs>
        <w:tab w:val="clear" w:pos="3068"/>
      </w:tabs>
      <w:spacing w:before="360" w:after="360"/>
      <w:ind w:left="864" w:right="864" w:firstLine="0"/>
      <w:jc w:val="center"/>
    </w:pPr>
    <w:rPr>
      <w:rFonts w:eastAsia="SimSun" w:cs="Times New Roman"/>
      <w:i/>
      <w:iCs/>
      <w:color w:val="404040"/>
      <w:kern w:val="24"/>
      <w:szCs w:val="24"/>
      <w:shd w:val="clear" w:color="auto" w:fill="auto"/>
      <w:lang w:eastAsia="ja-JP"/>
    </w:rPr>
  </w:style>
  <w:style w:type="character" w:customStyle="1" w:styleId="IntenseQuoteChar">
    <w:name w:val="Intense Quote Char"/>
    <w:basedOn w:val="DefaultParagraphFont"/>
    <w:link w:val="IntenseQuote"/>
    <w:uiPriority w:val="30"/>
    <w:semiHidden/>
    <w:rsid w:val="000B4AD8"/>
    <w:rPr>
      <w:i/>
      <w:iCs/>
      <w:color w:val="404040"/>
      <w:kern w:val="24"/>
    </w:rPr>
  </w:style>
  <w:style w:type="paragraph" w:styleId="List">
    <w:name w:val="List"/>
    <w:basedOn w:val="Normal"/>
    <w:uiPriority w:val="99"/>
    <w:semiHidden/>
    <w:unhideWhenUsed/>
    <w:rsid w:val="000B4AD8"/>
    <w:pPr>
      <w:tabs>
        <w:tab w:val="clear" w:pos="3068"/>
      </w:tabs>
      <w:ind w:left="360" w:firstLine="0"/>
      <w:contextualSpacing/>
    </w:pPr>
    <w:rPr>
      <w:rFonts w:eastAsia="SimSun" w:cs="Times New Roman"/>
      <w:kern w:val="24"/>
      <w:szCs w:val="24"/>
      <w:shd w:val="clear" w:color="auto" w:fill="auto"/>
      <w:lang w:eastAsia="ja-JP"/>
    </w:rPr>
  </w:style>
  <w:style w:type="paragraph" w:styleId="List2">
    <w:name w:val="List 2"/>
    <w:basedOn w:val="Normal"/>
    <w:uiPriority w:val="99"/>
    <w:semiHidden/>
    <w:unhideWhenUsed/>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List3">
    <w:name w:val="List 3"/>
    <w:basedOn w:val="Normal"/>
    <w:uiPriority w:val="99"/>
    <w:semiHidden/>
    <w:unhideWhenUsed/>
    <w:rsid w:val="000B4AD8"/>
    <w:pPr>
      <w:tabs>
        <w:tab w:val="clear" w:pos="3068"/>
      </w:tabs>
      <w:ind w:left="1080" w:firstLine="0"/>
      <w:contextualSpacing/>
    </w:pPr>
    <w:rPr>
      <w:rFonts w:eastAsia="SimSun" w:cs="Times New Roman"/>
      <w:kern w:val="24"/>
      <w:szCs w:val="24"/>
      <w:shd w:val="clear" w:color="auto" w:fill="auto"/>
      <w:lang w:eastAsia="ja-JP"/>
    </w:rPr>
  </w:style>
  <w:style w:type="paragraph" w:styleId="List4">
    <w:name w:val="List 4"/>
    <w:basedOn w:val="Normal"/>
    <w:uiPriority w:val="99"/>
    <w:semiHidden/>
    <w:unhideWhenUsed/>
    <w:rsid w:val="000B4AD8"/>
    <w:pPr>
      <w:tabs>
        <w:tab w:val="clear" w:pos="3068"/>
      </w:tabs>
      <w:ind w:left="1440" w:firstLine="0"/>
      <w:contextualSpacing/>
    </w:pPr>
    <w:rPr>
      <w:rFonts w:eastAsia="SimSun" w:cs="Times New Roman"/>
      <w:kern w:val="24"/>
      <w:szCs w:val="24"/>
      <w:shd w:val="clear" w:color="auto" w:fill="auto"/>
      <w:lang w:eastAsia="ja-JP"/>
    </w:rPr>
  </w:style>
  <w:style w:type="paragraph" w:styleId="List5">
    <w:name w:val="List 5"/>
    <w:basedOn w:val="Normal"/>
    <w:uiPriority w:val="99"/>
    <w:semiHidden/>
    <w:unhideWhenUsed/>
    <w:rsid w:val="000B4AD8"/>
    <w:pPr>
      <w:tabs>
        <w:tab w:val="clear" w:pos="3068"/>
      </w:tabs>
      <w:ind w:left="1800" w:firstLine="0"/>
      <w:contextualSpacing/>
    </w:pPr>
    <w:rPr>
      <w:rFonts w:eastAsia="SimSun" w:cs="Times New Roman"/>
      <w:kern w:val="24"/>
      <w:szCs w:val="24"/>
      <w:shd w:val="clear" w:color="auto" w:fill="auto"/>
      <w:lang w:eastAsia="ja-JP"/>
    </w:rPr>
  </w:style>
  <w:style w:type="paragraph" w:styleId="ListBullet">
    <w:name w:val="List Bullet"/>
    <w:basedOn w:val="Normal"/>
    <w:uiPriority w:val="9"/>
    <w:unhideWhenUsed/>
    <w:qFormat/>
    <w:rsid w:val="000B4AD8"/>
    <w:pPr>
      <w:numPr>
        <w:numId w:val="2"/>
      </w:numPr>
      <w:tabs>
        <w:tab w:val="clear" w:pos="1080"/>
        <w:tab w:val="clear" w:pos="3068"/>
        <w:tab w:val="num" w:pos="720"/>
      </w:tabs>
      <w:ind w:left="720"/>
      <w:contextualSpacing/>
    </w:pPr>
    <w:rPr>
      <w:rFonts w:eastAsia="SimSun" w:cs="Times New Roman"/>
      <w:kern w:val="24"/>
      <w:szCs w:val="24"/>
      <w:shd w:val="clear" w:color="auto" w:fill="auto"/>
      <w:lang w:eastAsia="ja-JP"/>
    </w:rPr>
  </w:style>
  <w:style w:type="paragraph" w:styleId="ListBullet2">
    <w:name w:val="List Bullet 2"/>
    <w:basedOn w:val="Normal"/>
    <w:uiPriority w:val="99"/>
    <w:semiHidden/>
    <w:unhideWhenUsed/>
    <w:rsid w:val="000B4AD8"/>
    <w:pPr>
      <w:numPr>
        <w:numId w:val="3"/>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3">
    <w:name w:val="List Bullet 3"/>
    <w:basedOn w:val="Normal"/>
    <w:uiPriority w:val="99"/>
    <w:semiHidden/>
    <w:unhideWhenUsed/>
    <w:rsid w:val="000B4AD8"/>
    <w:pPr>
      <w:numPr>
        <w:numId w:val="4"/>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Bullet4">
    <w:name w:val="List Bullet 4"/>
    <w:basedOn w:val="Normal"/>
    <w:uiPriority w:val="99"/>
    <w:semiHidden/>
    <w:unhideWhenUsed/>
    <w:rsid w:val="000B4AD8"/>
    <w:pPr>
      <w:numPr>
        <w:numId w:val="5"/>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Bullet5">
    <w:name w:val="List Bullet 5"/>
    <w:basedOn w:val="Normal"/>
    <w:uiPriority w:val="99"/>
    <w:semiHidden/>
    <w:unhideWhenUsed/>
    <w:rsid w:val="000B4AD8"/>
    <w:pPr>
      <w:numPr>
        <w:numId w:val="6"/>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Continue">
    <w:name w:val="List Continue"/>
    <w:basedOn w:val="Normal"/>
    <w:uiPriority w:val="99"/>
    <w:semiHidden/>
    <w:unhideWhenUsed/>
    <w:rsid w:val="000B4AD8"/>
    <w:pPr>
      <w:tabs>
        <w:tab w:val="clear" w:pos="3068"/>
      </w:tabs>
      <w:spacing w:after="120"/>
      <w:ind w:left="360" w:firstLine="0"/>
      <w:contextualSpacing/>
    </w:pPr>
    <w:rPr>
      <w:rFonts w:eastAsia="SimSun" w:cs="Times New Roman"/>
      <w:kern w:val="24"/>
      <w:szCs w:val="24"/>
      <w:shd w:val="clear" w:color="auto" w:fill="auto"/>
      <w:lang w:eastAsia="ja-JP"/>
    </w:rPr>
  </w:style>
  <w:style w:type="paragraph" w:styleId="ListContinue2">
    <w:name w:val="List Continue 2"/>
    <w:basedOn w:val="Normal"/>
    <w:uiPriority w:val="99"/>
    <w:semiHidden/>
    <w:unhideWhenUsed/>
    <w:rsid w:val="000B4AD8"/>
    <w:pPr>
      <w:tabs>
        <w:tab w:val="clear" w:pos="3068"/>
      </w:tabs>
      <w:spacing w:after="120"/>
      <w:ind w:left="720" w:firstLine="0"/>
      <w:contextualSpacing/>
    </w:pPr>
    <w:rPr>
      <w:rFonts w:eastAsia="SimSun" w:cs="Times New Roman"/>
      <w:kern w:val="24"/>
      <w:szCs w:val="24"/>
      <w:shd w:val="clear" w:color="auto" w:fill="auto"/>
      <w:lang w:eastAsia="ja-JP"/>
    </w:rPr>
  </w:style>
  <w:style w:type="paragraph" w:styleId="ListContinue3">
    <w:name w:val="List Continue 3"/>
    <w:basedOn w:val="Normal"/>
    <w:uiPriority w:val="99"/>
    <w:semiHidden/>
    <w:unhideWhenUsed/>
    <w:rsid w:val="000B4AD8"/>
    <w:pPr>
      <w:tabs>
        <w:tab w:val="clear" w:pos="3068"/>
      </w:tabs>
      <w:spacing w:after="120"/>
      <w:ind w:left="1080" w:firstLine="0"/>
      <w:contextualSpacing/>
    </w:pPr>
    <w:rPr>
      <w:rFonts w:eastAsia="SimSun" w:cs="Times New Roman"/>
      <w:kern w:val="24"/>
      <w:szCs w:val="24"/>
      <w:shd w:val="clear" w:color="auto" w:fill="auto"/>
      <w:lang w:eastAsia="ja-JP"/>
    </w:rPr>
  </w:style>
  <w:style w:type="paragraph" w:styleId="ListContinue4">
    <w:name w:val="List Continue 4"/>
    <w:basedOn w:val="Normal"/>
    <w:uiPriority w:val="99"/>
    <w:semiHidden/>
    <w:unhideWhenUsed/>
    <w:rsid w:val="000B4AD8"/>
    <w:pPr>
      <w:tabs>
        <w:tab w:val="clear" w:pos="3068"/>
      </w:tabs>
      <w:spacing w:after="120"/>
      <w:ind w:left="1440" w:firstLine="0"/>
      <w:contextualSpacing/>
    </w:pPr>
    <w:rPr>
      <w:rFonts w:eastAsia="SimSun" w:cs="Times New Roman"/>
      <w:kern w:val="24"/>
      <w:szCs w:val="24"/>
      <w:shd w:val="clear" w:color="auto" w:fill="auto"/>
      <w:lang w:eastAsia="ja-JP"/>
    </w:rPr>
  </w:style>
  <w:style w:type="paragraph" w:styleId="ListContinue5">
    <w:name w:val="List Continue 5"/>
    <w:basedOn w:val="Normal"/>
    <w:uiPriority w:val="99"/>
    <w:semiHidden/>
    <w:unhideWhenUsed/>
    <w:rsid w:val="000B4AD8"/>
    <w:pPr>
      <w:tabs>
        <w:tab w:val="clear" w:pos="3068"/>
      </w:tabs>
      <w:spacing w:after="120"/>
      <w:ind w:left="1800" w:firstLine="0"/>
      <w:contextualSpacing/>
    </w:pPr>
    <w:rPr>
      <w:rFonts w:eastAsia="SimSun" w:cs="Times New Roman"/>
      <w:kern w:val="24"/>
      <w:szCs w:val="24"/>
      <w:shd w:val="clear" w:color="auto" w:fill="auto"/>
      <w:lang w:eastAsia="ja-JP"/>
    </w:rPr>
  </w:style>
  <w:style w:type="paragraph" w:styleId="ListNumber">
    <w:name w:val="List Number"/>
    <w:basedOn w:val="Normal"/>
    <w:uiPriority w:val="9"/>
    <w:unhideWhenUsed/>
    <w:qFormat/>
    <w:rsid w:val="000B4AD8"/>
    <w:pPr>
      <w:numPr>
        <w:numId w:val="7"/>
      </w:numPr>
      <w:tabs>
        <w:tab w:val="clear" w:pos="1080"/>
        <w:tab w:val="clear" w:pos="3068"/>
        <w:tab w:val="num" w:pos="1800"/>
      </w:tabs>
      <w:ind w:left="1800"/>
      <w:contextualSpacing/>
    </w:pPr>
    <w:rPr>
      <w:rFonts w:eastAsia="SimSun" w:cs="Times New Roman"/>
      <w:kern w:val="24"/>
      <w:szCs w:val="24"/>
      <w:shd w:val="clear" w:color="auto" w:fill="auto"/>
      <w:lang w:eastAsia="ja-JP"/>
    </w:rPr>
  </w:style>
  <w:style w:type="paragraph" w:styleId="ListNumber2">
    <w:name w:val="List Number 2"/>
    <w:basedOn w:val="Normal"/>
    <w:uiPriority w:val="99"/>
    <w:semiHidden/>
    <w:unhideWhenUsed/>
    <w:rsid w:val="000B4AD8"/>
    <w:pPr>
      <w:numPr>
        <w:numId w:val="8"/>
      </w:numPr>
      <w:tabs>
        <w:tab w:val="clear" w:pos="72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3">
    <w:name w:val="List Number 3"/>
    <w:basedOn w:val="Normal"/>
    <w:uiPriority w:val="99"/>
    <w:semiHidden/>
    <w:unhideWhenUsed/>
    <w:rsid w:val="000B4AD8"/>
    <w:pPr>
      <w:numPr>
        <w:numId w:val="9"/>
      </w:numPr>
      <w:tabs>
        <w:tab w:val="clear" w:pos="1080"/>
        <w:tab w:val="clear" w:pos="3068"/>
        <w:tab w:val="num" w:pos="720"/>
      </w:tabs>
      <w:ind w:left="720" w:firstLine="0"/>
      <w:contextualSpacing/>
    </w:pPr>
    <w:rPr>
      <w:rFonts w:eastAsia="SimSun" w:cs="Times New Roman"/>
      <w:kern w:val="24"/>
      <w:szCs w:val="24"/>
      <w:shd w:val="clear" w:color="auto" w:fill="auto"/>
      <w:lang w:eastAsia="ja-JP"/>
    </w:rPr>
  </w:style>
  <w:style w:type="paragraph" w:styleId="ListNumber4">
    <w:name w:val="List Number 4"/>
    <w:basedOn w:val="Normal"/>
    <w:uiPriority w:val="99"/>
    <w:semiHidden/>
    <w:unhideWhenUsed/>
    <w:rsid w:val="000B4AD8"/>
    <w:pPr>
      <w:numPr>
        <w:numId w:val="10"/>
      </w:numPr>
      <w:tabs>
        <w:tab w:val="clear" w:pos="1440"/>
        <w:tab w:val="clear" w:pos="3068"/>
        <w:tab w:val="num" w:pos="1080"/>
      </w:tabs>
      <w:ind w:left="1080" w:firstLine="0"/>
      <w:contextualSpacing/>
    </w:pPr>
    <w:rPr>
      <w:rFonts w:eastAsia="SimSun" w:cs="Times New Roman"/>
      <w:kern w:val="24"/>
      <w:szCs w:val="24"/>
      <w:shd w:val="clear" w:color="auto" w:fill="auto"/>
      <w:lang w:eastAsia="ja-JP"/>
    </w:rPr>
  </w:style>
  <w:style w:type="paragraph" w:styleId="ListNumber5">
    <w:name w:val="List Number 5"/>
    <w:basedOn w:val="Normal"/>
    <w:uiPriority w:val="99"/>
    <w:semiHidden/>
    <w:unhideWhenUsed/>
    <w:rsid w:val="000B4AD8"/>
    <w:pPr>
      <w:numPr>
        <w:numId w:val="11"/>
      </w:numPr>
      <w:tabs>
        <w:tab w:val="clear" w:pos="1800"/>
        <w:tab w:val="clear" w:pos="3068"/>
        <w:tab w:val="num" w:pos="1440"/>
      </w:tabs>
      <w:ind w:left="1440" w:firstLine="0"/>
      <w:contextualSpacing/>
    </w:pPr>
    <w:rPr>
      <w:rFonts w:eastAsia="SimSun" w:cs="Times New Roman"/>
      <w:kern w:val="24"/>
      <w:szCs w:val="24"/>
      <w:shd w:val="clear" w:color="auto" w:fill="auto"/>
      <w:lang w:eastAsia="ja-JP"/>
    </w:rPr>
  </w:style>
  <w:style w:type="paragraph" w:styleId="ListParagraph">
    <w:name w:val="List Paragraph"/>
    <w:basedOn w:val="Normal"/>
    <w:uiPriority w:val="34"/>
    <w:unhideWhenUsed/>
    <w:qFormat/>
    <w:rsid w:val="000B4AD8"/>
    <w:pPr>
      <w:tabs>
        <w:tab w:val="clear" w:pos="3068"/>
      </w:tabs>
      <w:ind w:left="720" w:firstLine="0"/>
      <w:contextualSpacing/>
    </w:pPr>
    <w:rPr>
      <w:rFonts w:eastAsia="SimSun" w:cs="Times New Roman"/>
      <w:kern w:val="24"/>
      <w:szCs w:val="24"/>
      <w:shd w:val="clear" w:color="auto" w:fill="auto"/>
      <w:lang w:eastAsia="ja-JP"/>
    </w:rPr>
  </w:style>
  <w:style w:type="paragraph" w:styleId="MacroText">
    <w:name w:val="macro"/>
    <w:link w:val="MacroTextChar"/>
    <w:uiPriority w:val="99"/>
    <w:semiHidden/>
    <w:unhideWhenUsed/>
    <w:rsid w:val="000B4AD8"/>
    <w:pPr>
      <w:tabs>
        <w:tab w:val="left" w:pos="480"/>
        <w:tab w:val="left" w:pos="960"/>
        <w:tab w:val="left" w:pos="1440"/>
        <w:tab w:val="left" w:pos="1920"/>
        <w:tab w:val="left" w:pos="2400"/>
        <w:tab w:val="left" w:pos="2880"/>
        <w:tab w:val="left" w:pos="3360"/>
        <w:tab w:val="left" w:pos="3840"/>
        <w:tab w:val="left" w:pos="4320"/>
      </w:tabs>
      <w:spacing w:after="0" w:line="480" w:lineRule="auto"/>
    </w:pPr>
    <w:rPr>
      <w:rFonts w:ascii="Consolas" w:eastAsia="SimSun" w:hAnsi="Consolas" w:cs="Consolas"/>
      <w:kern w:val="24"/>
      <w:szCs w:val="20"/>
      <w:lang w:eastAsia="ja-JP"/>
    </w:rPr>
  </w:style>
  <w:style w:type="character" w:customStyle="1" w:styleId="MacroTextChar">
    <w:name w:val="Macro Text Char"/>
    <w:basedOn w:val="DefaultParagraphFont"/>
    <w:link w:val="MacroText"/>
    <w:uiPriority w:val="99"/>
    <w:semiHidden/>
    <w:rsid w:val="000B4AD8"/>
    <w:rPr>
      <w:rFonts w:ascii="Consolas" w:eastAsia="SimSun" w:hAnsi="Consolas" w:cs="Consolas"/>
      <w:kern w:val="24"/>
      <w:szCs w:val="20"/>
      <w:lang w:eastAsia="ja-JP"/>
    </w:rPr>
  </w:style>
  <w:style w:type="paragraph" w:customStyle="1" w:styleId="MessageHeader1">
    <w:name w:val="Message Header1"/>
    <w:basedOn w:val="Normal"/>
    <w:next w:val="MessageHeader"/>
    <w:link w:val="MessageHeaderChar"/>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tabs>
        <w:tab w:val="clear" w:pos="3068"/>
      </w:tabs>
      <w:spacing w:line="240" w:lineRule="auto"/>
      <w:ind w:left="1080" w:firstLine="0"/>
    </w:pPr>
    <w:rPr>
      <w:rFonts w:eastAsia="SimHei" w:cs="Times New Roman"/>
      <w:kern w:val="24"/>
      <w:szCs w:val="22"/>
      <w:shd w:val="clear" w:color="auto" w:fill="auto"/>
    </w:rPr>
  </w:style>
  <w:style w:type="character" w:customStyle="1" w:styleId="MessageHeaderChar">
    <w:name w:val="Message Header Char"/>
    <w:basedOn w:val="DefaultParagraphFont"/>
    <w:link w:val="MessageHeader1"/>
    <w:uiPriority w:val="99"/>
    <w:semiHidden/>
    <w:rsid w:val="000B4AD8"/>
    <w:rPr>
      <w:rFonts w:ascii="Times New Roman" w:eastAsia="SimHei" w:hAnsi="Times New Roman" w:cs="Times New Roman"/>
      <w:kern w:val="24"/>
      <w:shd w:val="pct20" w:color="auto" w:fill="auto"/>
    </w:rPr>
  </w:style>
  <w:style w:type="paragraph" w:styleId="NormalWeb">
    <w:name w:val="Normal (Web)"/>
    <w:basedOn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styleId="NormalIndent">
    <w:name w:val="Normal Indent"/>
    <w:basedOn w:val="Normal"/>
    <w:uiPriority w:val="99"/>
    <w:semiHidden/>
    <w:unhideWhenUsed/>
    <w:rsid w:val="000B4AD8"/>
    <w:pPr>
      <w:tabs>
        <w:tab w:val="clear" w:pos="3068"/>
      </w:tabs>
      <w:ind w:left="720" w:firstLine="0"/>
    </w:pPr>
    <w:rPr>
      <w:rFonts w:eastAsia="SimSun" w:cs="Times New Roman"/>
      <w:kern w:val="24"/>
      <w:szCs w:val="24"/>
      <w:shd w:val="clear" w:color="auto" w:fill="auto"/>
      <w:lang w:eastAsia="ja-JP"/>
    </w:rPr>
  </w:style>
  <w:style w:type="paragraph" w:styleId="NoteHeading">
    <w:name w:val="Note Heading"/>
    <w:basedOn w:val="Normal"/>
    <w:next w:val="Normal"/>
    <w:link w:val="NoteHeadingChar"/>
    <w:uiPriority w:val="99"/>
    <w:semiHidden/>
    <w:unhideWhenUsed/>
    <w:rsid w:val="000B4AD8"/>
    <w:pPr>
      <w:tabs>
        <w:tab w:val="clear" w:pos="3068"/>
      </w:tabs>
      <w:spacing w:line="240" w:lineRule="auto"/>
      <w:ind w:firstLine="0"/>
    </w:pPr>
    <w:rPr>
      <w:rFonts w:eastAsia="SimSun" w:cs="Times New Roman"/>
      <w:kern w:val="24"/>
      <w:szCs w:val="24"/>
      <w:shd w:val="clear" w:color="auto" w:fill="auto"/>
      <w:lang w:eastAsia="ja-JP"/>
    </w:rPr>
  </w:style>
  <w:style w:type="character" w:customStyle="1" w:styleId="NoteHeadingChar">
    <w:name w:val="Note Heading Char"/>
    <w:basedOn w:val="DefaultParagraphFont"/>
    <w:link w:val="NoteHeading"/>
    <w:uiPriority w:val="99"/>
    <w:semiHidden/>
    <w:rsid w:val="000B4AD8"/>
    <w:rPr>
      <w:rFonts w:ascii="Times New Roman" w:eastAsia="SimSun" w:hAnsi="Times New Roman" w:cs="Times New Roman"/>
      <w:kern w:val="24"/>
      <w:sz w:val="24"/>
      <w:szCs w:val="24"/>
      <w:lang w:eastAsia="ja-JP"/>
    </w:rPr>
  </w:style>
  <w:style w:type="paragraph" w:styleId="PlainText">
    <w:name w:val="Plain Text"/>
    <w:basedOn w:val="Normal"/>
    <w:link w:val="PlainTextChar"/>
    <w:uiPriority w:val="99"/>
    <w:semiHidden/>
    <w:unhideWhenUsed/>
    <w:rsid w:val="000B4AD8"/>
    <w:pPr>
      <w:tabs>
        <w:tab w:val="clear" w:pos="3068"/>
      </w:tabs>
      <w:spacing w:line="240" w:lineRule="auto"/>
      <w:ind w:firstLine="0"/>
    </w:pPr>
    <w:rPr>
      <w:rFonts w:ascii="Consolas" w:eastAsia="SimSun" w:hAnsi="Consolas" w:cs="Consolas"/>
      <w:kern w:val="24"/>
      <w:shd w:val="clear" w:color="auto" w:fill="auto"/>
      <w:lang w:eastAsia="ja-JP"/>
    </w:rPr>
  </w:style>
  <w:style w:type="character" w:customStyle="1" w:styleId="PlainTextChar">
    <w:name w:val="Plain Text Char"/>
    <w:basedOn w:val="DefaultParagraphFont"/>
    <w:link w:val="PlainText"/>
    <w:uiPriority w:val="99"/>
    <w:semiHidden/>
    <w:rsid w:val="000B4AD8"/>
    <w:rPr>
      <w:rFonts w:ascii="Consolas" w:eastAsia="SimSun" w:hAnsi="Consolas" w:cs="Consolas"/>
      <w:kern w:val="24"/>
      <w:szCs w:val="21"/>
      <w:lang w:eastAsia="ja-JP"/>
    </w:rPr>
  </w:style>
  <w:style w:type="paragraph" w:styleId="Salutation">
    <w:name w:val="Salutation"/>
    <w:basedOn w:val="Normal"/>
    <w:next w:val="Normal"/>
    <w:link w:val="SalutationChar"/>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character" w:customStyle="1" w:styleId="SalutationChar">
    <w:name w:val="Salutation Char"/>
    <w:basedOn w:val="DefaultParagraphFont"/>
    <w:link w:val="Salutation"/>
    <w:uiPriority w:val="99"/>
    <w:semiHidden/>
    <w:rsid w:val="000B4AD8"/>
    <w:rPr>
      <w:rFonts w:ascii="Times New Roman" w:eastAsia="SimSun" w:hAnsi="Times New Roman" w:cs="Times New Roman"/>
      <w:kern w:val="24"/>
      <w:sz w:val="24"/>
      <w:szCs w:val="24"/>
      <w:lang w:eastAsia="ja-JP"/>
    </w:rPr>
  </w:style>
  <w:style w:type="paragraph" w:styleId="Signature">
    <w:name w:val="Signature"/>
    <w:basedOn w:val="Normal"/>
    <w:link w:val="SignatureChar"/>
    <w:uiPriority w:val="99"/>
    <w:semiHidden/>
    <w:unhideWhenUsed/>
    <w:rsid w:val="000B4AD8"/>
    <w:pPr>
      <w:tabs>
        <w:tab w:val="clear" w:pos="3068"/>
      </w:tabs>
      <w:spacing w:line="240" w:lineRule="auto"/>
      <w:ind w:left="4320" w:firstLine="0"/>
    </w:pPr>
    <w:rPr>
      <w:rFonts w:eastAsia="SimSun" w:cs="Times New Roman"/>
      <w:kern w:val="24"/>
      <w:szCs w:val="24"/>
      <w:shd w:val="clear" w:color="auto" w:fill="auto"/>
      <w:lang w:eastAsia="ja-JP"/>
    </w:rPr>
  </w:style>
  <w:style w:type="character" w:customStyle="1" w:styleId="SignatureChar">
    <w:name w:val="Signature Char"/>
    <w:basedOn w:val="DefaultParagraphFont"/>
    <w:link w:val="Signature"/>
    <w:uiPriority w:val="99"/>
    <w:semiHidden/>
    <w:rsid w:val="000B4AD8"/>
    <w:rPr>
      <w:rFonts w:ascii="Times New Roman" w:eastAsia="SimSun" w:hAnsi="Times New Roman" w:cs="Times New Roman"/>
      <w:kern w:val="24"/>
      <w:sz w:val="24"/>
      <w:szCs w:val="24"/>
      <w:lang w:eastAsia="ja-JP"/>
    </w:rPr>
  </w:style>
  <w:style w:type="paragraph" w:styleId="TableofAuthorities">
    <w:name w:val="table of authorities"/>
    <w:basedOn w:val="Normal"/>
    <w:next w:val="Normal"/>
    <w:uiPriority w:val="99"/>
    <w:semiHidden/>
    <w:unhideWhenUsed/>
    <w:rsid w:val="000B4AD8"/>
    <w:pPr>
      <w:tabs>
        <w:tab w:val="clear" w:pos="3068"/>
      </w:tabs>
      <w:ind w:left="240" w:firstLine="0"/>
    </w:pPr>
    <w:rPr>
      <w:rFonts w:eastAsia="SimSun" w:cs="Times New Roman"/>
      <w:kern w:val="24"/>
      <w:szCs w:val="24"/>
      <w:shd w:val="clear" w:color="auto" w:fill="auto"/>
      <w:lang w:eastAsia="ja-JP"/>
    </w:rPr>
  </w:style>
  <w:style w:type="paragraph" w:styleId="TableofFigures">
    <w:name w:val="table of figures"/>
    <w:basedOn w:val="Normal"/>
    <w:next w:val="Normal"/>
    <w:uiPriority w:val="99"/>
    <w:semiHidden/>
    <w:unhideWhenUsed/>
    <w:rsid w:val="000B4AD8"/>
    <w:pPr>
      <w:tabs>
        <w:tab w:val="clear" w:pos="3068"/>
      </w:tabs>
      <w:ind w:firstLine="0"/>
    </w:pPr>
    <w:rPr>
      <w:rFonts w:eastAsia="SimSun" w:cs="Times New Roman"/>
      <w:kern w:val="24"/>
      <w:szCs w:val="24"/>
      <w:shd w:val="clear" w:color="auto" w:fill="auto"/>
      <w:lang w:eastAsia="ja-JP"/>
    </w:rPr>
  </w:style>
  <w:style w:type="paragraph" w:customStyle="1" w:styleId="TOAHeading1">
    <w:name w:val="TOA Heading1"/>
    <w:basedOn w:val="Normal"/>
    <w:next w:val="Normal"/>
    <w:uiPriority w:val="99"/>
    <w:semiHidden/>
    <w:unhideWhenUsed/>
    <w:rsid w:val="000B4AD8"/>
    <w:pPr>
      <w:tabs>
        <w:tab w:val="clear" w:pos="3068"/>
      </w:tabs>
      <w:spacing w:before="120"/>
      <w:ind w:firstLine="0"/>
    </w:pPr>
    <w:rPr>
      <w:rFonts w:eastAsia="SimHei" w:cs="Times New Roman"/>
      <w:b/>
      <w:bCs/>
      <w:kern w:val="24"/>
      <w:szCs w:val="24"/>
      <w:shd w:val="clear" w:color="auto" w:fill="auto"/>
      <w:lang w:eastAsia="ja-JP"/>
    </w:rPr>
  </w:style>
  <w:style w:type="paragraph" w:styleId="TOC4">
    <w:name w:val="toc 4"/>
    <w:basedOn w:val="Normal"/>
    <w:next w:val="Normal"/>
    <w:autoRedefine/>
    <w:uiPriority w:val="39"/>
    <w:semiHidden/>
    <w:unhideWhenUsed/>
    <w:rsid w:val="000B4AD8"/>
    <w:pPr>
      <w:tabs>
        <w:tab w:val="clear" w:pos="3068"/>
      </w:tabs>
      <w:spacing w:after="100"/>
      <w:ind w:left="720" w:firstLine="0"/>
    </w:pPr>
    <w:rPr>
      <w:rFonts w:eastAsia="SimSun" w:cs="Times New Roman"/>
      <w:kern w:val="24"/>
      <w:szCs w:val="24"/>
      <w:shd w:val="clear" w:color="auto" w:fill="auto"/>
      <w:lang w:eastAsia="ja-JP"/>
    </w:rPr>
  </w:style>
  <w:style w:type="paragraph" w:styleId="TOC5">
    <w:name w:val="toc 5"/>
    <w:basedOn w:val="Normal"/>
    <w:next w:val="Normal"/>
    <w:autoRedefine/>
    <w:uiPriority w:val="39"/>
    <w:semiHidden/>
    <w:unhideWhenUsed/>
    <w:rsid w:val="000B4AD8"/>
    <w:pPr>
      <w:tabs>
        <w:tab w:val="clear" w:pos="3068"/>
      </w:tabs>
      <w:spacing w:after="100"/>
      <w:ind w:left="960" w:firstLine="0"/>
    </w:pPr>
    <w:rPr>
      <w:rFonts w:eastAsia="SimSun" w:cs="Times New Roman"/>
      <w:kern w:val="24"/>
      <w:szCs w:val="24"/>
      <w:shd w:val="clear" w:color="auto" w:fill="auto"/>
      <w:lang w:eastAsia="ja-JP"/>
    </w:rPr>
  </w:style>
  <w:style w:type="paragraph" w:styleId="TOC6">
    <w:name w:val="toc 6"/>
    <w:basedOn w:val="Normal"/>
    <w:next w:val="Normal"/>
    <w:autoRedefine/>
    <w:uiPriority w:val="39"/>
    <w:semiHidden/>
    <w:unhideWhenUsed/>
    <w:rsid w:val="000B4AD8"/>
    <w:pPr>
      <w:tabs>
        <w:tab w:val="clear" w:pos="3068"/>
      </w:tabs>
      <w:spacing w:after="100"/>
      <w:ind w:left="1200" w:firstLine="0"/>
    </w:pPr>
    <w:rPr>
      <w:rFonts w:eastAsia="SimSun" w:cs="Times New Roman"/>
      <w:kern w:val="24"/>
      <w:szCs w:val="24"/>
      <w:shd w:val="clear" w:color="auto" w:fill="auto"/>
      <w:lang w:eastAsia="ja-JP"/>
    </w:rPr>
  </w:style>
  <w:style w:type="paragraph" w:styleId="TOC7">
    <w:name w:val="toc 7"/>
    <w:basedOn w:val="Normal"/>
    <w:next w:val="Normal"/>
    <w:autoRedefine/>
    <w:uiPriority w:val="39"/>
    <w:semiHidden/>
    <w:unhideWhenUsed/>
    <w:rsid w:val="000B4AD8"/>
    <w:pPr>
      <w:tabs>
        <w:tab w:val="clear" w:pos="3068"/>
      </w:tabs>
      <w:spacing w:after="100"/>
      <w:ind w:left="1440" w:firstLine="0"/>
    </w:pPr>
    <w:rPr>
      <w:rFonts w:eastAsia="SimSun" w:cs="Times New Roman"/>
      <w:kern w:val="24"/>
      <w:szCs w:val="24"/>
      <w:shd w:val="clear" w:color="auto" w:fill="auto"/>
      <w:lang w:eastAsia="ja-JP"/>
    </w:rPr>
  </w:style>
  <w:style w:type="paragraph" w:styleId="TOC8">
    <w:name w:val="toc 8"/>
    <w:basedOn w:val="Normal"/>
    <w:next w:val="Normal"/>
    <w:autoRedefine/>
    <w:uiPriority w:val="39"/>
    <w:semiHidden/>
    <w:unhideWhenUsed/>
    <w:rsid w:val="000B4AD8"/>
    <w:pPr>
      <w:tabs>
        <w:tab w:val="clear" w:pos="3068"/>
      </w:tabs>
      <w:spacing w:after="100"/>
      <w:ind w:left="1680" w:firstLine="0"/>
    </w:pPr>
    <w:rPr>
      <w:rFonts w:eastAsia="SimSun" w:cs="Times New Roman"/>
      <w:kern w:val="24"/>
      <w:szCs w:val="24"/>
      <w:shd w:val="clear" w:color="auto" w:fill="auto"/>
      <w:lang w:eastAsia="ja-JP"/>
    </w:rPr>
  </w:style>
  <w:style w:type="paragraph" w:styleId="TOC9">
    <w:name w:val="toc 9"/>
    <w:basedOn w:val="Normal"/>
    <w:next w:val="Normal"/>
    <w:autoRedefine/>
    <w:uiPriority w:val="39"/>
    <w:semiHidden/>
    <w:unhideWhenUsed/>
    <w:rsid w:val="000B4AD8"/>
    <w:pPr>
      <w:tabs>
        <w:tab w:val="clear" w:pos="3068"/>
      </w:tabs>
      <w:spacing w:after="100"/>
      <w:ind w:left="1920" w:firstLine="0"/>
    </w:pPr>
    <w:rPr>
      <w:rFonts w:eastAsia="SimSun" w:cs="Times New Roman"/>
      <w:kern w:val="24"/>
      <w:szCs w:val="24"/>
      <w:shd w:val="clear" w:color="auto" w:fill="auto"/>
      <w:lang w:eastAsia="ja-JP"/>
    </w:rPr>
  </w:style>
  <w:style w:type="character" w:styleId="EndnoteReference">
    <w:name w:val="endnote reference"/>
    <w:basedOn w:val="DefaultParagraphFont"/>
    <w:uiPriority w:val="99"/>
    <w:semiHidden/>
    <w:unhideWhenUsed/>
    <w:rsid w:val="000B4AD8"/>
    <w:rPr>
      <w:vertAlign w:val="superscript"/>
    </w:rPr>
  </w:style>
  <w:style w:type="table" w:customStyle="1" w:styleId="APAReport">
    <w:name w:val="APA Report"/>
    <w:basedOn w:val="TableNormal"/>
    <w:uiPriority w:val="99"/>
    <w:rsid w:val="000B4AD8"/>
    <w:pPr>
      <w:spacing w:after="0" w:line="240" w:lineRule="auto"/>
    </w:pPr>
    <w:rPr>
      <w:rFonts w:eastAsia="SimSun"/>
      <w:sz w:val="24"/>
      <w:szCs w:val="24"/>
      <w:lang w:eastAsia="ja-JP"/>
    </w:rPr>
    <w:tblPr>
      <w:tblBorders>
        <w:top w:val="single" w:sz="12" w:space="0" w:color="auto"/>
        <w:bottom w:val="single" w:sz="12" w:space="0" w:color="auto"/>
      </w:tblBorders>
    </w:tblPr>
    <w:tblStylePr w:type="firstRow">
      <w:rPr>
        <w:rFonts w:ascii="Times New Roman" w:hAnsi="Times New Roman"/>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rsid w:val="000B4AD8"/>
    <w:pPr>
      <w:tabs>
        <w:tab w:val="clear" w:pos="3068"/>
      </w:tabs>
      <w:spacing w:before="240"/>
      <w:ind w:firstLine="0"/>
      <w:contextualSpacing/>
    </w:pPr>
    <w:rPr>
      <w:rFonts w:eastAsia="SimSun" w:cs="Times New Roman"/>
      <w:kern w:val="24"/>
      <w:szCs w:val="24"/>
      <w:shd w:val="clear" w:color="auto" w:fill="auto"/>
      <w:lang w:eastAsia="ja-JP"/>
    </w:rPr>
  </w:style>
  <w:style w:type="table" w:customStyle="1" w:styleId="PlainTable11">
    <w:name w:val="Plain Table 11"/>
    <w:basedOn w:val="TableNormal"/>
    <w:next w:val="PlainTable1"/>
    <w:uiPriority w:val="41"/>
    <w:rsid w:val="000B4AD8"/>
    <w:pPr>
      <w:spacing w:after="0" w:line="240" w:lineRule="auto"/>
      <w:ind w:firstLine="720"/>
    </w:pPr>
    <w:rPr>
      <w:rFonts w:eastAsia="SimSun"/>
      <w:sz w:val="24"/>
      <w:szCs w:val="24"/>
      <w:lang w:eastAsia="ja-JP"/>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styleId="EndnoteText">
    <w:name w:val="endnote text"/>
    <w:basedOn w:val="Normal"/>
    <w:link w:val="EndnoteTextChar"/>
    <w:uiPriority w:val="99"/>
    <w:semiHidden/>
    <w:unhideWhenUsed/>
    <w:qFormat/>
    <w:rsid w:val="000B4AD8"/>
    <w:pPr>
      <w:tabs>
        <w:tab w:val="clear" w:pos="3068"/>
      </w:tabs>
      <w:spacing w:line="240" w:lineRule="auto"/>
    </w:pPr>
    <w:rPr>
      <w:rFonts w:eastAsia="SimSun" w:cs="Times New Roman"/>
      <w:kern w:val="24"/>
      <w:szCs w:val="20"/>
      <w:shd w:val="clear" w:color="auto" w:fill="auto"/>
      <w:lang w:eastAsia="ja-JP"/>
    </w:rPr>
  </w:style>
  <w:style w:type="character" w:customStyle="1" w:styleId="EndnoteTextChar">
    <w:name w:val="Endnote Text Char"/>
    <w:basedOn w:val="DefaultParagraphFont"/>
    <w:link w:val="EndnoteText"/>
    <w:uiPriority w:val="99"/>
    <w:semiHidden/>
    <w:rsid w:val="000B4AD8"/>
    <w:rPr>
      <w:rFonts w:ascii="Times New Roman" w:eastAsia="SimSun" w:hAnsi="Times New Roman" w:cs="Times New Roman"/>
      <w:kern w:val="24"/>
      <w:szCs w:val="20"/>
      <w:lang w:eastAsia="ja-JP"/>
    </w:rPr>
  </w:style>
  <w:style w:type="character" w:styleId="HTMLCode">
    <w:name w:val="HTML Code"/>
    <w:basedOn w:val="DefaultParagraphFont"/>
    <w:uiPriority w:val="99"/>
    <w:semiHidden/>
    <w:unhideWhenUsed/>
    <w:rsid w:val="000B4AD8"/>
    <w:rPr>
      <w:rFonts w:ascii="Consolas" w:hAnsi="Consolas"/>
      <w:sz w:val="22"/>
      <w:szCs w:val="20"/>
    </w:rPr>
  </w:style>
  <w:style w:type="character" w:styleId="HTMLKeyboard">
    <w:name w:val="HTML Keyboard"/>
    <w:basedOn w:val="DefaultParagraphFont"/>
    <w:uiPriority w:val="99"/>
    <w:semiHidden/>
    <w:unhideWhenUsed/>
    <w:rsid w:val="000B4AD8"/>
    <w:rPr>
      <w:rFonts w:ascii="Consolas" w:hAnsi="Consolas"/>
      <w:sz w:val="22"/>
      <w:szCs w:val="20"/>
    </w:rPr>
  </w:style>
  <w:style w:type="character" w:styleId="HTMLTypewriter">
    <w:name w:val="HTML Typewriter"/>
    <w:basedOn w:val="DefaultParagraphFont"/>
    <w:uiPriority w:val="99"/>
    <w:semiHidden/>
    <w:unhideWhenUsed/>
    <w:rsid w:val="000B4AD8"/>
    <w:rPr>
      <w:rFonts w:ascii="Consolas" w:hAnsi="Consolas"/>
      <w:sz w:val="22"/>
      <w:szCs w:val="20"/>
    </w:rPr>
  </w:style>
  <w:style w:type="character" w:customStyle="1" w:styleId="IntenseEmphasis1">
    <w:name w:val="Intense Emphasis1"/>
    <w:basedOn w:val="DefaultParagraphFont"/>
    <w:uiPriority w:val="21"/>
    <w:semiHidden/>
    <w:unhideWhenUsed/>
    <w:qFormat/>
    <w:rsid w:val="000B4AD8"/>
    <w:rPr>
      <w:i/>
      <w:iCs/>
      <w:color w:val="373737"/>
    </w:rPr>
  </w:style>
  <w:style w:type="character" w:customStyle="1" w:styleId="IntenseReference1">
    <w:name w:val="Intense Reference1"/>
    <w:basedOn w:val="DefaultParagraphFont"/>
    <w:uiPriority w:val="32"/>
    <w:semiHidden/>
    <w:unhideWhenUsed/>
    <w:qFormat/>
    <w:rsid w:val="000B4AD8"/>
    <w:rPr>
      <w:b/>
      <w:bCs/>
      <w:caps w:val="0"/>
      <w:smallCaps/>
      <w:color w:val="595959"/>
      <w:spacing w:val="5"/>
    </w:rPr>
  </w:style>
  <w:style w:type="paragraph" w:styleId="TOCHeading">
    <w:name w:val="TOC Heading"/>
    <w:basedOn w:val="Heading1"/>
    <w:next w:val="Normal"/>
    <w:uiPriority w:val="39"/>
    <w:semiHidden/>
    <w:unhideWhenUsed/>
    <w:qFormat/>
    <w:rsid w:val="000B4AD8"/>
    <w:pPr>
      <w:spacing w:before="240"/>
      <w:ind w:firstLine="720"/>
      <w:jc w:val="left"/>
      <w:outlineLvl w:val="9"/>
    </w:pPr>
    <w:rPr>
      <w:rFonts w:eastAsia="SimHei" w:cs="Times New Roman"/>
      <w:kern w:val="24"/>
      <w:szCs w:val="32"/>
      <w:shd w:val="clear" w:color="auto" w:fill="auto"/>
      <w:lang w:eastAsia="ja-JP"/>
    </w:rPr>
  </w:style>
  <w:style w:type="paragraph" w:customStyle="1" w:styleId="Title2">
    <w:name w:val="Title 2"/>
    <w:basedOn w:val="Normal"/>
    <w:uiPriority w:val="1"/>
    <w:qFormat/>
    <w:rsid w:val="000B4AD8"/>
    <w:pPr>
      <w:tabs>
        <w:tab w:val="clear" w:pos="3068"/>
      </w:tabs>
      <w:ind w:firstLine="0"/>
      <w:jc w:val="center"/>
    </w:pPr>
    <w:rPr>
      <w:rFonts w:eastAsia="SimSun" w:cs="Times New Roman"/>
      <w:kern w:val="24"/>
      <w:szCs w:val="24"/>
      <w:shd w:val="clear" w:color="auto" w:fill="auto"/>
      <w:lang w:eastAsia="ja-JP"/>
    </w:rPr>
  </w:style>
  <w:style w:type="paragraph" w:customStyle="1" w:styleId="msonormal0">
    <w:name w:val="msonormal"/>
    <w:basedOn w:val="Normal"/>
    <w:rsid w:val="000B4AD8"/>
    <w:pP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5">
    <w:name w:val="xl65"/>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6">
    <w:name w:val="xl66"/>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67">
    <w:name w:val="xl67"/>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8">
    <w:name w:val="xl68"/>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69">
    <w:name w:val="xl69"/>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0">
    <w:name w:val="xl70"/>
    <w:basedOn w:val="Normal"/>
    <w:rsid w:val="000B4AD8"/>
    <w:pPr>
      <w:pBdr>
        <w:top w:val="single" w:sz="4" w:space="0" w:color="FFFFFF"/>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1">
    <w:name w:val="xl71"/>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2">
    <w:name w:val="xl72"/>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3">
    <w:name w:val="xl73"/>
    <w:basedOn w:val="Normal"/>
    <w:rsid w:val="000B4AD8"/>
    <w:pPr>
      <w:pBdr>
        <w:top w:val="single" w:sz="12" w:space="0" w:color="auto"/>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4">
    <w:name w:val="xl74"/>
    <w:basedOn w:val="Normal"/>
    <w:rsid w:val="000B4AD8"/>
    <w:pPr>
      <w:pBdr>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5">
    <w:name w:val="xl75"/>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6">
    <w:name w:val="xl76"/>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7">
    <w:name w:val="xl77"/>
    <w:basedOn w:val="Normal"/>
    <w:rsid w:val="000B4AD8"/>
    <w:pPr>
      <w:pBdr>
        <w:left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8">
    <w:name w:val="xl78"/>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79">
    <w:name w:val="xl79"/>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0">
    <w:name w:val="xl80"/>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1">
    <w:name w:val="xl81"/>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2">
    <w:name w:val="xl82"/>
    <w:basedOn w:val="Normal"/>
    <w:rsid w:val="000B4AD8"/>
    <w:pPr>
      <w:pBdr>
        <w:top w:val="single" w:sz="4" w:space="0" w:color="FFFFFF"/>
        <w:left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3">
    <w:name w:val="xl83"/>
    <w:basedOn w:val="Normal"/>
    <w:rsid w:val="000B4AD8"/>
    <w:pPr>
      <w:pBdr>
        <w:top w:val="single" w:sz="12" w:space="0" w:color="auto"/>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4">
    <w:name w:val="xl84"/>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5">
    <w:name w:val="xl85"/>
    <w:basedOn w:val="Normal"/>
    <w:rsid w:val="000B4AD8"/>
    <w:pPr>
      <w:pBdr>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6">
    <w:name w:val="xl86"/>
    <w:basedOn w:val="Normal"/>
    <w:rsid w:val="000B4AD8"/>
    <w:pPr>
      <w:pBdr>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7">
    <w:name w:val="xl87"/>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8">
    <w:name w:val="xl88"/>
    <w:basedOn w:val="Normal"/>
    <w:rsid w:val="000B4AD8"/>
    <w:pPr>
      <w:pBdr>
        <w:top w:val="single" w:sz="4" w:space="0" w:color="FFFFFF"/>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89">
    <w:name w:val="xl89"/>
    <w:basedOn w:val="Normal"/>
    <w:rsid w:val="000B4AD8"/>
    <w:pPr>
      <w:pBdr>
        <w:top w:val="single" w:sz="4" w:space="0" w:color="FFFFFF"/>
        <w:left w:val="single" w:sz="4" w:space="0" w:color="FFFFFF"/>
        <w:bottom w:val="single" w:sz="4" w:space="0" w:color="FFFFFF"/>
      </w:pBdr>
      <w:tabs>
        <w:tab w:val="clear" w:pos="3068"/>
      </w:tabs>
      <w:spacing w:before="100" w:beforeAutospacing="1" w:after="100" w:afterAutospacing="1" w:line="240" w:lineRule="auto"/>
      <w:ind w:firstLine="0"/>
    </w:pPr>
    <w:rPr>
      <w:rFonts w:eastAsia="Times New Roman" w:cs="Times New Roman"/>
      <w:szCs w:val="24"/>
      <w:shd w:val="clear" w:color="auto" w:fill="auto"/>
      <w:lang w:val="en-IN" w:eastAsia="en-IN"/>
    </w:rPr>
  </w:style>
  <w:style w:type="paragraph" w:customStyle="1" w:styleId="xl90">
    <w:name w:val="xl90"/>
    <w:basedOn w:val="Normal"/>
    <w:rsid w:val="000B4AD8"/>
    <w:pPr>
      <w:pBdr>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1">
    <w:name w:val="xl91"/>
    <w:basedOn w:val="Normal"/>
    <w:rsid w:val="000B4AD8"/>
    <w:pPr>
      <w:pBdr>
        <w:top w:val="single" w:sz="4" w:space="0" w:color="FFFFFF"/>
        <w:bottom w:val="single" w:sz="4" w:space="0" w:color="FFFFFF"/>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2">
    <w:name w:val="xl92"/>
    <w:basedOn w:val="Normal"/>
    <w:rsid w:val="000B4AD8"/>
    <w:pPr>
      <w:pBdr>
        <w:top w:val="single" w:sz="4" w:space="0" w:color="FFFFFF"/>
        <w:bottom w:val="single" w:sz="12" w:space="0" w:color="auto"/>
        <w:right w:val="single" w:sz="4" w:space="0" w:color="FFFFFF"/>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paragraph" w:customStyle="1" w:styleId="xl93">
    <w:name w:val="xl93"/>
    <w:basedOn w:val="Normal"/>
    <w:rsid w:val="000B4AD8"/>
    <w:pPr>
      <w:pBdr>
        <w:top w:val="single" w:sz="12" w:space="0" w:color="auto"/>
        <w:left w:val="single" w:sz="4" w:space="0" w:color="FFFFFF"/>
        <w:bottom w:val="single" w:sz="12" w:space="0" w:color="auto"/>
      </w:pBdr>
      <w:tabs>
        <w:tab w:val="clear" w:pos="3068"/>
      </w:tabs>
      <w:spacing w:before="100" w:beforeAutospacing="1" w:after="100" w:afterAutospacing="1" w:line="240" w:lineRule="auto"/>
      <w:ind w:firstLine="0"/>
      <w:textAlignment w:val="top"/>
    </w:pPr>
    <w:rPr>
      <w:rFonts w:eastAsia="Times New Roman" w:cs="Times New Roman"/>
      <w:sz w:val="16"/>
      <w:szCs w:val="16"/>
      <w:shd w:val="clear" w:color="auto" w:fill="auto"/>
      <w:lang w:val="en-IN" w:eastAsia="en-IN"/>
    </w:rPr>
  </w:style>
  <w:style w:type="character" w:styleId="UnresolvedMention">
    <w:name w:val="Unresolved Mention"/>
    <w:basedOn w:val="DefaultParagraphFont"/>
    <w:uiPriority w:val="99"/>
    <w:semiHidden/>
    <w:unhideWhenUsed/>
    <w:rsid w:val="000B4AD8"/>
    <w:rPr>
      <w:color w:val="605E5C"/>
      <w:shd w:val="clear" w:color="auto" w:fill="E1DFDD"/>
    </w:rPr>
  </w:style>
  <w:style w:type="character" w:styleId="PlaceholderText">
    <w:name w:val="Placeholder Text"/>
    <w:basedOn w:val="DefaultParagraphFont"/>
    <w:uiPriority w:val="99"/>
    <w:semiHidden/>
    <w:rsid w:val="000B4AD8"/>
    <w:rPr>
      <w:color w:val="808080"/>
    </w:rPr>
  </w:style>
  <w:style w:type="paragraph" w:styleId="BlockText">
    <w:name w:val="Block Text"/>
    <w:basedOn w:val="Normal"/>
    <w:uiPriority w:val="99"/>
    <w:semiHidden/>
    <w:unhideWhenUsed/>
    <w:rsid w:val="000B4AD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cstheme="minorBidi"/>
      <w:i/>
      <w:iCs/>
      <w:color w:val="4472C4" w:themeColor="accent1"/>
    </w:rPr>
  </w:style>
  <w:style w:type="paragraph" w:styleId="EnvelopeAddress">
    <w:name w:val="envelope address"/>
    <w:basedOn w:val="Normal"/>
    <w:uiPriority w:val="99"/>
    <w:semiHidden/>
    <w:unhideWhenUsed/>
    <w:rsid w:val="000B4AD8"/>
    <w:pPr>
      <w:framePr w:w="7920" w:h="1980" w:hRule="exact" w:hSpace="180" w:wrap="auto" w:hAnchor="page" w:xAlign="center" w:yAlign="bottom"/>
      <w:spacing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0B4AD8"/>
    <w:pPr>
      <w:spacing w:line="240" w:lineRule="auto"/>
    </w:pPr>
    <w:rPr>
      <w:rFonts w:asciiTheme="majorHAnsi" w:eastAsiaTheme="majorEastAsia" w:hAnsiTheme="majorHAnsi" w:cstheme="majorBidi"/>
      <w:sz w:val="20"/>
      <w:szCs w:val="20"/>
    </w:rPr>
  </w:style>
  <w:style w:type="table" w:styleId="TableGridLight">
    <w:name w:val="Grid Table Light"/>
    <w:basedOn w:val="TableNormal"/>
    <w:uiPriority w:val="40"/>
    <w:rsid w:val="000B4AD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1">
    <w:name w:val="Heading 6 Char1"/>
    <w:basedOn w:val="DefaultParagraphFont"/>
    <w:uiPriority w:val="9"/>
    <w:semiHidden/>
    <w:rsid w:val="000B4AD8"/>
    <w:rPr>
      <w:rFonts w:asciiTheme="majorHAnsi" w:eastAsiaTheme="majorEastAsia" w:hAnsiTheme="majorHAnsi" w:cstheme="majorBidi"/>
      <w:color w:val="1F3763" w:themeColor="accent1" w:themeShade="7F"/>
      <w:szCs w:val="21"/>
    </w:rPr>
  </w:style>
  <w:style w:type="character" w:customStyle="1" w:styleId="Heading7Char1">
    <w:name w:val="Heading 7 Char1"/>
    <w:basedOn w:val="DefaultParagraphFont"/>
    <w:uiPriority w:val="9"/>
    <w:semiHidden/>
    <w:rsid w:val="000B4AD8"/>
    <w:rPr>
      <w:rFonts w:asciiTheme="majorHAnsi" w:eastAsiaTheme="majorEastAsia" w:hAnsiTheme="majorHAnsi" w:cstheme="majorBidi"/>
      <w:i/>
      <w:iCs/>
      <w:color w:val="1F3763" w:themeColor="accent1" w:themeShade="7F"/>
      <w:szCs w:val="21"/>
    </w:rPr>
  </w:style>
  <w:style w:type="character" w:customStyle="1" w:styleId="Heading8Char1">
    <w:name w:val="Heading 8 Char1"/>
    <w:basedOn w:val="DefaultParagraphFont"/>
    <w:uiPriority w:val="9"/>
    <w:semiHidden/>
    <w:rsid w:val="000B4AD8"/>
    <w:rPr>
      <w:rFonts w:asciiTheme="majorHAnsi" w:eastAsiaTheme="majorEastAsia" w:hAnsiTheme="majorHAnsi" w:cstheme="majorBidi"/>
      <w:color w:val="272727" w:themeColor="text1" w:themeTint="D8"/>
      <w:sz w:val="21"/>
      <w:szCs w:val="21"/>
    </w:rPr>
  </w:style>
  <w:style w:type="character" w:customStyle="1" w:styleId="Heading9Char1">
    <w:name w:val="Heading 9 Char1"/>
    <w:basedOn w:val="DefaultParagraphFont"/>
    <w:uiPriority w:val="9"/>
    <w:semiHidden/>
    <w:rsid w:val="000B4AD8"/>
    <w:rPr>
      <w:rFonts w:asciiTheme="majorHAnsi" w:eastAsiaTheme="majorEastAsia" w:hAnsiTheme="majorHAnsi" w:cstheme="majorBidi"/>
      <w:i/>
      <w:iCs/>
      <w:color w:val="272727" w:themeColor="text1" w:themeTint="D8"/>
      <w:sz w:val="21"/>
      <w:szCs w:val="21"/>
    </w:rPr>
  </w:style>
  <w:style w:type="paragraph" w:styleId="IntenseQuote">
    <w:name w:val="Intense Quote"/>
    <w:basedOn w:val="Normal"/>
    <w:next w:val="Normal"/>
    <w:link w:val="IntenseQuoteChar"/>
    <w:uiPriority w:val="30"/>
    <w:rsid w:val="000B4AD8"/>
    <w:pPr>
      <w:pBdr>
        <w:top w:val="single" w:sz="4" w:space="10" w:color="4472C4" w:themeColor="accent1"/>
        <w:bottom w:val="single" w:sz="4" w:space="10" w:color="4472C4" w:themeColor="accent1"/>
      </w:pBdr>
      <w:spacing w:before="360" w:after="360"/>
      <w:ind w:left="864" w:right="864"/>
      <w:jc w:val="center"/>
    </w:pPr>
    <w:rPr>
      <w:rFonts w:asciiTheme="minorHAnsi" w:hAnsiTheme="minorHAnsi" w:cstheme="minorBidi"/>
      <w:i/>
      <w:iCs/>
      <w:color w:val="404040"/>
      <w:kern w:val="24"/>
      <w:szCs w:val="22"/>
    </w:rPr>
  </w:style>
  <w:style w:type="character" w:customStyle="1" w:styleId="IntenseQuoteChar1">
    <w:name w:val="Intense Quote Char1"/>
    <w:basedOn w:val="DefaultParagraphFont"/>
    <w:uiPriority w:val="30"/>
    <w:rsid w:val="000B4AD8"/>
    <w:rPr>
      <w:rFonts w:ascii="Calibri" w:hAnsi="Calibri" w:cs="Arial"/>
      <w:i/>
      <w:iCs/>
      <w:color w:val="4472C4" w:themeColor="accent1"/>
      <w:szCs w:val="21"/>
    </w:rPr>
  </w:style>
  <w:style w:type="paragraph" w:styleId="MessageHeader">
    <w:name w:val="Message Header"/>
    <w:basedOn w:val="Normal"/>
    <w:link w:val="MessageHeaderChar1"/>
    <w:uiPriority w:val="99"/>
    <w:semiHidden/>
    <w:unhideWhenUsed/>
    <w:rsid w:val="000B4AD8"/>
    <w:pPr>
      <w:pBdr>
        <w:top w:val="single" w:sz="6" w:space="1" w:color="auto"/>
        <w:left w:val="single" w:sz="6" w:space="1" w:color="auto"/>
        <w:bottom w:val="single" w:sz="6" w:space="1" w:color="auto"/>
        <w:right w:val="single" w:sz="6" w:space="1" w:color="auto"/>
      </w:pBdr>
      <w:shd w:val="pct20" w:color="auto" w:fill="auto"/>
      <w:spacing w:line="240" w:lineRule="auto"/>
      <w:ind w:left="1080" w:hanging="1080"/>
    </w:pPr>
    <w:rPr>
      <w:rFonts w:asciiTheme="majorHAnsi" w:eastAsiaTheme="majorEastAsia" w:hAnsiTheme="majorHAnsi" w:cstheme="majorBidi"/>
      <w:szCs w:val="24"/>
    </w:rPr>
  </w:style>
  <w:style w:type="character" w:customStyle="1" w:styleId="MessageHeaderChar1">
    <w:name w:val="Message Header Char1"/>
    <w:basedOn w:val="DefaultParagraphFont"/>
    <w:link w:val="MessageHeader"/>
    <w:uiPriority w:val="99"/>
    <w:semiHidden/>
    <w:rsid w:val="000B4AD8"/>
    <w:rPr>
      <w:rFonts w:asciiTheme="majorHAnsi" w:eastAsiaTheme="majorEastAsia" w:hAnsiTheme="majorHAnsi" w:cstheme="majorBidi"/>
      <w:sz w:val="24"/>
      <w:szCs w:val="24"/>
      <w:shd w:val="pct20" w:color="auto" w:fill="auto"/>
    </w:rPr>
  </w:style>
  <w:style w:type="table" w:styleId="PlainTable1">
    <w:name w:val="Plain Table 1"/>
    <w:basedOn w:val="TableNormal"/>
    <w:uiPriority w:val="41"/>
    <w:rsid w:val="000B4AD8"/>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IntenseEmphasis">
    <w:name w:val="Intense Emphasis"/>
    <w:basedOn w:val="DefaultParagraphFont"/>
    <w:uiPriority w:val="21"/>
    <w:qFormat/>
    <w:rsid w:val="000B4AD8"/>
    <w:rPr>
      <w:i/>
      <w:iCs/>
      <w:color w:val="4472C4" w:themeColor="accent1"/>
    </w:rPr>
  </w:style>
  <w:style w:type="character" w:styleId="IntenseReference">
    <w:name w:val="Intense Reference"/>
    <w:basedOn w:val="DefaultParagraphFont"/>
    <w:uiPriority w:val="32"/>
    <w:qFormat/>
    <w:rsid w:val="000B4AD8"/>
    <w:rPr>
      <w:b/>
      <w:bCs/>
      <w:smallCaps/>
      <w:color w:val="4472C4" w:themeColor="accent1"/>
      <w:spacing w:val="5"/>
    </w:rPr>
  </w:style>
  <w:style w:type="paragraph" w:customStyle="1" w:styleId="EndNoteBibliographyTitle">
    <w:name w:val="EndNote Bibliography Title"/>
    <w:basedOn w:val="Normal"/>
    <w:link w:val="EndNoteBibliographyTitleChar"/>
    <w:rsid w:val="007C2AFE"/>
    <w:pPr>
      <w:jc w:val="center"/>
    </w:pPr>
    <w:rPr>
      <w:rFonts w:cs="Times New Roman"/>
    </w:rPr>
  </w:style>
  <w:style w:type="character" w:customStyle="1" w:styleId="EndNoteBibliographyTitleChar">
    <w:name w:val="EndNote Bibliography Title Char"/>
    <w:basedOn w:val="DefaultParagraphFont"/>
    <w:link w:val="EndNoteBibliographyTitle"/>
    <w:rsid w:val="007C2AFE"/>
    <w:rPr>
      <w:rFonts w:ascii="Times New Roman" w:hAnsi="Times New Roman" w:cs="Times New Roman"/>
      <w:sz w:val="24"/>
      <w:szCs w:val="21"/>
    </w:rPr>
  </w:style>
  <w:style w:type="paragraph" w:customStyle="1" w:styleId="EndNoteBibliography">
    <w:name w:val="EndNote Bibliography"/>
    <w:basedOn w:val="Normal"/>
    <w:link w:val="EndNoteBibliographyChar"/>
    <w:rsid w:val="007C2AFE"/>
    <w:pPr>
      <w:spacing w:line="240" w:lineRule="auto"/>
    </w:pPr>
    <w:rPr>
      <w:rFonts w:cs="Times New Roman"/>
    </w:rPr>
  </w:style>
  <w:style w:type="character" w:customStyle="1" w:styleId="EndNoteBibliographyChar">
    <w:name w:val="EndNote Bibliography Char"/>
    <w:basedOn w:val="DefaultParagraphFont"/>
    <w:link w:val="EndNoteBibliography"/>
    <w:rsid w:val="007C2AFE"/>
    <w:rPr>
      <w:rFonts w:ascii="Times New Roman" w:hAnsi="Times New Roman" w:cs="Times New Roman"/>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874146">
      <w:bodyDiv w:val="1"/>
      <w:marLeft w:val="0"/>
      <w:marRight w:val="0"/>
      <w:marTop w:val="0"/>
      <w:marBottom w:val="0"/>
      <w:divBdr>
        <w:top w:val="none" w:sz="0" w:space="0" w:color="auto"/>
        <w:left w:val="none" w:sz="0" w:space="0" w:color="auto"/>
        <w:bottom w:val="none" w:sz="0" w:space="0" w:color="auto"/>
        <w:right w:val="none" w:sz="0" w:space="0" w:color="auto"/>
      </w:divBdr>
      <w:divsChild>
        <w:div w:id="1704477439">
          <w:marLeft w:val="0"/>
          <w:marRight w:val="0"/>
          <w:marTop w:val="360"/>
          <w:marBottom w:val="0"/>
          <w:divBdr>
            <w:top w:val="none" w:sz="0" w:space="0" w:color="auto"/>
            <w:left w:val="none" w:sz="0" w:space="0" w:color="auto"/>
            <w:bottom w:val="none" w:sz="0" w:space="0" w:color="auto"/>
            <w:right w:val="none" w:sz="0" w:space="0" w:color="auto"/>
          </w:divBdr>
        </w:div>
        <w:div w:id="1133645130">
          <w:marLeft w:val="0"/>
          <w:marRight w:val="0"/>
          <w:marTop w:val="360"/>
          <w:marBottom w:val="0"/>
          <w:divBdr>
            <w:top w:val="none" w:sz="0" w:space="0" w:color="auto"/>
            <w:left w:val="none" w:sz="0" w:space="0" w:color="auto"/>
            <w:bottom w:val="none" w:sz="0" w:space="0" w:color="auto"/>
            <w:right w:val="none" w:sz="0" w:space="0" w:color="auto"/>
          </w:divBdr>
        </w:div>
        <w:div w:id="1786077246">
          <w:marLeft w:val="0"/>
          <w:marRight w:val="0"/>
          <w:marTop w:val="360"/>
          <w:marBottom w:val="0"/>
          <w:divBdr>
            <w:top w:val="none" w:sz="0" w:space="0" w:color="auto"/>
            <w:left w:val="none" w:sz="0" w:space="0" w:color="auto"/>
            <w:bottom w:val="none" w:sz="0" w:space="0" w:color="auto"/>
            <w:right w:val="none" w:sz="0" w:space="0" w:color="auto"/>
          </w:divBdr>
        </w:div>
        <w:div w:id="1597637402">
          <w:marLeft w:val="0"/>
          <w:marRight w:val="0"/>
          <w:marTop w:val="360"/>
          <w:marBottom w:val="0"/>
          <w:divBdr>
            <w:top w:val="none" w:sz="0" w:space="0" w:color="auto"/>
            <w:left w:val="none" w:sz="0" w:space="0" w:color="auto"/>
            <w:bottom w:val="none" w:sz="0" w:space="0" w:color="auto"/>
            <w:right w:val="none" w:sz="0" w:space="0" w:color="auto"/>
          </w:divBdr>
        </w:div>
      </w:divsChild>
    </w:div>
    <w:div w:id="127826384">
      <w:bodyDiv w:val="1"/>
      <w:marLeft w:val="0"/>
      <w:marRight w:val="0"/>
      <w:marTop w:val="0"/>
      <w:marBottom w:val="0"/>
      <w:divBdr>
        <w:top w:val="none" w:sz="0" w:space="0" w:color="auto"/>
        <w:left w:val="none" w:sz="0" w:space="0" w:color="auto"/>
        <w:bottom w:val="none" w:sz="0" w:space="0" w:color="auto"/>
        <w:right w:val="none" w:sz="0" w:space="0" w:color="auto"/>
      </w:divBdr>
      <w:divsChild>
        <w:div w:id="577374035">
          <w:marLeft w:val="0"/>
          <w:marRight w:val="0"/>
          <w:marTop w:val="360"/>
          <w:marBottom w:val="0"/>
          <w:divBdr>
            <w:top w:val="none" w:sz="0" w:space="0" w:color="auto"/>
            <w:left w:val="none" w:sz="0" w:space="0" w:color="auto"/>
            <w:bottom w:val="none" w:sz="0" w:space="0" w:color="auto"/>
            <w:right w:val="none" w:sz="0" w:space="0" w:color="auto"/>
          </w:divBdr>
        </w:div>
        <w:div w:id="21444358">
          <w:marLeft w:val="0"/>
          <w:marRight w:val="0"/>
          <w:marTop w:val="360"/>
          <w:marBottom w:val="0"/>
          <w:divBdr>
            <w:top w:val="none" w:sz="0" w:space="0" w:color="auto"/>
            <w:left w:val="none" w:sz="0" w:space="0" w:color="auto"/>
            <w:bottom w:val="none" w:sz="0" w:space="0" w:color="auto"/>
            <w:right w:val="none" w:sz="0" w:space="0" w:color="auto"/>
          </w:divBdr>
        </w:div>
      </w:divsChild>
    </w:div>
    <w:div w:id="142283541">
      <w:bodyDiv w:val="1"/>
      <w:marLeft w:val="0"/>
      <w:marRight w:val="0"/>
      <w:marTop w:val="0"/>
      <w:marBottom w:val="0"/>
      <w:divBdr>
        <w:top w:val="none" w:sz="0" w:space="0" w:color="auto"/>
        <w:left w:val="none" w:sz="0" w:space="0" w:color="auto"/>
        <w:bottom w:val="none" w:sz="0" w:space="0" w:color="auto"/>
        <w:right w:val="none" w:sz="0" w:space="0" w:color="auto"/>
      </w:divBdr>
      <w:divsChild>
        <w:div w:id="1953659187">
          <w:marLeft w:val="0"/>
          <w:marRight w:val="0"/>
          <w:marTop w:val="360"/>
          <w:marBottom w:val="0"/>
          <w:divBdr>
            <w:top w:val="none" w:sz="0" w:space="0" w:color="auto"/>
            <w:left w:val="none" w:sz="0" w:space="0" w:color="auto"/>
            <w:bottom w:val="none" w:sz="0" w:space="0" w:color="auto"/>
            <w:right w:val="none" w:sz="0" w:space="0" w:color="auto"/>
          </w:divBdr>
        </w:div>
        <w:div w:id="943270752">
          <w:marLeft w:val="0"/>
          <w:marRight w:val="0"/>
          <w:marTop w:val="360"/>
          <w:marBottom w:val="0"/>
          <w:divBdr>
            <w:top w:val="none" w:sz="0" w:space="0" w:color="auto"/>
            <w:left w:val="none" w:sz="0" w:space="0" w:color="auto"/>
            <w:bottom w:val="none" w:sz="0" w:space="0" w:color="auto"/>
            <w:right w:val="none" w:sz="0" w:space="0" w:color="auto"/>
          </w:divBdr>
        </w:div>
        <w:div w:id="296841881">
          <w:marLeft w:val="0"/>
          <w:marRight w:val="0"/>
          <w:marTop w:val="360"/>
          <w:marBottom w:val="0"/>
          <w:divBdr>
            <w:top w:val="none" w:sz="0" w:space="0" w:color="auto"/>
            <w:left w:val="none" w:sz="0" w:space="0" w:color="auto"/>
            <w:bottom w:val="none" w:sz="0" w:space="0" w:color="auto"/>
            <w:right w:val="none" w:sz="0" w:space="0" w:color="auto"/>
          </w:divBdr>
        </w:div>
      </w:divsChild>
    </w:div>
    <w:div w:id="156966567">
      <w:bodyDiv w:val="1"/>
      <w:marLeft w:val="0"/>
      <w:marRight w:val="0"/>
      <w:marTop w:val="0"/>
      <w:marBottom w:val="0"/>
      <w:divBdr>
        <w:top w:val="none" w:sz="0" w:space="0" w:color="auto"/>
        <w:left w:val="none" w:sz="0" w:space="0" w:color="auto"/>
        <w:bottom w:val="none" w:sz="0" w:space="0" w:color="auto"/>
        <w:right w:val="none" w:sz="0" w:space="0" w:color="auto"/>
      </w:divBdr>
    </w:div>
    <w:div w:id="199978783">
      <w:bodyDiv w:val="1"/>
      <w:marLeft w:val="0"/>
      <w:marRight w:val="0"/>
      <w:marTop w:val="0"/>
      <w:marBottom w:val="0"/>
      <w:divBdr>
        <w:top w:val="none" w:sz="0" w:space="0" w:color="auto"/>
        <w:left w:val="none" w:sz="0" w:space="0" w:color="auto"/>
        <w:bottom w:val="none" w:sz="0" w:space="0" w:color="auto"/>
        <w:right w:val="none" w:sz="0" w:space="0" w:color="auto"/>
      </w:divBdr>
    </w:div>
    <w:div w:id="249118016">
      <w:bodyDiv w:val="1"/>
      <w:marLeft w:val="0"/>
      <w:marRight w:val="0"/>
      <w:marTop w:val="0"/>
      <w:marBottom w:val="0"/>
      <w:divBdr>
        <w:top w:val="none" w:sz="0" w:space="0" w:color="auto"/>
        <w:left w:val="none" w:sz="0" w:space="0" w:color="auto"/>
        <w:bottom w:val="none" w:sz="0" w:space="0" w:color="auto"/>
        <w:right w:val="none" w:sz="0" w:space="0" w:color="auto"/>
      </w:divBdr>
      <w:divsChild>
        <w:div w:id="319312063">
          <w:marLeft w:val="0"/>
          <w:marRight w:val="0"/>
          <w:marTop w:val="360"/>
          <w:marBottom w:val="0"/>
          <w:divBdr>
            <w:top w:val="none" w:sz="0" w:space="0" w:color="auto"/>
            <w:left w:val="none" w:sz="0" w:space="0" w:color="auto"/>
            <w:bottom w:val="none" w:sz="0" w:space="0" w:color="auto"/>
            <w:right w:val="none" w:sz="0" w:space="0" w:color="auto"/>
          </w:divBdr>
        </w:div>
        <w:div w:id="1228960553">
          <w:marLeft w:val="0"/>
          <w:marRight w:val="0"/>
          <w:marTop w:val="360"/>
          <w:marBottom w:val="0"/>
          <w:divBdr>
            <w:top w:val="none" w:sz="0" w:space="0" w:color="auto"/>
            <w:left w:val="none" w:sz="0" w:space="0" w:color="auto"/>
            <w:bottom w:val="none" w:sz="0" w:space="0" w:color="auto"/>
            <w:right w:val="none" w:sz="0" w:space="0" w:color="auto"/>
          </w:divBdr>
        </w:div>
        <w:div w:id="356152455">
          <w:marLeft w:val="0"/>
          <w:marRight w:val="0"/>
          <w:marTop w:val="360"/>
          <w:marBottom w:val="0"/>
          <w:divBdr>
            <w:top w:val="none" w:sz="0" w:space="0" w:color="auto"/>
            <w:left w:val="none" w:sz="0" w:space="0" w:color="auto"/>
            <w:bottom w:val="none" w:sz="0" w:space="0" w:color="auto"/>
            <w:right w:val="none" w:sz="0" w:space="0" w:color="auto"/>
          </w:divBdr>
        </w:div>
      </w:divsChild>
    </w:div>
    <w:div w:id="308100496">
      <w:bodyDiv w:val="1"/>
      <w:marLeft w:val="0"/>
      <w:marRight w:val="0"/>
      <w:marTop w:val="0"/>
      <w:marBottom w:val="0"/>
      <w:divBdr>
        <w:top w:val="none" w:sz="0" w:space="0" w:color="auto"/>
        <w:left w:val="none" w:sz="0" w:space="0" w:color="auto"/>
        <w:bottom w:val="none" w:sz="0" w:space="0" w:color="auto"/>
        <w:right w:val="none" w:sz="0" w:space="0" w:color="auto"/>
      </w:divBdr>
      <w:divsChild>
        <w:div w:id="902182426">
          <w:marLeft w:val="0"/>
          <w:marRight w:val="0"/>
          <w:marTop w:val="360"/>
          <w:marBottom w:val="0"/>
          <w:divBdr>
            <w:top w:val="none" w:sz="0" w:space="0" w:color="auto"/>
            <w:left w:val="none" w:sz="0" w:space="0" w:color="auto"/>
            <w:bottom w:val="none" w:sz="0" w:space="0" w:color="auto"/>
            <w:right w:val="none" w:sz="0" w:space="0" w:color="auto"/>
          </w:divBdr>
        </w:div>
        <w:div w:id="361905220">
          <w:marLeft w:val="0"/>
          <w:marRight w:val="0"/>
          <w:marTop w:val="360"/>
          <w:marBottom w:val="0"/>
          <w:divBdr>
            <w:top w:val="none" w:sz="0" w:space="0" w:color="auto"/>
            <w:left w:val="none" w:sz="0" w:space="0" w:color="auto"/>
            <w:bottom w:val="none" w:sz="0" w:space="0" w:color="auto"/>
            <w:right w:val="none" w:sz="0" w:space="0" w:color="auto"/>
          </w:divBdr>
        </w:div>
      </w:divsChild>
    </w:div>
    <w:div w:id="310445846">
      <w:bodyDiv w:val="1"/>
      <w:marLeft w:val="0"/>
      <w:marRight w:val="0"/>
      <w:marTop w:val="0"/>
      <w:marBottom w:val="0"/>
      <w:divBdr>
        <w:top w:val="none" w:sz="0" w:space="0" w:color="auto"/>
        <w:left w:val="none" w:sz="0" w:space="0" w:color="auto"/>
        <w:bottom w:val="none" w:sz="0" w:space="0" w:color="auto"/>
        <w:right w:val="none" w:sz="0" w:space="0" w:color="auto"/>
      </w:divBdr>
    </w:div>
    <w:div w:id="431778561">
      <w:bodyDiv w:val="1"/>
      <w:marLeft w:val="0"/>
      <w:marRight w:val="0"/>
      <w:marTop w:val="0"/>
      <w:marBottom w:val="0"/>
      <w:divBdr>
        <w:top w:val="none" w:sz="0" w:space="0" w:color="auto"/>
        <w:left w:val="none" w:sz="0" w:space="0" w:color="auto"/>
        <w:bottom w:val="none" w:sz="0" w:space="0" w:color="auto"/>
        <w:right w:val="none" w:sz="0" w:space="0" w:color="auto"/>
      </w:divBdr>
      <w:divsChild>
        <w:div w:id="2083408065">
          <w:marLeft w:val="0"/>
          <w:marRight w:val="0"/>
          <w:marTop w:val="360"/>
          <w:marBottom w:val="0"/>
          <w:divBdr>
            <w:top w:val="none" w:sz="0" w:space="0" w:color="auto"/>
            <w:left w:val="none" w:sz="0" w:space="0" w:color="auto"/>
            <w:bottom w:val="none" w:sz="0" w:space="0" w:color="auto"/>
            <w:right w:val="none" w:sz="0" w:space="0" w:color="auto"/>
          </w:divBdr>
        </w:div>
        <w:div w:id="885986380">
          <w:marLeft w:val="0"/>
          <w:marRight w:val="0"/>
          <w:marTop w:val="360"/>
          <w:marBottom w:val="0"/>
          <w:divBdr>
            <w:top w:val="none" w:sz="0" w:space="0" w:color="auto"/>
            <w:left w:val="none" w:sz="0" w:space="0" w:color="auto"/>
            <w:bottom w:val="none" w:sz="0" w:space="0" w:color="auto"/>
            <w:right w:val="none" w:sz="0" w:space="0" w:color="auto"/>
          </w:divBdr>
        </w:div>
        <w:div w:id="1168326218">
          <w:marLeft w:val="0"/>
          <w:marRight w:val="0"/>
          <w:marTop w:val="360"/>
          <w:marBottom w:val="0"/>
          <w:divBdr>
            <w:top w:val="none" w:sz="0" w:space="0" w:color="auto"/>
            <w:left w:val="none" w:sz="0" w:space="0" w:color="auto"/>
            <w:bottom w:val="none" w:sz="0" w:space="0" w:color="auto"/>
            <w:right w:val="none" w:sz="0" w:space="0" w:color="auto"/>
          </w:divBdr>
        </w:div>
        <w:div w:id="770275775">
          <w:marLeft w:val="0"/>
          <w:marRight w:val="0"/>
          <w:marTop w:val="360"/>
          <w:marBottom w:val="0"/>
          <w:divBdr>
            <w:top w:val="none" w:sz="0" w:space="0" w:color="auto"/>
            <w:left w:val="none" w:sz="0" w:space="0" w:color="auto"/>
            <w:bottom w:val="none" w:sz="0" w:space="0" w:color="auto"/>
            <w:right w:val="none" w:sz="0" w:space="0" w:color="auto"/>
          </w:divBdr>
        </w:div>
        <w:div w:id="827870496">
          <w:marLeft w:val="0"/>
          <w:marRight w:val="0"/>
          <w:marTop w:val="360"/>
          <w:marBottom w:val="0"/>
          <w:divBdr>
            <w:top w:val="none" w:sz="0" w:space="0" w:color="auto"/>
            <w:left w:val="none" w:sz="0" w:space="0" w:color="auto"/>
            <w:bottom w:val="none" w:sz="0" w:space="0" w:color="auto"/>
            <w:right w:val="none" w:sz="0" w:space="0" w:color="auto"/>
          </w:divBdr>
        </w:div>
        <w:div w:id="1887133233">
          <w:marLeft w:val="0"/>
          <w:marRight w:val="0"/>
          <w:marTop w:val="360"/>
          <w:marBottom w:val="0"/>
          <w:divBdr>
            <w:top w:val="none" w:sz="0" w:space="0" w:color="auto"/>
            <w:left w:val="none" w:sz="0" w:space="0" w:color="auto"/>
            <w:bottom w:val="none" w:sz="0" w:space="0" w:color="auto"/>
            <w:right w:val="none" w:sz="0" w:space="0" w:color="auto"/>
          </w:divBdr>
        </w:div>
        <w:div w:id="652298196">
          <w:marLeft w:val="0"/>
          <w:marRight w:val="0"/>
          <w:marTop w:val="360"/>
          <w:marBottom w:val="0"/>
          <w:divBdr>
            <w:top w:val="none" w:sz="0" w:space="0" w:color="auto"/>
            <w:left w:val="none" w:sz="0" w:space="0" w:color="auto"/>
            <w:bottom w:val="none" w:sz="0" w:space="0" w:color="auto"/>
            <w:right w:val="none" w:sz="0" w:space="0" w:color="auto"/>
          </w:divBdr>
        </w:div>
        <w:div w:id="759372997">
          <w:marLeft w:val="0"/>
          <w:marRight w:val="0"/>
          <w:marTop w:val="360"/>
          <w:marBottom w:val="0"/>
          <w:divBdr>
            <w:top w:val="none" w:sz="0" w:space="0" w:color="auto"/>
            <w:left w:val="none" w:sz="0" w:space="0" w:color="auto"/>
            <w:bottom w:val="none" w:sz="0" w:space="0" w:color="auto"/>
            <w:right w:val="none" w:sz="0" w:space="0" w:color="auto"/>
          </w:divBdr>
        </w:div>
        <w:div w:id="794249839">
          <w:marLeft w:val="0"/>
          <w:marRight w:val="0"/>
          <w:marTop w:val="360"/>
          <w:marBottom w:val="0"/>
          <w:divBdr>
            <w:top w:val="none" w:sz="0" w:space="0" w:color="auto"/>
            <w:left w:val="none" w:sz="0" w:space="0" w:color="auto"/>
            <w:bottom w:val="none" w:sz="0" w:space="0" w:color="auto"/>
            <w:right w:val="none" w:sz="0" w:space="0" w:color="auto"/>
          </w:divBdr>
        </w:div>
      </w:divsChild>
    </w:div>
    <w:div w:id="550045126">
      <w:bodyDiv w:val="1"/>
      <w:marLeft w:val="0"/>
      <w:marRight w:val="0"/>
      <w:marTop w:val="0"/>
      <w:marBottom w:val="0"/>
      <w:divBdr>
        <w:top w:val="none" w:sz="0" w:space="0" w:color="auto"/>
        <w:left w:val="none" w:sz="0" w:space="0" w:color="auto"/>
        <w:bottom w:val="none" w:sz="0" w:space="0" w:color="auto"/>
        <w:right w:val="none" w:sz="0" w:space="0" w:color="auto"/>
      </w:divBdr>
      <w:divsChild>
        <w:div w:id="1456559178">
          <w:marLeft w:val="0"/>
          <w:marRight w:val="0"/>
          <w:marTop w:val="360"/>
          <w:marBottom w:val="0"/>
          <w:divBdr>
            <w:top w:val="none" w:sz="0" w:space="0" w:color="auto"/>
            <w:left w:val="none" w:sz="0" w:space="0" w:color="auto"/>
            <w:bottom w:val="none" w:sz="0" w:space="0" w:color="auto"/>
            <w:right w:val="none" w:sz="0" w:space="0" w:color="auto"/>
          </w:divBdr>
        </w:div>
        <w:div w:id="806166369">
          <w:marLeft w:val="0"/>
          <w:marRight w:val="0"/>
          <w:marTop w:val="360"/>
          <w:marBottom w:val="0"/>
          <w:divBdr>
            <w:top w:val="none" w:sz="0" w:space="0" w:color="auto"/>
            <w:left w:val="none" w:sz="0" w:space="0" w:color="auto"/>
            <w:bottom w:val="none" w:sz="0" w:space="0" w:color="auto"/>
            <w:right w:val="none" w:sz="0" w:space="0" w:color="auto"/>
          </w:divBdr>
        </w:div>
        <w:div w:id="1539704481">
          <w:marLeft w:val="0"/>
          <w:marRight w:val="0"/>
          <w:marTop w:val="360"/>
          <w:marBottom w:val="0"/>
          <w:divBdr>
            <w:top w:val="none" w:sz="0" w:space="0" w:color="auto"/>
            <w:left w:val="none" w:sz="0" w:space="0" w:color="auto"/>
            <w:bottom w:val="none" w:sz="0" w:space="0" w:color="auto"/>
            <w:right w:val="none" w:sz="0" w:space="0" w:color="auto"/>
          </w:divBdr>
        </w:div>
        <w:div w:id="1550726192">
          <w:marLeft w:val="0"/>
          <w:marRight w:val="0"/>
          <w:marTop w:val="360"/>
          <w:marBottom w:val="0"/>
          <w:divBdr>
            <w:top w:val="none" w:sz="0" w:space="0" w:color="auto"/>
            <w:left w:val="none" w:sz="0" w:space="0" w:color="auto"/>
            <w:bottom w:val="none" w:sz="0" w:space="0" w:color="auto"/>
            <w:right w:val="none" w:sz="0" w:space="0" w:color="auto"/>
          </w:divBdr>
        </w:div>
      </w:divsChild>
    </w:div>
    <w:div w:id="719019201">
      <w:bodyDiv w:val="1"/>
      <w:marLeft w:val="0"/>
      <w:marRight w:val="0"/>
      <w:marTop w:val="0"/>
      <w:marBottom w:val="0"/>
      <w:divBdr>
        <w:top w:val="none" w:sz="0" w:space="0" w:color="auto"/>
        <w:left w:val="none" w:sz="0" w:space="0" w:color="auto"/>
        <w:bottom w:val="none" w:sz="0" w:space="0" w:color="auto"/>
        <w:right w:val="none" w:sz="0" w:space="0" w:color="auto"/>
      </w:divBdr>
    </w:div>
    <w:div w:id="869491993">
      <w:bodyDiv w:val="1"/>
      <w:marLeft w:val="0"/>
      <w:marRight w:val="0"/>
      <w:marTop w:val="0"/>
      <w:marBottom w:val="0"/>
      <w:divBdr>
        <w:top w:val="none" w:sz="0" w:space="0" w:color="auto"/>
        <w:left w:val="none" w:sz="0" w:space="0" w:color="auto"/>
        <w:bottom w:val="none" w:sz="0" w:space="0" w:color="auto"/>
        <w:right w:val="none" w:sz="0" w:space="0" w:color="auto"/>
      </w:divBdr>
      <w:divsChild>
        <w:div w:id="1889412254">
          <w:marLeft w:val="0"/>
          <w:marRight w:val="0"/>
          <w:marTop w:val="360"/>
          <w:marBottom w:val="0"/>
          <w:divBdr>
            <w:top w:val="none" w:sz="0" w:space="0" w:color="auto"/>
            <w:left w:val="none" w:sz="0" w:space="0" w:color="auto"/>
            <w:bottom w:val="none" w:sz="0" w:space="0" w:color="auto"/>
            <w:right w:val="none" w:sz="0" w:space="0" w:color="auto"/>
          </w:divBdr>
        </w:div>
        <w:div w:id="1140228037">
          <w:marLeft w:val="-75"/>
          <w:marRight w:val="0"/>
          <w:marTop w:val="480"/>
          <w:marBottom w:val="360"/>
          <w:divBdr>
            <w:top w:val="none" w:sz="0" w:space="0" w:color="auto"/>
            <w:left w:val="none" w:sz="0" w:space="0" w:color="auto"/>
            <w:bottom w:val="none" w:sz="0" w:space="0" w:color="auto"/>
            <w:right w:val="none" w:sz="0" w:space="0" w:color="auto"/>
          </w:divBdr>
        </w:div>
        <w:div w:id="1264457547">
          <w:marLeft w:val="0"/>
          <w:marRight w:val="0"/>
          <w:marTop w:val="360"/>
          <w:marBottom w:val="0"/>
          <w:divBdr>
            <w:top w:val="none" w:sz="0" w:space="0" w:color="auto"/>
            <w:left w:val="none" w:sz="0" w:space="0" w:color="auto"/>
            <w:bottom w:val="none" w:sz="0" w:space="0" w:color="auto"/>
            <w:right w:val="none" w:sz="0" w:space="0" w:color="auto"/>
          </w:divBdr>
        </w:div>
        <w:div w:id="686565830">
          <w:marLeft w:val="0"/>
          <w:marRight w:val="0"/>
          <w:marTop w:val="360"/>
          <w:marBottom w:val="0"/>
          <w:divBdr>
            <w:top w:val="none" w:sz="0" w:space="0" w:color="auto"/>
            <w:left w:val="none" w:sz="0" w:space="0" w:color="auto"/>
            <w:bottom w:val="none" w:sz="0" w:space="0" w:color="auto"/>
            <w:right w:val="none" w:sz="0" w:space="0" w:color="auto"/>
          </w:divBdr>
        </w:div>
        <w:div w:id="343628107">
          <w:marLeft w:val="0"/>
          <w:marRight w:val="0"/>
          <w:marTop w:val="360"/>
          <w:marBottom w:val="0"/>
          <w:divBdr>
            <w:top w:val="none" w:sz="0" w:space="0" w:color="auto"/>
            <w:left w:val="none" w:sz="0" w:space="0" w:color="auto"/>
            <w:bottom w:val="none" w:sz="0" w:space="0" w:color="auto"/>
            <w:right w:val="none" w:sz="0" w:space="0" w:color="auto"/>
          </w:divBdr>
        </w:div>
        <w:div w:id="634874285">
          <w:marLeft w:val="0"/>
          <w:marRight w:val="0"/>
          <w:marTop w:val="360"/>
          <w:marBottom w:val="0"/>
          <w:divBdr>
            <w:top w:val="none" w:sz="0" w:space="0" w:color="auto"/>
            <w:left w:val="none" w:sz="0" w:space="0" w:color="auto"/>
            <w:bottom w:val="none" w:sz="0" w:space="0" w:color="auto"/>
            <w:right w:val="none" w:sz="0" w:space="0" w:color="auto"/>
          </w:divBdr>
        </w:div>
        <w:div w:id="1219707706">
          <w:marLeft w:val="-75"/>
          <w:marRight w:val="0"/>
          <w:marTop w:val="480"/>
          <w:marBottom w:val="360"/>
          <w:divBdr>
            <w:top w:val="none" w:sz="0" w:space="0" w:color="auto"/>
            <w:left w:val="none" w:sz="0" w:space="0" w:color="auto"/>
            <w:bottom w:val="none" w:sz="0" w:space="0" w:color="auto"/>
            <w:right w:val="none" w:sz="0" w:space="0" w:color="auto"/>
          </w:divBdr>
        </w:div>
        <w:div w:id="780954215">
          <w:marLeft w:val="0"/>
          <w:marRight w:val="0"/>
          <w:marTop w:val="360"/>
          <w:marBottom w:val="0"/>
          <w:divBdr>
            <w:top w:val="none" w:sz="0" w:space="0" w:color="auto"/>
            <w:left w:val="none" w:sz="0" w:space="0" w:color="auto"/>
            <w:bottom w:val="none" w:sz="0" w:space="0" w:color="auto"/>
            <w:right w:val="none" w:sz="0" w:space="0" w:color="auto"/>
          </w:divBdr>
        </w:div>
        <w:div w:id="260457361">
          <w:marLeft w:val="0"/>
          <w:marRight w:val="0"/>
          <w:marTop w:val="360"/>
          <w:marBottom w:val="0"/>
          <w:divBdr>
            <w:top w:val="none" w:sz="0" w:space="0" w:color="auto"/>
            <w:left w:val="none" w:sz="0" w:space="0" w:color="auto"/>
            <w:bottom w:val="none" w:sz="0" w:space="0" w:color="auto"/>
            <w:right w:val="none" w:sz="0" w:space="0" w:color="auto"/>
          </w:divBdr>
        </w:div>
        <w:div w:id="449325641">
          <w:marLeft w:val="0"/>
          <w:marRight w:val="0"/>
          <w:marTop w:val="360"/>
          <w:marBottom w:val="0"/>
          <w:divBdr>
            <w:top w:val="none" w:sz="0" w:space="0" w:color="auto"/>
            <w:left w:val="none" w:sz="0" w:space="0" w:color="auto"/>
            <w:bottom w:val="none" w:sz="0" w:space="0" w:color="auto"/>
            <w:right w:val="none" w:sz="0" w:space="0" w:color="auto"/>
          </w:divBdr>
        </w:div>
        <w:div w:id="1342974095">
          <w:marLeft w:val="0"/>
          <w:marRight w:val="0"/>
          <w:marTop w:val="360"/>
          <w:marBottom w:val="0"/>
          <w:divBdr>
            <w:top w:val="none" w:sz="0" w:space="0" w:color="auto"/>
            <w:left w:val="none" w:sz="0" w:space="0" w:color="auto"/>
            <w:bottom w:val="none" w:sz="0" w:space="0" w:color="auto"/>
            <w:right w:val="none" w:sz="0" w:space="0" w:color="auto"/>
          </w:divBdr>
        </w:div>
        <w:div w:id="121535791">
          <w:marLeft w:val="0"/>
          <w:marRight w:val="0"/>
          <w:marTop w:val="360"/>
          <w:marBottom w:val="0"/>
          <w:divBdr>
            <w:top w:val="none" w:sz="0" w:space="0" w:color="auto"/>
            <w:left w:val="none" w:sz="0" w:space="0" w:color="auto"/>
            <w:bottom w:val="none" w:sz="0" w:space="0" w:color="auto"/>
            <w:right w:val="none" w:sz="0" w:space="0" w:color="auto"/>
          </w:divBdr>
        </w:div>
      </w:divsChild>
    </w:div>
    <w:div w:id="1105997380">
      <w:bodyDiv w:val="1"/>
      <w:marLeft w:val="0"/>
      <w:marRight w:val="0"/>
      <w:marTop w:val="0"/>
      <w:marBottom w:val="0"/>
      <w:divBdr>
        <w:top w:val="none" w:sz="0" w:space="0" w:color="auto"/>
        <w:left w:val="none" w:sz="0" w:space="0" w:color="auto"/>
        <w:bottom w:val="none" w:sz="0" w:space="0" w:color="auto"/>
        <w:right w:val="none" w:sz="0" w:space="0" w:color="auto"/>
      </w:divBdr>
    </w:div>
    <w:div w:id="1109079572">
      <w:bodyDiv w:val="1"/>
      <w:marLeft w:val="0"/>
      <w:marRight w:val="0"/>
      <w:marTop w:val="0"/>
      <w:marBottom w:val="0"/>
      <w:divBdr>
        <w:top w:val="none" w:sz="0" w:space="0" w:color="auto"/>
        <w:left w:val="none" w:sz="0" w:space="0" w:color="auto"/>
        <w:bottom w:val="none" w:sz="0" w:space="0" w:color="auto"/>
        <w:right w:val="none" w:sz="0" w:space="0" w:color="auto"/>
      </w:divBdr>
    </w:div>
    <w:div w:id="1169906346">
      <w:bodyDiv w:val="1"/>
      <w:marLeft w:val="0"/>
      <w:marRight w:val="0"/>
      <w:marTop w:val="0"/>
      <w:marBottom w:val="0"/>
      <w:divBdr>
        <w:top w:val="none" w:sz="0" w:space="0" w:color="auto"/>
        <w:left w:val="none" w:sz="0" w:space="0" w:color="auto"/>
        <w:bottom w:val="none" w:sz="0" w:space="0" w:color="auto"/>
        <w:right w:val="none" w:sz="0" w:space="0" w:color="auto"/>
      </w:divBdr>
    </w:div>
    <w:div w:id="1177304755">
      <w:bodyDiv w:val="1"/>
      <w:marLeft w:val="0"/>
      <w:marRight w:val="0"/>
      <w:marTop w:val="0"/>
      <w:marBottom w:val="0"/>
      <w:divBdr>
        <w:top w:val="none" w:sz="0" w:space="0" w:color="auto"/>
        <w:left w:val="none" w:sz="0" w:space="0" w:color="auto"/>
        <w:bottom w:val="none" w:sz="0" w:space="0" w:color="auto"/>
        <w:right w:val="none" w:sz="0" w:space="0" w:color="auto"/>
      </w:divBdr>
      <w:divsChild>
        <w:div w:id="1877085664">
          <w:marLeft w:val="0"/>
          <w:marRight w:val="0"/>
          <w:marTop w:val="0"/>
          <w:marBottom w:val="0"/>
          <w:divBdr>
            <w:top w:val="none" w:sz="0" w:space="0" w:color="auto"/>
            <w:left w:val="none" w:sz="0" w:space="0" w:color="auto"/>
            <w:bottom w:val="none" w:sz="0" w:space="0" w:color="auto"/>
            <w:right w:val="none" w:sz="0" w:space="0" w:color="auto"/>
          </w:divBdr>
        </w:div>
      </w:divsChild>
    </w:div>
    <w:div w:id="1242061746">
      <w:bodyDiv w:val="1"/>
      <w:marLeft w:val="0"/>
      <w:marRight w:val="0"/>
      <w:marTop w:val="0"/>
      <w:marBottom w:val="0"/>
      <w:divBdr>
        <w:top w:val="none" w:sz="0" w:space="0" w:color="auto"/>
        <w:left w:val="none" w:sz="0" w:space="0" w:color="auto"/>
        <w:bottom w:val="none" w:sz="0" w:space="0" w:color="auto"/>
        <w:right w:val="none" w:sz="0" w:space="0" w:color="auto"/>
      </w:divBdr>
    </w:div>
    <w:div w:id="1263684091">
      <w:bodyDiv w:val="1"/>
      <w:marLeft w:val="0"/>
      <w:marRight w:val="0"/>
      <w:marTop w:val="0"/>
      <w:marBottom w:val="0"/>
      <w:divBdr>
        <w:top w:val="none" w:sz="0" w:space="0" w:color="auto"/>
        <w:left w:val="none" w:sz="0" w:space="0" w:color="auto"/>
        <w:bottom w:val="none" w:sz="0" w:space="0" w:color="auto"/>
        <w:right w:val="none" w:sz="0" w:space="0" w:color="auto"/>
      </w:divBdr>
      <w:divsChild>
        <w:div w:id="547227131">
          <w:marLeft w:val="0"/>
          <w:marRight w:val="0"/>
          <w:marTop w:val="360"/>
          <w:marBottom w:val="0"/>
          <w:divBdr>
            <w:top w:val="none" w:sz="0" w:space="0" w:color="auto"/>
            <w:left w:val="none" w:sz="0" w:space="0" w:color="auto"/>
            <w:bottom w:val="none" w:sz="0" w:space="0" w:color="auto"/>
            <w:right w:val="none" w:sz="0" w:space="0" w:color="auto"/>
          </w:divBdr>
        </w:div>
        <w:div w:id="156071650">
          <w:marLeft w:val="0"/>
          <w:marRight w:val="0"/>
          <w:marTop w:val="360"/>
          <w:marBottom w:val="0"/>
          <w:divBdr>
            <w:top w:val="none" w:sz="0" w:space="0" w:color="auto"/>
            <w:left w:val="none" w:sz="0" w:space="0" w:color="auto"/>
            <w:bottom w:val="none" w:sz="0" w:space="0" w:color="auto"/>
            <w:right w:val="none" w:sz="0" w:space="0" w:color="auto"/>
          </w:divBdr>
        </w:div>
        <w:div w:id="1827209541">
          <w:marLeft w:val="0"/>
          <w:marRight w:val="0"/>
          <w:marTop w:val="360"/>
          <w:marBottom w:val="0"/>
          <w:divBdr>
            <w:top w:val="none" w:sz="0" w:space="0" w:color="auto"/>
            <w:left w:val="none" w:sz="0" w:space="0" w:color="auto"/>
            <w:bottom w:val="none" w:sz="0" w:space="0" w:color="auto"/>
            <w:right w:val="none" w:sz="0" w:space="0" w:color="auto"/>
          </w:divBdr>
        </w:div>
        <w:div w:id="1059790819">
          <w:marLeft w:val="0"/>
          <w:marRight w:val="0"/>
          <w:marTop w:val="360"/>
          <w:marBottom w:val="0"/>
          <w:divBdr>
            <w:top w:val="none" w:sz="0" w:space="0" w:color="auto"/>
            <w:left w:val="none" w:sz="0" w:space="0" w:color="auto"/>
            <w:bottom w:val="none" w:sz="0" w:space="0" w:color="auto"/>
            <w:right w:val="none" w:sz="0" w:space="0" w:color="auto"/>
          </w:divBdr>
        </w:div>
        <w:div w:id="1448500654">
          <w:marLeft w:val="0"/>
          <w:marRight w:val="0"/>
          <w:marTop w:val="360"/>
          <w:marBottom w:val="0"/>
          <w:divBdr>
            <w:top w:val="none" w:sz="0" w:space="0" w:color="auto"/>
            <w:left w:val="none" w:sz="0" w:space="0" w:color="auto"/>
            <w:bottom w:val="none" w:sz="0" w:space="0" w:color="auto"/>
            <w:right w:val="none" w:sz="0" w:space="0" w:color="auto"/>
          </w:divBdr>
        </w:div>
        <w:div w:id="103813597">
          <w:marLeft w:val="0"/>
          <w:marRight w:val="0"/>
          <w:marTop w:val="360"/>
          <w:marBottom w:val="0"/>
          <w:divBdr>
            <w:top w:val="none" w:sz="0" w:space="0" w:color="auto"/>
            <w:left w:val="none" w:sz="0" w:space="0" w:color="auto"/>
            <w:bottom w:val="none" w:sz="0" w:space="0" w:color="auto"/>
            <w:right w:val="none" w:sz="0" w:space="0" w:color="auto"/>
          </w:divBdr>
        </w:div>
        <w:div w:id="1657757023">
          <w:marLeft w:val="0"/>
          <w:marRight w:val="0"/>
          <w:marTop w:val="360"/>
          <w:marBottom w:val="0"/>
          <w:divBdr>
            <w:top w:val="none" w:sz="0" w:space="0" w:color="auto"/>
            <w:left w:val="none" w:sz="0" w:space="0" w:color="auto"/>
            <w:bottom w:val="none" w:sz="0" w:space="0" w:color="auto"/>
            <w:right w:val="none" w:sz="0" w:space="0" w:color="auto"/>
          </w:divBdr>
        </w:div>
        <w:div w:id="373507585">
          <w:marLeft w:val="0"/>
          <w:marRight w:val="0"/>
          <w:marTop w:val="360"/>
          <w:marBottom w:val="0"/>
          <w:divBdr>
            <w:top w:val="none" w:sz="0" w:space="0" w:color="auto"/>
            <w:left w:val="none" w:sz="0" w:space="0" w:color="auto"/>
            <w:bottom w:val="none" w:sz="0" w:space="0" w:color="auto"/>
            <w:right w:val="none" w:sz="0" w:space="0" w:color="auto"/>
          </w:divBdr>
        </w:div>
        <w:div w:id="1040129455">
          <w:marLeft w:val="0"/>
          <w:marRight w:val="0"/>
          <w:marTop w:val="360"/>
          <w:marBottom w:val="0"/>
          <w:divBdr>
            <w:top w:val="none" w:sz="0" w:space="0" w:color="auto"/>
            <w:left w:val="none" w:sz="0" w:space="0" w:color="auto"/>
            <w:bottom w:val="none" w:sz="0" w:space="0" w:color="auto"/>
            <w:right w:val="none" w:sz="0" w:space="0" w:color="auto"/>
          </w:divBdr>
        </w:div>
      </w:divsChild>
    </w:div>
    <w:div w:id="1442341325">
      <w:bodyDiv w:val="1"/>
      <w:marLeft w:val="0"/>
      <w:marRight w:val="0"/>
      <w:marTop w:val="0"/>
      <w:marBottom w:val="0"/>
      <w:divBdr>
        <w:top w:val="none" w:sz="0" w:space="0" w:color="auto"/>
        <w:left w:val="none" w:sz="0" w:space="0" w:color="auto"/>
        <w:bottom w:val="none" w:sz="0" w:space="0" w:color="auto"/>
        <w:right w:val="none" w:sz="0" w:space="0" w:color="auto"/>
      </w:divBdr>
    </w:div>
    <w:div w:id="1492140928">
      <w:bodyDiv w:val="1"/>
      <w:marLeft w:val="0"/>
      <w:marRight w:val="0"/>
      <w:marTop w:val="0"/>
      <w:marBottom w:val="0"/>
      <w:divBdr>
        <w:top w:val="none" w:sz="0" w:space="0" w:color="auto"/>
        <w:left w:val="none" w:sz="0" w:space="0" w:color="auto"/>
        <w:bottom w:val="none" w:sz="0" w:space="0" w:color="auto"/>
        <w:right w:val="none" w:sz="0" w:space="0" w:color="auto"/>
      </w:divBdr>
      <w:divsChild>
        <w:div w:id="1104303501">
          <w:marLeft w:val="0"/>
          <w:marRight w:val="0"/>
          <w:marTop w:val="0"/>
          <w:marBottom w:val="0"/>
          <w:divBdr>
            <w:top w:val="none" w:sz="0" w:space="0" w:color="auto"/>
            <w:left w:val="none" w:sz="0" w:space="0" w:color="auto"/>
            <w:bottom w:val="none" w:sz="0" w:space="0" w:color="auto"/>
            <w:right w:val="none" w:sz="0" w:space="0" w:color="auto"/>
          </w:divBdr>
        </w:div>
        <w:div w:id="634602371">
          <w:marLeft w:val="0"/>
          <w:marRight w:val="0"/>
          <w:marTop w:val="0"/>
          <w:marBottom w:val="0"/>
          <w:divBdr>
            <w:top w:val="none" w:sz="0" w:space="0" w:color="auto"/>
            <w:left w:val="none" w:sz="0" w:space="0" w:color="auto"/>
            <w:bottom w:val="none" w:sz="0" w:space="0" w:color="auto"/>
            <w:right w:val="none" w:sz="0" w:space="0" w:color="auto"/>
          </w:divBdr>
        </w:div>
        <w:div w:id="437602019">
          <w:marLeft w:val="0"/>
          <w:marRight w:val="0"/>
          <w:marTop w:val="0"/>
          <w:marBottom w:val="0"/>
          <w:divBdr>
            <w:top w:val="none" w:sz="0" w:space="0" w:color="auto"/>
            <w:left w:val="none" w:sz="0" w:space="0" w:color="auto"/>
            <w:bottom w:val="none" w:sz="0" w:space="0" w:color="auto"/>
            <w:right w:val="none" w:sz="0" w:space="0" w:color="auto"/>
          </w:divBdr>
        </w:div>
        <w:div w:id="331298036">
          <w:marLeft w:val="0"/>
          <w:marRight w:val="0"/>
          <w:marTop w:val="0"/>
          <w:marBottom w:val="0"/>
          <w:divBdr>
            <w:top w:val="none" w:sz="0" w:space="0" w:color="auto"/>
            <w:left w:val="none" w:sz="0" w:space="0" w:color="auto"/>
            <w:bottom w:val="none" w:sz="0" w:space="0" w:color="auto"/>
            <w:right w:val="none" w:sz="0" w:space="0" w:color="auto"/>
          </w:divBdr>
        </w:div>
        <w:div w:id="358048719">
          <w:marLeft w:val="0"/>
          <w:marRight w:val="0"/>
          <w:marTop w:val="0"/>
          <w:marBottom w:val="0"/>
          <w:divBdr>
            <w:top w:val="none" w:sz="0" w:space="0" w:color="auto"/>
            <w:left w:val="none" w:sz="0" w:space="0" w:color="auto"/>
            <w:bottom w:val="none" w:sz="0" w:space="0" w:color="auto"/>
            <w:right w:val="none" w:sz="0" w:space="0" w:color="auto"/>
          </w:divBdr>
        </w:div>
        <w:div w:id="771050737">
          <w:marLeft w:val="0"/>
          <w:marRight w:val="0"/>
          <w:marTop w:val="0"/>
          <w:marBottom w:val="0"/>
          <w:divBdr>
            <w:top w:val="none" w:sz="0" w:space="0" w:color="auto"/>
            <w:left w:val="none" w:sz="0" w:space="0" w:color="auto"/>
            <w:bottom w:val="none" w:sz="0" w:space="0" w:color="auto"/>
            <w:right w:val="none" w:sz="0" w:space="0" w:color="auto"/>
          </w:divBdr>
        </w:div>
        <w:div w:id="1260064102">
          <w:marLeft w:val="0"/>
          <w:marRight w:val="0"/>
          <w:marTop w:val="0"/>
          <w:marBottom w:val="0"/>
          <w:divBdr>
            <w:top w:val="none" w:sz="0" w:space="0" w:color="auto"/>
            <w:left w:val="none" w:sz="0" w:space="0" w:color="auto"/>
            <w:bottom w:val="none" w:sz="0" w:space="0" w:color="auto"/>
            <w:right w:val="none" w:sz="0" w:space="0" w:color="auto"/>
          </w:divBdr>
        </w:div>
        <w:div w:id="72288855">
          <w:marLeft w:val="0"/>
          <w:marRight w:val="0"/>
          <w:marTop w:val="0"/>
          <w:marBottom w:val="0"/>
          <w:divBdr>
            <w:top w:val="none" w:sz="0" w:space="0" w:color="auto"/>
            <w:left w:val="none" w:sz="0" w:space="0" w:color="auto"/>
            <w:bottom w:val="none" w:sz="0" w:space="0" w:color="auto"/>
            <w:right w:val="none" w:sz="0" w:space="0" w:color="auto"/>
          </w:divBdr>
        </w:div>
        <w:div w:id="1159612677">
          <w:marLeft w:val="0"/>
          <w:marRight w:val="0"/>
          <w:marTop w:val="0"/>
          <w:marBottom w:val="0"/>
          <w:divBdr>
            <w:top w:val="none" w:sz="0" w:space="0" w:color="auto"/>
            <w:left w:val="none" w:sz="0" w:space="0" w:color="auto"/>
            <w:bottom w:val="none" w:sz="0" w:space="0" w:color="auto"/>
            <w:right w:val="none" w:sz="0" w:space="0" w:color="auto"/>
          </w:divBdr>
        </w:div>
        <w:div w:id="1883206189">
          <w:marLeft w:val="0"/>
          <w:marRight w:val="0"/>
          <w:marTop w:val="0"/>
          <w:marBottom w:val="0"/>
          <w:divBdr>
            <w:top w:val="none" w:sz="0" w:space="0" w:color="auto"/>
            <w:left w:val="none" w:sz="0" w:space="0" w:color="auto"/>
            <w:bottom w:val="none" w:sz="0" w:space="0" w:color="auto"/>
            <w:right w:val="none" w:sz="0" w:space="0" w:color="auto"/>
          </w:divBdr>
        </w:div>
        <w:div w:id="1098064896">
          <w:marLeft w:val="0"/>
          <w:marRight w:val="0"/>
          <w:marTop w:val="0"/>
          <w:marBottom w:val="0"/>
          <w:divBdr>
            <w:top w:val="none" w:sz="0" w:space="0" w:color="auto"/>
            <w:left w:val="none" w:sz="0" w:space="0" w:color="auto"/>
            <w:bottom w:val="none" w:sz="0" w:space="0" w:color="auto"/>
            <w:right w:val="none" w:sz="0" w:space="0" w:color="auto"/>
          </w:divBdr>
        </w:div>
        <w:div w:id="929317591">
          <w:marLeft w:val="0"/>
          <w:marRight w:val="0"/>
          <w:marTop w:val="0"/>
          <w:marBottom w:val="0"/>
          <w:divBdr>
            <w:top w:val="none" w:sz="0" w:space="0" w:color="auto"/>
            <w:left w:val="none" w:sz="0" w:space="0" w:color="auto"/>
            <w:bottom w:val="none" w:sz="0" w:space="0" w:color="auto"/>
            <w:right w:val="none" w:sz="0" w:space="0" w:color="auto"/>
          </w:divBdr>
        </w:div>
        <w:div w:id="1331450761">
          <w:marLeft w:val="0"/>
          <w:marRight w:val="0"/>
          <w:marTop w:val="0"/>
          <w:marBottom w:val="0"/>
          <w:divBdr>
            <w:top w:val="none" w:sz="0" w:space="0" w:color="auto"/>
            <w:left w:val="none" w:sz="0" w:space="0" w:color="auto"/>
            <w:bottom w:val="none" w:sz="0" w:space="0" w:color="auto"/>
            <w:right w:val="none" w:sz="0" w:space="0" w:color="auto"/>
          </w:divBdr>
        </w:div>
        <w:div w:id="1125319927">
          <w:marLeft w:val="0"/>
          <w:marRight w:val="0"/>
          <w:marTop w:val="0"/>
          <w:marBottom w:val="0"/>
          <w:divBdr>
            <w:top w:val="none" w:sz="0" w:space="0" w:color="auto"/>
            <w:left w:val="none" w:sz="0" w:space="0" w:color="auto"/>
            <w:bottom w:val="none" w:sz="0" w:space="0" w:color="auto"/>
            <w:right w:val="none" w:sz="0" w:space="0" w:color="auto"/>
          </w:divBdr>
        </w:div>
        <w:div w:id="264769528">
          <w:marLeft w:val="0"/>
          <w:marRight w:val="0"/>
          <w:marTop w:val="0"/>
          <w:marBottom w:val="0"/>
          <w:divBdr>
            <w:top w:val="none" w:sz="0" w:space="0" w:color="auto"/>
            <w:left w:val="none" w:sz="0" w:space="0" w:color="auto"/>
            <w:bottom w:val="none" w:sz="0" w:space="0" w:color="auto"/>
            <w:right w:val="none" w:sz="0" w:space="0" w:color="auto"/>
          </w:divBdr>
        </w:div>
        <w:div w:id="707414809">
          <w:marLeft w:val="0"/>
          <w:marRight w:val="0"/>
          <w:marTop w:val="0"/>
          <w:marBottom w:val="0"/>
          <w:divBdr>
            <w:top w:val="none" w:sz="0" w:space="0" w:color="auto"/>
            <w:left w:val="none" w:sz="0" w:space="0" w:color="auto"/>
            <w:bottom w:val="none" w:sz="0" w:space="0" w:color="auto"/>
            <w:right w:val="none" w:sz="0" w:space="0" w:color="auto"/>
          </w:divBdr>
        </w:div>
        <w:div w:id="428042717">
          <w:marLeft w:val="0"/>
          <w:marRight w:val="0"/>
          <w:marTop w:val="0"/>
          <w:marBottom w:val="0"/>
          <w:divBdr>
            <w:top w:val="none" w:sz="0" w:space="0" w:color="auto"/>
            <w:left w:val="none" w:sz="0" w:space="0" w:color="auto"/>
            <w:bottom w:val="none" w:sz="0" w:space="0" w:color="auto"/>
            <w:right w:val="none" w:sz="0" w:space="0" w:color="auto"/>
          </w:divBdr>
        </w:div>
        <w:div w:id="1889296687">
          <w:marLeft w:val="0"/>
          <w:marRight w:val="0"/>
          <w:marTop w:val="0"/>
          <w:marBottom w:val="0"/>
          <w:divBdr>
            <w:top w:val="none" w:sz="0" w:space="0" w:color="auto"/>
            <w:left w:val="none" w:sz="0" w:space="0" w:color="auto"/>
            <w:bottom w:val="none" w:sz="0" w:space="0" w:color="auto"/>
            <w:right w:val="none" w:sz="0" w:space="0" w:color="auto"/>
          </w:divBdr>
        </w:div>
        <w:div w:id="1744377520">
          <w:marLeft w:val="0"/>
          <w:marRight w:val="0"/>
          <w:marTop w:val="0"/>
          <w:marBottom w:val="0"/>
          <w:divBdr>
            <w:top w:val="none" w:sz="0" w:space="0" w:color="auto"/>
            <w:left w:val="none" w:sz="0" w:space="0" w:color="auto"/>
            <w:bottom w:val="none" w:sz="0" w:space="0" w:color="auto"/>
            <w:right w:val="none" w:sz="0" w:space="0" w:color="auto"/>
          </w:divBdr>
        </w:div>
        <w:div w:id="1717780750">
          <w:marLeft w:val="0"/>
          <w:marRight w:val="0"/>
          <w:marTop w:val="0"/>
          <w:marBottom w:val="0"/>
          <w:divBdr>
            <w:top w:val="none" w:sz="0" w:space="0" w:color="auto"/>
            <w:left w:val="none" w:sz="0" w:space="0" w:color="auto"/>
            <w:bottom w:val="none" w:sz="0" w:space="0" w:color="auto"/>
            <w:right w:val="none" w:sz="0" w:space="0" w:color="auto"/>
          </w:divBdr>
        </w:div>
        <w:div w:id="1574468517">
          <w:marLeft w:val="0"/>
          <w:marRight w:val="0"/>
          <w:marTop w:val="0"/>
          <w:marBottom w:val="0"/>
          <w:divBdr>
            <w:top w:val="none" w:sz="0" w:space="0" w:color="auto"/>
            <w:left w:val="none" w:sz="0" w:space="0" w:color="auto"/>
            <w:bottom w:val="none" w:sz="0" w:space="0" w:color="auto"/>
            <w:right w:val="none" w:sz="0" w:space="0" w:color="auto"/>
          </w:divBdr>
        </w:div>
        <w:div w:id="472405673">
          <w:marLeft w:val="0"/>
          <w:marRight w:val="0"/>
          <w:marTop w:val="0"/>
          <w:marBottom w:val="0"/>
          <w:divBdr>
            <w:top w:val="none" w:sz="0" w:space="0" w:color="auto"/>
            <w:left w:val="none" w:sz="0" w:space="0" w:color="auto"/>
            <w:bottom w:val="none" w:sz="0" w:space="0" w:color="auto"/>
            <w:right w:val="none" w:sz="0" w:space="0" w:color="auto"/>
          </w:divBdr>
        </w:div>
        <w:div w:id="641269978">
          <w:marLeft w:val="0"/>
          <w:marRight w:val="0"/>
          <w:marTop w:val="0"/>
          <w:marBottom w:val="0"/>
          <w:divBdr>
            <w:top w:val="none" w:sz="0" w:space="0" w:color="auto"/>
            <w:left w:val="none" w:sz="0" w:space="0" w:color="auto"/>
            <w:bottom w:val="none" w:sz="0" w:space="0" w:color="auto"/>
            <w:right w:val="none" w:sz="0" w:space="0" w:color="auto"/>
          </w:divBdr>
        </w:div>
        <w:div w:id="959263099">
          <w:marLeft w:val="0"/>
          <w:marRight w:val="0"/>
          <w:marTop w:val="0"/>
          <w:marBottom w:val="0"/>
          <w:divBdr>
            <w:top w:val="none" w:sz="0" w:space="0" w:color="auto"/>
            <w:left w:val="none" w:sz="0" w:space="0" w:color="auto"/>
            <w:bottom w:val="none" w:sz="0" w:space="0" w:color="auto"/>
            <w:right w:val="none" w:sz="0" w:space="0" w:color="auto"/>
          </w:divBdr>
        </w:div>
        <w:div w:id="1512914625">
          <w:marLeft w:val="0"/>
          <w:marRight w:val="0"/>
          <w:marTop w:val="0"/>
          <w:marBottom w:val="0"/>
          <w:divBdr>
            <w:top w:val="none" w:sz="0" w:space="0" w:color="auto"/>
            <w:left w:val="none" w:sz="0" w:space="0" w:color="auto"/>
            <w:bottom w:val="none" w:sz="0" w:space="0" w:color="auto"/>
            <w:right w:val="none" w:sz="0" w:space="0" w:color="auto"/>
          </w:divBdr>
        </w:div>
        <w:div w:id="349840975">
          <w:marLeft w:val="0"/>
          <w:marRight w:val="0"/>
          <w:marTop w:val="0"/>
          <w:marBottom w:val="0"/>
          <w:divBdr>
            <w:top w:val="none" w:sz="0" w:space="0" w:color="auto"/>
            <w:left w:val="none" w:sz="0" w:space="0" w:color="auto"/>
            <w:bottom w:val="none" w:sz="0" w:space="0" w:color="auto"/>
            <w:right w:val="none" w:sz="0" w:space="0" w:color="auto"/>
          </w:divBdr>
        </w:div>
        <w:div w:id="967515809">
          <w:marLeft w:val="0"/>
          <w:marRight w:val="0"/>
          <w:marTop w:val="0"/>
          <w:marBottom w:val="0"/>
          <w:divBdr>
            <w:top w:val="none" w:sz="0" w:space="0" w:color="auto"/>
            <w:left w:val="none" w:sz="0" w:space="0" w:color="auto"/>
            <w:bottom w:val="none" w:sz="0" w:space="0" w:color="auto"/>
            <w:right w:val="none" w:sz="0" w:space="0" w:color="auto"/>
          </w:divBdr>
        </w:div>
        <w:div w:id="496657462">
          <w:marLeft w:val="0"/>
          <w:marRight w:val="0"/>
          <w:marTop w:val="0"/>
          <w:marBottom w:val="0"/>
          <w:divBdr>
            <w:top w:val="none" w:sz="0" w:space="0" w:color="auto"/>
            <w:left w:val="none" w:sz="0" w:space="0" w:color="auto"/>
            <w:bottom w:val="none" w:sz="0" w:space="0" w:color="auto"/>
            <w:right w:val="none" w:sz="0" w:space="0" w:color="auto"/>
          </w:divBdr>
        </w:div>
        <w:div w:id="225721248">
          <w:marLeft w:val="0"/>
          <w:marRight w:val="0"/>
          <w:marTop w:val="0"/>
          <w:marBottom w:val="0"/>
          <w:divBdr>
            <w:top w:val="none" w:sz="0" w:space="0" w:color="auto"/>
            <w:left w:val="none" w:sz="0" w:space="0" w:color="auto"/>
            <w:bottom w:val="none" w:sz="0" w:space="0" w:color="auto"/>
            <w:right w:val="none" w:sz="0" w:space="0" w:color="auto"/>
          </w:divBdr>
        </w:div>
        <w:div w:id="2098164089">
          <w:marLeft w:val="0"/>
          <w:marRight w:val="0"/>
          <w:marTop w:val="0"/>
          <w:marBottom w:val="0"/>
          <w:divBdr>
            <w:top w:val="none" w:sz="0" w:space="0" w:color="auto"/>
            <w:left w:val="none" w:sz="0" w:space="0" w:color="auto"/>
            <w:bottom w:val="none" w:sz="0" w:space="0" w:color="auto"/>
            <w:right w:val="none" w:sz="0" w:space="0" w:color="auto"/>
          </w:divBdr>
        </w:div>
        <w:div w:id="1600677163">
          <w:marLeft w:val="0"/>
          <w:marRight w:val="0"/>
          <w:marTop w:val="0"/>
          <w:marBottom w:val="0"/>
          <w:divBdr>
            <w:top w:val="none" w:sz="0" w:space="0" w:color="auto"/>
            <w:left w:val="none" w:sz="0" w:space="0" w:color="auto"/>
            <w:bottom w:val="none" w:sz="0" w:space="0" w:color="auto"/>
            <w:right w:val="none" w:sz="0" w:space="0" w:color="auto"/>
          </w:divBdr>
        </w:div>
        <w:div w:id="1286350947">
          <w:marLeft w:val="0"/>
          <w:marRight w:val="0"/>
          <w:marTop w:val="0"/>
          <w:marBottom w:val="0"/>
          <w:divBdr>
            <w:top w:val="none" w:sz="0" w:space="0" w:color="auto"/>
            <w:left w:val="none" w:sz="0" w:space="0" w:color="auto"/>
            <w:bottom w:val="none" w:sz="0" w:space="0" w:color="auto"/>
            <w:right w:val="none" w:sz="0" w:space="0" w:color="auto"/>
          </w:divBdr>
        </w:div>
        <w:div w:id="2022469556">
          <w:marLeft w:val="0"/>
          <w:marRight w:val="0"/>
          <w:marTop w:val="0"/>
          <w:marBottom w:val="0"/>
          <w:divBdr>
            <w:top w:val="none" w:sz="0" w:space="0" w:color="auto"/>
            <w:left w:val="none" w:sz="0" w:space="0" w:color="auto"/>
            <w:bottom w:val="none" w:sz="0" w:space="0" w:color="auto"/>
            <w:right w:val="none" w:sz="0" w:space="0" w:color="auto"/>
          </w:divBdr>
        </w:div>
        <w:div w:id="4481312">
          <w:marLeft w:val="0"/>
          <w:marRight w:val="0"/>
          <w:marTop w:val="0"/>
          <w:marBottom w:val="0"/>
          <w:divBdr>
            <w:top w:val="none" w:sz="0" w:space="0" w:color="auto"/>
            <w:left w:val="none" w:sz="0" w:space="0" w:color="auto"/>
            <w:bottom w:val="none" w:sz="0" w:space="0" w:color="auto"/>
            <w:right w:val="none" w:sz="0" w:space="0" w:color="auto"/>
          </w:divBdr>
        </w:div>
        <w:div w:id="888998914">
          <w:marLeft w:val="0"/>
          <w:marRight w:val="0"/>
          <w:marTop w:val="0"/>
          <w:marBottom w:val="0"/>
          <w:divBdr>
            <w:top w:val="none" w:sz="0" w:space="0" w:color="auto"/>
            <w:left w:val="none" w:sz="0" w:space="0" w:color="auto"/>
            <w:bottom w:val="none" w:sz="0" w:space="0" w:color="auto"/>
            <w:right w:val="none" w:sz="0" w:space="0" w:color="auto"/>
          </w:divBdr>
        </w:div>
        <w:div w:id="561864200">
          <w:marLeft w:val="0"/>
          <w:marRight w:val="0"/>
          <w:marTop w:val="0"/>
          <w:marBottom w:val="0"/>
          <w:divBdr>
            <w:top w:val="none" w:sz="0" w:space="0" w:color="auto"/>
            <w:left w:val="none" w:sz="0" w:space="0" w:color="auto"/>
            <w:bottom w:val="none" w:sz="0" w:space="0" w:color="auto"/>
            <w:right w:val="none" w:sz="0" w:space="0" w:color="auto"/>
          </w:divBdr>
        </w:div>
        <w:div w:id="2137940586">
          <w:marLeft w:val="0"/>
          <w:marRight w:val="0"/>
          <w:marTop w:val="0"/>
          <w:marBottom w:val="0"/>
          <w:divBdr>
            <w:top w:val="none" w:sz="0" w:space="0" w:color="auto"/>
            <w:left w:val="none" w:sz="0" w:space="0" w:color="auto"/>
            <w:bottom w:val="none" w:sz="0" w:space="0" w:color="auto"/>
            <w:right w:val="none" w:sz="0" w:space="0" w:color="auto"/>
          </w:divBdr>
        </w:div>
        <w:div w:id="827595451">
          <w:marLeft w:val="0"/>
          <w:marRight w:val="0"/>
          <w:marTop w:val="0"/>
          <w:marBottom w:val="0"/>
          <w:divBdr>
            <w:top w:val="none" w:sz="0" w:space="0" w:color="auto"/>
            <w:left w:val="none" w:sz="0" w:space="0" w:color="auto"/>
            <w:bottom w:val="none" w:sz="0" w:space="0" w:color="auto"/>
            <w:right w:val="none" w:sz="0" w:space="0" w:color="auto"/>
          </w:divBdr>
        </w:div>
        <w:div w:id="128472529">
          <w:marLeft w:val="0"/>
          <w:marRight w:val="0"/>
          <w:marTop w:val="0"/>
          <w:marBottom w:val="0"/>
          <w:divBdr>
            <w:top w:val="none" w:sz="0" w:space="0" w:color="auto"/>
            <w:left w:val="none" w:sz="0" w:space="0" w:color="auto"/>
            <w:bottom w:val="none" w:sz="0" w:space="0" w:color="auto"/>
            <w:right w:val="none" w:sz="0" w:space="0" w:color="auto"/>
          </w:divBdr>
        </w:div>
        <w:div w:id="1550335756">
          <w:marLeft w:val="0"/>
          <w:marRight w:val="0"/>
          <w:marTop w:val="0"/>
          <w:marBottom w:val="0"/>
          <w:divBdr>
            <w:top w:val="none" w:sz="0" w:space="0" w:color="auto"/>
            <w:left w:val="none" w:sz="0" w:space="0" w:color="auto"/>
            <w:bottom w:val="none" w:sz="0" w:space="0" w:color="auto"/>
            <w:right w:val="none" w:sz="0" w:space="0" w:color="auto"/>
          </w:divBdr>
        </w:div>
        <w:div w:id="924538408">
          <w:marLeft w:val="0"/>
          <w:marRight w:val="0"/>
          <w:marTop w:val="0"/>
          <w:marBottom w:val="0"/>
          <w:divBdr>
            <w:top w:val="none" w:sz="0" w:space="0" w:color="auto"/>
            <w:left w:val="none" w:sz="0" w:space="0" w:color="auto"/>
            <w:bottom w:val="none" w:sz="0" w:space="0" w:color="auto"/>
            <w:right w:val="none" w:sz="0" w:space="0" w:color="auto"/>
          </w:divBdr>
        </w:div>
        <w:div w:id="1552231091">
          <w:marLeft w:val="0"/>
          <w:marRight w:val="0"/>
          <w:marTop w:val="0"/>
          <w:marBottom w:val="0"/>
          <w:divBdr>
            <w:top w:val="none" w:sz="0" w:space="0" w:color="auto"/>
            <w:left w:val="none" w:sz="0" w:space="0" w:color="auto"/>
            <w:bottom w:val="none" w:sz="0" w:space="0" w:color="auto"/>
            <w:right w:val="none" w:sz="0" w:space="0" w:color="auto"/>
          </w:divBdr>
        </w:div>
        <w:div w:id="1003053204">
          <w:marLeft w:val="0"/>
          <w:marRight w:val="0"/>
          <w:marTop w:val="0"/>
          <w:marBottom w:val="0"/>
          <w:divBdr>
            <w:top w:val="none" w:sz="0" w:space="0" w:color="auto"/>
            <w:left w:val="none" w:sz="0" w:space="0" w:color="auto"/>
            <w:bottom w:val="none" w:sz="0" w:space="0" w:color="auto"/>
            <w:right w:val="none" w:sz="0" w:space="0" w:color="auto"/>
          </w:divBdr>
        </w:div>
        <w:div w:id="560944212">
          <w:marLeft w:val="0"/>
          <w:marRight w:val="0"/>
          <w:marTop w:val="0"/>
          <w:marBottom w:val="0"/>
          <w:divBdr>
            <w:top w:val="none" w:sz="0" w:space="0" w:color="auto"/>
            <w:left w:val="none" w:sz="0" w:space="0" w:color="auto"/>
            <w:bottom w:val="none" w:sz="0" w:space="0" w:color="auto"/>
            <w:right w:val="none" w:sz="0" w:space="0" w:color="auto"/>
          </w:divBdr>
        </w:div>
        <w:div w:id="786898910">
          <w:marLeft w:val="0"/>
          <w:marRight w:val="0"/>
          <w:marTop w:val="0"/>
          <w:marBottom w:val="0"/>
          <w:divBdr>
            <w:top w:val="none" w:sz="0" w:space="0" w:color="auto"/>
            <w:left w:val="none" w:sz="0" w:space="0" w:color="auto"/>
            <w:bottom w:val="none" w:sz="0" w:space="0" w:color="auto"/>
            <w:right w:val="none" w:sz="0" w:space="0" w:color="auto"/>
          </w:divBdr>
        </w:div>
        <w:div w:id="557008879">
          <w:marLeft w:val="0"/>
          <w:marRight w:val="0"/>
          <w:marTop w:val="0"/>
          <w:marBottom w:val="0"/>
          <w:divBdr>
            <w:top w:val="none" w:sz="0" w:space="0" w:color="auto"/>
            <w:left w:val="none" w:sz="0" w:space="0" w:color="auto"/>
            <w:bottom w:val="none" w:sz="0" w:space="0" w:color="auto"/>
            <w:right w:val="none" w:sz="0" w:space="0" w:color="auto"/>
          </w:divBdr>
        </w:div>
        <w:div w:id="685180750">
          <w:marLeft w:val="0"/>
          <w:marRight w:val="0"/>
          <w:marTop w:val="0"/>
          <w:marBottom w:val="0"/>
          <w:divBdr>
            <w:top w:val="none" w:sz="0" w:space="0" w:color="auto"/>
            <w:left w:val="none" w:sz="0" w:space="0" w:color="auto"/>
            <w:bottom w:val="none" w:sz="0" w:space="0" w:color="auto"/>
            <w:right w:val="none" w:sz="0" w:space="0" w:color="auto"/>
          </w:divBdr>
        </w:div>
        <w:div w:id="1209760812">
          <w:marLeft w:val="0"/>
          <w:marRight w:val="0"/>
          <w:marTop w:val="0"/>
          <w:marBottom w:val="0"/>
          <w:divBdr>
            <w:top w:val="none" w:sz="0" w:space="0" w:color="auto"/>
            <w:left w:val="none" w:sz="0" w:space="0" w:color="auto"/>
            <w:bottom w:val="none" w:sz="0" w:space="0" w:color="auto"/>
            <w:right w:val="none" w:sz="0" w:space="0" w:color="auto"/>
          </w:divBdr>
        </w:div>
        <w:div w:id="1098136105">
          <w:marLeft w:val="0"/>
          <w:marRight w:val="0"/>
          <w:marTop w:val="0"/>
          <w:marBottom w:val="0"/>
          <w:divBdr>
            <w:top w:val="none" w:sz="0" w:space="0" w:color="auto"/>
            <w:left w:val="none" w:sz="0" w:space="0" w:color="auto"/>
            <w:bottom w:val="none" w:sz="0" w:space="0" w:color="auto"/>
            <w:right w:val="none" w:sz="0" w:space="0" w:color="auto"/>
          </w:divBdr>
        </w:div>
        <w:div w:id="1235625070">
          <w:marLeft w:val="0"/>
          <w:marRight w:val="0"/>
          <w:marTop w:val="0"/>
          <w:marBottom w:val="0"/>
          <w:divBdr>
            <w:top w:val="none" w:sz="0" w:space="0" w:color="auto"/>
            <w:left w:val="none" w:sz="0" w:space="0" w:color="auto"/>
            <w:bottom w:val="none" w:sz="0" w:space="0" w:color="auto"/>
            <w:right w:val="none" w:sz="0" w:space="0" w:color="auto"/>
          </w:divBdr>
        </w:div>
        <w:div w:id="804546529">
          <w:marLeft w:val="0"/>
          <w:marRight w:val="0"/>
          <w:marTop w:val="0"/>
          <w:marBottom w:val="0"/>
          <w:divBdr>
            <w:top w:val="none" w:sz="0" w:space="0" w:color="auto"/>
            <w:left w:val="none" w:sz="0" w:space="0" w:color="auto"/>
            <w:bottom w:val="none" w:sz="0" w:space="0" w:color="auto"/>
            <w:right w:val="none" w:sz="0" w:space="0" w:color="auto"/>
          </w:divBdr>
        </w:div>
        <w:div w:id="1197934282">
          <w:marLeft w:val="0"/>
          <w:marRight w:val="0"/>
          <w:marTop w:val="0"/>
          <w:marBottom w:val="0"/>
          <w:divBdr>
            <w:top w:val="none" w:sz="0" w:space="0" w:color="auto"/>
            <w:left w:val="none" w:sz="0" w:space="0" w:color="auto"/>
            <w:bottom w:val="none" w:sz="0" w:space="0" w:color="auto"/>
            <w:right w:val="none" w:sz="0" w:space="0" w:color="auto"/>
          </w:divBdr>
        </w:div>
        <w:div w:id="1967732198">
          <w:marLeft w:val="0"/>
          <w:marRight w:val="0"/>
          <w:marTop w:val="0"/>
          <w:marBottom w:val="0"/>
          <w:divBdr>
            <w:top w:val="none" w:sz="0" w:space="0" w:color="auto"/>
            <w:left w:val="none" w:sz="0" w:space="0" w:color="auto"/>
            <w:bottom w:val="none" w:sz="0" w:space="0" w:color="auto"/>
            <w:right w:val="none" w:sz="0" w:space="0" w:color="auto"/>
          </w:divBdr>
        </w:div>
        <w:div w:id="1458179553">
          <w:marLeft w:val="0"/>
          <w:marRight w:val="0"/>
          <w:marTop w:val="0"/>
          <w:marBottom w:val="0"/>
          <w:divBdr>
            <w:top w:val="none" w:sz="0" w:space="0" w:color="auto"/>
            <w:left w:val="none" w:sz="0" w:space="0" w:color="auto"/>
            <w:bottom w:val="none" w:sz="0" w:space="0" w:color="auto"/>
            <w:right w:val="none" w:sz="0" w:space="0" w:color="auto"/>
          </w:divBdr>
        </w:div>
        <w:div w:id="251357631">
          <w:marLeft w:val="0"/>
          <w:marRight w:val="0"/>
          <w:marTop w:val="0"/>
          <w:marBottom w:val="0"/>
          <w:divBdr>
            <w:top w:val="none" w:sz="0" w:space="0" w:color="auto"/>
            <w:left w:val="none" w:sz="0" w:space="0" w:color="auto"/>
            <w:bottom w:val="none" w:sz="0" w:space="0" w:color="auto"/>
            <w:right w:val="none" w:sz="0" w:space="0" w:color="auto"/>
          </w:divBdr>
        </w:div>
        <w:div w:id="1592734090">
          <w:marLeft w:val="0"/>
          <w:marRight w:val="0"/>
          <w:marTop w:val="0"/>
          <w:marBottom w:val="0"/>
          <w:divBdr>
            <w:top w:val="none" w:sz="0" w:space="0" w:color="auto"/>
            <w:left w:val="none" w:sz="0" w:space="0" w:color="auto"/>
            <w:bottom w:val="none" w:sz="0" w:space="0" w:color="auto"/>
            <w:right w:val="none" w:sz="0" w:space="0" w:color="auto"/>
          </w:divBdr>
        </w:div>
        <w:div w:id="592015811">
          <w:marLeft w:val="0"/>
          <w:marRight w:val="0"/>
          <w:marTop w:val="0"/>
          <w:marBottom w:val="0"/>
          <w:divBdr>
            <w:top w:val="none" w:sz="0" w:space="0" w:color="auto"/>
            <w:left w:val="none" w:sz="0" w:space="0" w:color="auto"/>
            <w:bottom w:val="none" w:sz="0" w:space="0" w:color="auto"/>
            <w:right w:val="none" w:sz="0" w:space="0" w:color="auto"/>
          </w:divBdr>
        </w:div>
        <w:div w:id="2109037341">
          <w:marLeft w:val="0"/>
          <w:marRight w:val="0"/>
          <w:marTop w:val="0"/>
          <w:marBottom w:val="0"/>
          <w:divBdr>
            <w:top w:val="none" w:sz="0" w:space="0" w:color="auto"/>
            <w:left w:val="none" w:sz="0" w:space="0" w:color="auto"/>
            <w:bottom w:val="none" w:sz="0" w:space="0" w:color="auto"/>
            <w:right w:val="none" w:sz="0" w:space="0" w:color="auto"/>
          </w:divBdr>
        </w:div>
        <w:div w:id="337661788">
          <w:marLeft w:val="0"/>
          <w:marRight w:val="0"/>
          <w:marTop w:val="0"/>
          <w:marBottom w:val="0"/>
          <w:divBdr>
            <w:top w:val="none" w:sz="0" w:space="0" w:color="auto"/>
            <w:left w:val="none" w:sz="0" w:space="0" w:color="auto"/>
            <w:bottom w:val="none" w:sz="0" w:space="0" w:color="auto"/>
            <w:right w:val="none" w:sz="0" w:space="0" w:color="auto"/>
          </w:divBdr>
        </w:div>
        <w:div w:id="550463090">
          <w:marLeft w:val="0"/>
          <w:marRight w:val="0"/>
          <w:marTop w:val="0"/>
          <w:marBottom w:val="0"/>
          <w:divBdr>
            <w:top w:val="none" w:sz="0" w:space="0" w:color="auto"/>
            <w:left w:val="none" w:sz="0" w:space="0" w:color="auto"/>
            <w:bottom w:val="none" w:sz="0" w:space="0" w:color="auto"/>
            <w:right w:val="none" w:sz="0" w:space="0" w:color="auto"/>
          </w:divBdr>
        </w:div>
        <w:div w:id="1379744689">
          <w:marLeft w:val="0"/>
          <w:marRight w:val="0"/>
          <w:marTop w:val="0"/>
          <w:marBottom w:val="0"/>
          <w:divBdr>
            <w:top w:val="none" w:sz="0" w:space="0" w:color="auto"/>
            <w:left w:val="none" w:sz="0" w:space="0" w:color="auto"/>
            <w:bottom w:val="none" w:sz="0" w:space="0" w:color="auto"/>
            <w:right w:val="none" w:sz="0" w:space="0" w:color="auto"/>
          </w:divBdr>
        </w:div>
        <w:div w:id="179978546">
          <w:marLeft w:val="0"/>
          <w:marRight w:val="0"/>
          <w:marTop w:val="0"/>
          <w:marBottom w:val="0"/>
          <w:divBdr>
            <w:top w:val="none" w:sz="0" w:space="0" w:color="auto"/>
            <w:left w:val="none" w:sz="0" w:space="0" w:color="auto"/>
            <w:bottom w:val="none" w:sz="0" w:space="0" w:color="auto"/>
            <w:right w:val="none" w:sz="0" w:space="0" w:color="auto"/>
          </w:divBdr>
        </w:div>
        <w:div w:id="684746112">
          <w:marLeft w:val="0"/>
          <w:marRight w:val="0"/>
          <w:marTop w:val="0"/>
          <w:marBottom w:val="0"/>
          <w:divBdr>
            <w:top w:val="none" w:sz="0" w:space="0" w:color="auto"/>
            <w:left w:val="none" w:sz="0" w:space="0" w:color="auto"/>
            <w:bottom w:val="none" w:sz="0" w:space="0" w:color="auto"/>
            <w:right w:val="none" w:sz="0" w:space="0" w:color="auto"/>
          </w:divBdr>
        </w:div>
        <w:div w:id="213009146">
          <w:marLeft w:val="0"/>
          <w:marRight w:val="0"/>
          <w:marTop w:val="0"/>
          <w:marBottom w:val="0"/>
          <w:divBdr>
            <w:top w:val="none" w:sz="0" w:space="0" w:color="auto"/>
            <w:left w:val="none" w:sz="0" w:space="0" w:color="auto"/>
            <w:bottom w:val="none" w:sz="0" w:space="0" w:color="auto"/>
            <w:right w:val="none" w:sz="0" w:space="0" w:color="auto"/>
          </w:divBdr>
        </w:div>
        <w:div w:id="11343198">
          <w:marLeft w:val="0"/>
          <w:marRight w:val="0"/>
          <w:marTop w:val="0"/>
          <w:marBottom w:val="0"/>
          <w:divBdr>
            <w:top w:val="none" w:sz="0" w:space="0" w:color="auto"/>
            <w:left w:val="none" w:sz="0" w:space="0" w:color="auto"/>
            <w:bottom w:val="none" w:sz="0" w:space="0" w:color="auto"/>
            <w:right w:val="none" w:sz="0" w:space="0" w:color="auto"/>
          </w:divBdr>
        </w:div>
        <w:div w:id="870339791">
          <w:marLeft w:val="0"/>
          <w:marRight w:val="0"/>
          <w:marTop w:val="0"/>
          <w:marBottom w:val="0"/>
          <w:divBdr>
            <w:top w:val="none" w:sz="0" w:space="0" w:color="auto"/>
            <w:left w:val="none" w:sz="0" w:space="0" w:color="auto"/>
            <w:bottom w:val="none" w:sz="0" w:space="0" w:color="auto"/>
            <w:right w:val="none" w:sz="0" w:space="0" w:color="auto"/>
          </w:divBdr>
        </w:div>
        <w:div w:id="806048793">
          <w:marLeft w:val="0"/>
          <w:marRight w:val="0"/>
          <w:marTop w:val="0"/>
          <w:marBottom w:val="0"/>
          <w:divBdr>
            <w:top w:val="none" w:sz="0" w:space="0" w:color="auto"/>
            <w:left w:val="none" w:sz="0" w:space="0" w:color="auto"/>
            <w:bottom w:val="none" w:sz="0" w:space="0" w:color="auto"/>
            <w:right w:val="none" w:sz="0" w:space="0" w:color="auto"/>
          </w:divBdr>
        </w:div>
        <w:div w:id="1784305263">
          <w:marLeft w:val="0"/>
          <w:marRight w:val="0"/>
          <w:marTop w:val="0"/>
          <w:marBottom w:val="0"/>
          <w:divBdr>
            <w:top w:val="none" w:sz="0" w:space="0" w:color="auto"/>
            <w:left w:val="none" w:sz="0" w:space="0" w:color="auto"/>
            <w:bottom w:val="none" w:sz="0" w:space="0" w:color="auto"/>
            <w:right w:val="none" w:sz="0" w:space="0" w:color="auto"/>
          </w:divBdr>
        </w:div>
        <w:div w:id="2049985944">
          <w:marLeft w:val="0"/>
          <w:marRight w:val="0"/>
          <w:marTop w:val="0"/>
          <w:marBottom w:val="0"/>
          <w:divBdr>
            <w:top w:val="none" w:sz="0" w:space="0" w:color="auto"/>
            <w:left w:val="none" w:sz="0" w:space="0" w:color="auto"/>
            <w:bottom w:val="none" w:sz="0" w:space="0" w:color="auto"/>
            <w:right w:val="none" w:sz="0" w:space="0" w:color="auto"/>
          </w:divBdr>
        </w:div>
        <w:div w:id="1496532628">
          <w:marLeft w:val="0"/>
          <w:marRight w:val="0"/>
          <w:marTop w:val="0"/>
          <w:marBottom w:val="0"/>
          <w:divBdr>
            <w:top w:val="none" w:sz="0" w:space="0" w:color="auto"/>
            <w:left w:val="none" w:sz="0" w:space="0" w:color="auto"/>
            <w:bottom w:val="none" w:sz="0" w:space="0" w:color="auto"/>
            <w:right w:val="none" w:sz="0" w:space="0" w:color="auto"/>
          </w:divBdr>
        </w:div>
        <w:div w:id="688527201">
          <w:marLeft w:val="0"/>
          <w:marRight w:val="0"/>
          <w:marTop w:val="0"/>
          <w:marBottom w:val="0"/>
          <w:divBdr>
            <w:top w:val="none" w:sz="0" w:space="0" w:color="auto"/>
            <w:left w:val="none" w:sz="0" w:space="0" w:color="auto"/>
            <w:bottom w:val="none" w:sz="0" w:space="0" w:color="auto"/>
            <w:right w:val="none" w:sz="0" w:space="0" w:color="auto"/>
          </w:divBdr>
        </w:div>
        <w:div w:id="1737975508">
          <w:marLeft w:val="0"/>
          <w:marRight w:val="0"/>
          <w:marTop w:val="0"/>
          <w:marBottom w:val="0"/>
          <w:divBdr>
            <w:top w:val="none" w:sz="0" w:space="0" w:color="auto"/>
            <w:left w:val="none" w:sz="0" w:space="0" w:color="auto"/>
            <w:bottom w:val="none" w:sz="0" w:space="0" w:color="auto"/>
            <w:right w:val="none" w:sz="0" w:space="0" w:color="auto"/>
          </w:divBdr>
        </w:div>
        <w:div w:id="2072149179">
          <w:marLeft w:val="0"/>
          <w:marRight w:val="0"/>
          <w:marTop w:val="0"/>
          <w:marBottom w:val="0"/>
          <w:divBdr>
            <w:top w:val="none" w:sz="0" w:space="0" w:color="auto"/>
            <w:left w:val="none" w:sz="0" w:space="0" w:color="auto"/>
            <w:bottom w:val="none" w:sz="0" w:space="0" w:color="auto"/>
            <w:right w:val="none" w:sz="0" w:space="0" w:color="auto"/>
          </w:divBdr>
        </w:div>
        <w:div w:id="1216745987">
          <w:marLeft w:val="0"/>
          <w:marRight w:val="0"/>
          <w:marTop w:val="0"/>
          <w:marBottom w:val="0"/>
          <w:divBdr>
            <w:top w:val="none" w:sz="0" w:space="0" w:color="auto"/>
            <w:left w:val="none" w:sz="0" w:space="0" w:color="auto"/>
            <w:bottom w:val="none" w:sz="0" w:space="0" w:color="auto"/>
            <w:right w:val="none" w:sz="0" w:space="0" w:color="auto"/>
          </w:divBdr>
        </w:div>
        <w:div w:id="2053143089">
          <w:marLeft w:val="0"/>
          <w:marRight w:val="0"/>
          <w:marTop w:val="0"/>
          <w:marBottom w:val="0"/>
          <w:divBdr>
            <w:top w:val="none" w:sz="0" w:space="0" w:color="auto"/>
            <w:left w:val="none" w:sz="0" w:space="0" w:color="auto"/>
            <w:bottom w:val="none" w:sz="0" w:space="0" w:color="auto"/>
            <w:right w:val="none" w:sz="0" w:space="0" w:color="auto"/>
          </w:divBdr>
        </w:div>
        <w:div w:id="1425764534">
          <w:marLeft w:val="0"/>
          <w:marRight w:val="0"/>
          <w:marTop w:val="0"/>
          <w:marBottom w:val="0"/>
          <w:divBdr>
            <w:top w:val="none" w:sz="0" w:space="0" w:color="auto"/>
            <w:left w:val="none" w:sz="0" w:space="0" w:color="auto"/>
            <w:bottom w:val="none" w:sz="0" w:space="0" w:color="auto"/>
            <w:right w:val="none" w:sz="0" w:space="0" w:color="auto"/>
          </w:divBdr>
        </w:div>
        <w:div w:id="846288001">
          <w:marLeft w:val="0"/>
          <w:marRight w:val="0"/>
          <w:marTop w:val="0"/>
          <w:marBottom w:val="0"/>
          <w:divBdr>
            <w:top w:val="none" w:sz="0" w:space="0" w:color="auto"/>
            <w:left w:val="none" w:sz="0" w:space="0" w:color="auto"/>
            <w:bottom w:val="none" w:sz="0" w:space="0" w:color="auto"/>
            <w:right w:val="none" w:sz="0" w:space="0" w:color="auto"/>
          </w:divBdr>
        </w:div>
        <w:div w:id="120265754">
          <w:marLeft w:val="0"/>
          <w:marRight w:val="0"/>
          <w:marTop w:val="0"/>
          <w:marBottom w:val="0"/>
          <w:divBdr>
            <w:top w:val="none" w:sz="0" w:space="0" w:color="auto"/>
            <w:left w:val="none" w:sz="0" w:space="0" w:color="auto"/>
            <w:bottom w:val="none" w:sz="0" w:space="0" w:color="auto"/>
            <w:right w:val="none" w:sz="0" w:space="0" w:color="auto"/>
          </w:divBdr>
        </w:div>
        <w:div w:id="815797366">
          <w:marLeft w:val="0"/>
          <w:marRight w:val="0"/>
          <w:marTop w:val="0"/>
          <w:marBottom w:val="0"/>
          <w:divBdr>
            <w:top w:val="none" w:sz="0" w:space="0" w:color="auto"/>
            <w:left w:val="none" w:sz="0" w:space="0" w:color="auto"/>
            <w:bottom w:val="none" w:sz="0" w:space="0" w:color="auto"/>
            <w:right w:val="none" w:sz="0" w:space="0" w:color="auto"/>
          </w:divBdr>
        </w:div>
        <w:div w:id="2009676209">
          <w:marLeft w:val="0"/>
          <w:marRight w:val="0"/>
          <w:marTop w:val="0"/>
          <w:marBottom w:val="0"/>
          <w:divBdr>
            <w:top w:val="none" w:sz="0" w:space="0" w:color="auto"/>
            <w:left w:val="none" w:sz="0" w:space="0" w:color="auto"/>
            <w:bottom w:val="none" w:sz="0" w:space="0" w:color="auto"/>
            <w:right w:val="none" w:sz="0" w:space="0" w:color="auto"/>
          </w:divBdr>
        </w:div>
        <w:div w:id="1217013719">
          <w:marLeft w:val="0"/>
          <w:marRight w:val="0"/>
          <w:marTop w:val="0"/>
          <w:marBottom w:val="0"/>
          <w:divBdr>
            <w:top w:val="none" w:sz="0" w:space="0" w:color="auto"/>
            <w:left w:val="none" w:sz="0" w:space="0" w:color="auto"/>
            <w:bottom w:val="none" w:sz="0" w:space="0" w:color="auto"/>
            <w:right w:val="none" w:sz="0" w:space="0" w:color="auto"/>
          </w:divBdr>
        </w:div>
        <w:div w:id="1809738783">
          <w:marLeft w:val="0"/>
          <w:marRight w:val="0"/>
          <w:marTop w:val="0"/>
          <w:marBottom w:val="0"/>
          <w:divBdr>
            <w:top w:val="none" w:sz="0" w:space="0" w:color="auto"/>
            <w:left w:val="none" w:sz="0" w:space="0" w:color="auto"/>
            <w:bottom w:val="none" w:sz="0" w:space="0" w:color="auto"/>
            <w:right w:val="none" w:sz="0" w:space="0" w:color="auto"/>
          </w:divBdr>
        </w:div>
        <w:div w:id="375348466">
          <w:marLeft w:val="0"/>
          <w:marRight w:val="0"/>
          <w:marTop w:val="0"/>
          <w:marBottom w:val="0"/>
          <w:divBdr>
            <w:top w:val="none" w:sz="0" w:space="0" w:color="auto"/>
            <w:left w:val="none" w:sz="0" w:space="0" w:color="auto"/>
            <w:bottom w:val="none" w:sz="0" w:space="0" w:color="auto"/>
            <w:right w:val="none" w:sz="0" w:space="0" w:color="auto"/>
          </w:divBdr>
        </w:div>
        <w:div w:id="1686399514">
          <w:marLeft w:val="0"/>
          <w:marRight w:val="0"/>
          <w:marTop w:val="0"/>
          <w:marBottom w:val="0"/>
          <w:divBdr>
            <w:top w:val="none" w:sz="0" w:space="0" w:color="auto"/>
            <w:left w:val="none" w:sz="0" w:space="0" w:color="auto"/>
            <w:bottom w:val="none" w:sz="0" w:space="0" w:color="auto"/>
            <w:right w:val="none" w:sz="0" w:space="0" w:color="auto"/>
          </w:divBdr>
        </w:div>
        <w:div w:id="172914591">
          <w:marLeft w:val="0"/>
          <w:marRight w:val="0"/>
          <w:marTop w:val="0"/>
          <w:marBottom w:val="0"/>
          <w:divBdr>
            <w:top w:val="none" w:sz="0" w:space="0" w:color="auto"/>
            <w:left w:val="none" w:sz="0" w:space="0" w:color="auto"/>
            <w:bottom w:val="none" w:sz="0" w:space="0" w:color="auto"/>
            <w:right w:val="none" w:sz="0" w:space="0" w:color="auto"/>
          </w:divBdr>
        </w:div>
        <w:div w:id="870605322">
          <w:marLeft w:val="0"/>
          <w:marRight w:val="0"/>
          <w:marTop w:val="0"/>
          <w:marBottom w:val="0"/>
          <w:divBdr>
            <w:top w:val="none" w:sz="0" w:space="0" w:color="auto"/>
            <w:left w:val="none" w:sz="0" w:space="0" w:color="auto"/>
            <w:bottom w:val="none" w:sz="0" w:space="0" w:color="auto"/>
            <w:right w:val="none" w:sz="0" w:space="0" w:color="auto"/>
          </w:divBdr>
        </w:div>
        <w:div w:id="1346244289">
          <w:marLeft w:val="0"/>
          <w:marRight w:val="0"/>
          <w:marTop w:val="0"/>
          <w:marBottom w:val="0"/>
          <w:divBdr>
            <w:top w:val="none" w:sz="0" w:space="0" w:color="auto"/>
            <w:left w:val="none" w:sz="0" w:space="0" w:color="auto"/>
            <w:bottom w:val="none" w:sz="0" w:space="0" w:color="auto"/>
            <w:right w:val="none" w:sz="0" w:space="0" w:color="auto"/>
          </w:divBdr>
        </w:div>
        <w:div w:id="2127045899">
          <w:marLeft w:val="0"/>
          <w:marRight w:val="0"/>
          <w:marTop w:val="0"/>
          <w:marBottom w:val="0"/>
          <w:divBdr>
            <w:top w:val="none" w:sz="0" w:space="0" w:color="auto"/>
            <w:left w:val="none" w:sz="0" w:space="0" w:color="auto"/>
            <w:bottom w:val="none" w:sz="0" w:space="0" w:color="auto"/>
            <w:right w:val="none" w:sz="0" w:space="0" w:color="auto"/>
          </w:divBdr>
        </w:div>
        <w:div w:id="447087910">
          <w:marLeft w:val="0"/>
          <w:marRight w:val="0"/>
          <w:marTop w:val="0"/>
          <w:marBottom w:val="0"/>
          <w:divBdr>
            <w:top w:val="none" w:sz="0" w:space="0" w:color="auto"/>
            <w:left w:val="none" w:sz="0" w:space="0" w:color="auto"/>
            <w:bottom w:val="none" w:sz="0" w:space="0" w:color="auto"/>
            <w:right w:val="none" w:sz="0" w:space="0" w:color="auto"/>
          </w:divBdr>
        </w:div>
        <w:div w:id="21055578">
          <w:marLeft w:val="0"/>
          <w:marRight w:val="0"/>
          <w:marTop w:val="0"/>
          <w:marBottom w:val="0"/>
          <w:divBdr>
            <w:top w:val="none" w:sz="0" w:space="0" w:color="auto"/>
            <w:left w:val="none" w:sz="0" w:space="0" w:color="auto"/>
            <w:bottom w:val="none" w:sz="0" w:space="0" w:color="auto"/>
            <w:right w:val="none" w:sz="0" w:space="0" w:color="auto"/>
          </w:divBdr>
        </w:div>
        <w:div w:id="1236628650">
          <w:marLeft w:val="0"/>
          <w:marRight w:val="0"/>
          <w:marTop w:val="0"/>
          <w:marBottom w:val="0"/>
          <w:divBdr>
            <w:top w:val="none" w:sz="0" w:space="0" w:color="auto"/>
            <w:left w:val="none" w:sz="0" w:space="0" w:color="auto"/>
            <w:bottom w:val="none" w:sz="0" w:space="0" w:color="auto"/>
            <w:right w:val="none" w:sz="0" w:space="0" w:color="auto"/>
          </w:divBdr>
        </w:div>
        <w:div w:id="1269308917">
          <w:marLeft w:val="0"/>
          <w:marRight w:val="0"/>
          <w:marTop w:val="0"/>
          <w:marBottom w:val="0"/>
          <w:divBdr>
            <w:top w:val="none" w:sz="0" w:space="0" w:color="auto"/>
            <w:left w:val="none" w:sz="0" w:space="0" w:color="auto"/>
            <w:bottom w:val="none" w:sz="0" w:space="0" w:color="auto"/>
            <w:right w:val="none" w:sz="0" w:space="0" w:color="auto"/>
          </w:divBdr>
        </w:div>
        <w:div w:id="1065491637">
          <w:marLeft w:val="0"/>
          <w:marRight w:val="0"/>
          <w:marTop w:val="0"/>
          <w:marBottom w:val="0"/>
          <w:divBdr>
            <w:top w:val="none" w:sz="0" w:space="0" w:color="auto"/>
            <w:left w:val="none" w:sz="0" w:space="0" w:color="auto"/>
            <w:bottom w:val="none" w:sz="0" w:space="0" w:color="auto"/>
            <w:right w:val="none" w:sz="0" w:space="0" w:color="auto"/>
          </w:divBdr>
        </w:div>
        <w:div w:id="1636448487">
          <w:marLeft w:val="0"/>
          <w:marRight w:val="0"/>
          <w:marTop w:val="0"/>
          <w:marBottom w:val="0"/>
          <w:divBdr>
            <w:top w:val="none" w:sz="0" w:space="0" w:color="auto"/>
            <w:left w:val="none" w:sz="0" w:space="0" w:color="auto"/>
            <w:bottom w:val="none" w:sz="0" w:space="0" w:color="auto"/>
            <w:right w:val="none" w:sz="0" w:space="0" w:color="auto"/>
          </w:divBdr>
        </w:div>
        <w:div w:id="186677983">
          <w:marLeft w:val="0"/>
          <w:marRight w:val="0"/>
          <w:marTop w:val="0"/>
          <w:marBottom w:val="0"/>
          <w:divBdr>
            <w:top w:val="none" w:sz="0" w:space="0" w:color="auto"/>
            <w:left w:val="none" w:sz="0" w:space="0" w:color="auto"/>
            <w:bottom w:val="none" w:sz="0" w:space="0" w:color="auto"/>
            <w:right w:val="none" w:sz="0" w:space="0" w:color="auto"/>
          </w:divBdr>
        </w:div>
        <w:div w:id="1717584959">
          <w:marLeft w:val="0"/>
          <w:marRight w:val="0"/>
          <w:marTop w:val="0"/>
          <w:marBottom w:val="0"/>
          <w:divBdr>
            <w:top w:val="none" w:sz="0" w:space="0" w:color="auto"/>
            <w:left w:val="none" w:sz="0" w:space="0" w:color="auto"/>
            <w:bottom w:val="none" w:sz="0" w:space="0" w:color="auto"/>
            <w:right w:val="none" w:sz="0" w:space="0" w:color="auto"/>
          </w:divBdr>
        </w:div>
        <w:div w:id="1334646276">
          <w:marLeft w:val="0"/>
          <w:marRight w:val="0"/>
          <w:marTop w:val="0"/>
          <w:marBottom w:val="0"/>
          <w:divBdr>
            <w:top w:val="none" w:sz="0" w:space="0" w:color="auto"/>
            <w:left w:val="none" w:sz="0" w:space="0" w:color="auto"/>
            <w:bottom w:val="none" w:sz="0" w:space="0" w:color="auto"/>
            <w:right w:val="none" w:sz="0" w:space="0" w:color="auto"/>
          </w:divBdr>
        </w:div>
        <w:div w:id="327025642">
          <w:marLeft w:val="0"/>
          <w:marRight w:val="0"/>
          <w:marTop w:val="0"/>
          <w:marBottom w:val="0"/>
          <w:divBdr>
            <w:top w:val="none" w:sz="0" w:space="0" w:color="auto"/>
            <w:left w:val="none" w:sz="0" w:space="0" w:color="auto"/>
            <w:bottom w:val="none" w:sz="0" w:space="0" w:color="auto"/>
            <w:right w:val="none" w:sz="0" w:space="0" w:color="auto"/>
          </w:divBdr>
        </w:div>
        <w:div w:id="945428418">
          <w:marLeft w:val="0"/>
          <w:marRight w:val="0"/>
          <w:marTop w:val="0"/>
          <w:marBottom w:val="0"/>
          <w:divBdr>
            <w:top w:val="none" w:sz="0" w:space="0" w:color="auto"/>
            <w:left w:val="none" w:sz="0" w:space="0" w:color="auto"/>
            <w:bottom w:val="none" w:sz="0" w:space="0" w:color="auto"/>
            <w:right w:val="none" w:sz="0" w:space="0" w:color="auto"/>
          </w:divBdr>
        </w:div>
        <w:div w:id="1898542335">
          <w:marLeft w:val="0"/>
          <w:marRight w:val="0"/>
          <w:marTop w:val="0"/>
          <w:marBottom w:val="0"/>
          <w:divBdr>
            <w:top w:val="none" w:sz="0" w:space="0" w:color="auto"/>
            <w:left w:val="none" w:sz="0" w:space="0" w:color="auto"/>
            <w:bottom w:val="none" w:sz="0" w:space="0" w:color="auto"/>
            <w:right w:val="none" w:sz="0" w:space="0" w:color="auto"/>
          </w:divBdr>
        </w:div>
        <w:div w:id="2032294745">
          <w:marLeft w:val="0"/>
          <w:marRight w:val="0"/>
          <w:marTop w:val="0"/>
          <w:marBottom w:val="0"/>
          <w:divBdr>
            <w:top w:val="none" w:sz="0" w:space="0" w:color="auto"/>
            <w:left w:val="none" w:sz="0" w:space="0" w:color="auto"/>
            <w:bottom w:val="none" w:sz="0" w:space="0" w:color="auto"/>
            <w:right w:val="none" w:sz="0" w:space="0" w:color="auto"/>
          </w:divBdr>
        </w:div>
        <w:div w:id="2054895">
          <w:marLeft w:val="0"/>
          <w:marRight w:val="0"/>
          <w:marTop w:val="0"/>
          <w:marBottom w:val="0"/>
          <w:divBdr>
            <w:top w:val="none" w:sz="0" w:space="0" w:color="auto"/>
            <w:left w:val="none" w:sz="0" w:space="0" w:color="auto"/>
            <w:bottom w:val="none" w:sz="0" w:space="0" w:color="auto"/>
            <w:right w:val="none" w:sz="0" w:space="0" w:color="auto"/>
          </w:divBdr>
        </w:div>
        <w:div w:id="537814685">
          <w:marLeft w:val="0"/>
          <w:marRight w:val="0"/>
          <w:marTop w:val="0"/>
          <w:marBottom w:val="0"/>
          <w:divBdr>
            <w:top w:val="none" w:sz="0" w:space="0" w:color="auto"/>
            <w:left w:val="none" w:sz="0" w:space="0" w:color="auto"/>
            <w:bottom w:val="none" w:sz="0" w:space="0" w:color="auto"/>
            <w:right w:val="none" w:sz="0" w:space="0" w:color="auto"/>
          </w:divBdr>
        </w:div>
        <w:div w:id="1117142396">
          <w:marLeft w:val="0"/>
          <w:marRight w:val="0"/>
          <w:marTop w:val="0"/>
          <w:marBottom w:val="0"/>
          <w:divBdr>
            <w:top w:val="none" w:sz="0" w:space="0" w:color="auto"/>
            <w:left w:val="none" w:sz="0" w:space="0" w:color="auto"/>
            <w:bottom w:val="none" w:sz="0" w:space="0" w:color="auto"/>
            <w:right w:val="none" w:sz="0" w:space="0" w:color="auto"/>
          </w:divBdr>
        </w:div>
        <w:div w:id="1322387162">
          <w:marLeft w:val="0"/>
          <w:marRight w:val="0"/>
          <w:marTop w:val="0"/>
          <w:marBottom w:val="0"/>
          <w:divBdr>
            <w:top w:val="none" w:sz="0" w:space="0" w:color="auto"/>
            <w:left w:val="none" w:sz="0" w:space="0" w:color="auto"/>
            <w:bottom w:val="none" w:sz="0" w:space="0" w:color="auto"/>
            <w:right w:val="none" w:sz="0" w:space="0" w:color="auto"/>
          </w:divBdr>
        </w:div>
        <w:div w:id="1711374015">
          <w:marLeft w:val="0"/>
          <w:marRight w:val="0"/>
          <w:marTop w:val="0"/>
          <w:marBottom w:val="0"/>
          <w:divBdr>
            <w:top w:val="none" w:sz="0" w:space="0" w:color="auto"/>
            <w:left w:val="none" w:sz="0" w:space="0" w:color="auto"/>
            <w:bottom w:val="none" w:sz="0" w:space="0" w:color="auto"/>
            <w:right w:val="none" w:sz="0" w:space="0" w:color="auto"/>
          </w:divBdr>
        </w:div>
        <w:div w:id="304819189">
          <w:marLeft w:val="0"/>
          <w:marRight w:val="0"/>
          <w:marTop w:val="0"/>
          <w:marBottom w:val="0"/>
          <w:divBdr>
            <w:top w:val="none" w:sz="0" w:space="0" w:color="auto"/>
            <w:left w:val="none" w:sz="0" w:space="0" w:color="auto"/>
            <w:bottom w:val="none" w:sz="0" w:space="0" w:color="auto"/>
            <w:right w:val="none" w:sz="0" w:space="0" w:color="auto"/>
          </w:divBdr>
        </w:div>
        <w:div w:id="1969242343">
          <w:marLeft w:val="0"/>
          <w:marRight w:val="0"/>
          <w:marTop w:val="0"/>
          <w:marBottom w:val="0"/>
          <w:divBdr>
            <w:top w:val="none" w:sz="0" w:space="0" w:color="auto"/>
            <w:left w:val="none" w:sz="0" w:space="0" w:color="auto"/>
            <w:bottom w:val="none" w:sz="0" w:space="0" w:color="auto"/>
            <w:right w:val="none" w:sz="0" w:space="0" w:color="auto"/>
          </w:divBdr>
        </w:div>
        <w:div w:id="1751925766">
          <w:marLeft w:val="0"/>
          <w:marRight w:val="0"/>
          <w:marTop w:val="0"/>
          <w:marBottom w:val="0"/>
          <w:divBdr>
            <w:top w:val="none" w:sz="0" w:space="0" w:color="auto"/>
            <w:left w:val="none" w:sz="0" w:space="0" w:color="auto"/>
            <w:bottom w:val="none" w:sz="0" w:space="0" w:color="auto"/>
            <w:right w:val="none" w:sz="0" w:space="0" w:color="auto"/>
          </w:divBdr>
        </w:div>
        <w:div w:id="1016081817">
          <w:marLeft w:val="0"/>
          <w:marRight w:val="0"/>
          <w:marTop w:val="0"/>
          <w:marBottom w:val="0"/>
          <w:divBdr>
            <w:top w:val="none" w:sz="0" w:space="0" w:color="auto"/>
            <w:left w:val="none" w:sz="0" w:space="0" w:color="auto"/>
            <w:bottom w:val="none" w:sz="0" w:space="0" w:color="auto"/>
            <w:right w:val="none" w:sz="0" w:space="0" w:color="auto"/>
          </w:divBdr>
        </w:div>
        <w:div w:id="1579751811">
          <w:marLeft w:val="0"/>
          <w:marRight w:val="0"/>
          <w:marTop w:val="0"/>
          <w:marBottom w:val="0"/>
          <w:divBdr>
            <w:top w:val="none" w:sz="0" w:space="0" w:color="auto"/>
            <w:left w:val="none" w:sz="0" w:space="0" w:color="auto"/>
            <w:bottom w:val="none" w:sz="0" w:space="0" w:color="auto"/>
            <w:right w:val="none" w:sz="0" w:space="0" w:color="auto"/>
          </w:divBdr>
        </w:div>
        <w:div w:id="1178347742">
          <w:marLeft w:val="0"/>
          <w:marRight w:val="0"/>
          <w:marTop w:val="0"/>
          <w:marBottom w:val="0"/>
          <w:divBdr>
            <w:top w:val="none" w:sz="0" w:space="0" w:color="auto"/>
            <w:left w:val="none" w:sz="0" w:space="0" w:color="auto"/>
            <w:bottom w:val="none" w:sz="0" w:space="0" w:color="auto"/>
            <w:right w:val="none" w:sz="0" w:space="0" w:color="auto"/>
          </w:divBdr>
        </w:div>
        <w:div w:id="1571571492">
          <w:marLeft w:val="0"/>
          <w:marRight w:val="0"/>
          <w:marTop w:val="0"/>
          <w:marBottom w:val="0"/>
          <w:divBdr>
            <w:top w:val="none" w:sz="0" w:space="0" w:color="auto"/>
            <w:left w:val="none" w:sz="0" w:space="0" w:color="auto"/>
            <w:bottom w:val="none" w:sz="0" w:space="0" w:color="auto"/>
            <w:right w:val="none" w:sz="0" w:space="0" w:color="auto"/>
          </w:divBdr>
        </w:div>
        <w:div w:id="1553735882">
          <w:marLeft w:val="0"/>
          <w:marRight w:val="0"/>
          <w:marTop w:val="0"/>
          <w:marBottom w:val="0"/>
          <w:divBdr>
            <w:top w:val="none" w:sz="0" w:space="0" w:color="auto"/>
            <w:left w:val="none" w:sz="0" w:space="0" w:color="auto"/>
            <w:bottom w:val="none" w:sz="0" w:space="0" w:color="auto"/>
            <w:right w:val="none" w:sz="0" w:space="0" w:color="auto"/>
          </w:divBdr>
        </w:div>
        <w:div w:id="1811286771">
          <w:marLeft w:val="0"/>
          <w:marRight w:val="0"/>
          <w:marTop w:val="0"/>
          <w:marBottom w:val="0"/>
          <w:divBdr>
            <w:top w:val="none" w:sz="0" w:space="0" w:color="auto"/>
            <w:left w:val="none" w:sz="0" w:space="0" w:color="auto"/>
            <w:bottom w:val="none" w:sz="0" w:space="0" w:color="auto"/>
            <w:right w:val="none" w:sz="0" w:space="0" w:color="auto"/>
          </w:divBdr>
        </w:div>
        <w:div w:id="168101266">
          <w:marLeft w:val="0"/>
          <w:marRight w:val="0"/>
          <w:marTop w:val="0"/>
          <w:marBottom w:val="0"/>
          <w:divBdr>
            <w:top w:val="none" w:sz="0" w:space="0" w:color="auto"/>
            <w:left w:val="none" w:sz="0" w:space="0" w:color="auto"/>
            <w:bottom w:val="none" w:sz="0" w:space="0" w:color="auto"/>
            <w:right w:val="none" w:sz="0" w:space="0" w:color="auto"/>
          </w:divBdr>
        </w:div>
        <w:div w:id="1205874492">
          <w:marLeft w:val="0"/>
          <w:marRight w:val="0"/>
          <w:marTop w:val="0"/>
          <w:marBottom w:val="0"/>
          <w:divBdr>
            <w:top w:val="none" w:sz="0" w:space="0" w:color="auto"/>
            <w:left w:val="none" w:sz="0" w:space="0" w:color="auto"/>
            <w:bottom w:val="none" w:sz="0" w:space="0" w:color="auto"/>
            <w:right w:val="none" w:sz="0" w:space="0" w:color="auto"/>
          </w:divBdr>
        </w:div>
        <w:div w:id="449712306">
          <w:marLeft w:val="0"/>
          <w:marRight w:val="0"/>
          <w:marTop w:val="0"/>
          <w:marBottom w:val="0"/>
          <w:divBdr>
            <w:top w:val="none" w:sz="0" w:space="0" w:color="auto"/>
            <w:left w:val="none" w:sz="0" w:space="0" w:color="auto"/>
            <w:bottom w:val="none" w:sz="0" w:space="0" w:color="auto"/>
            <w:right w:val="none" w:sz="0" w:space="0" w:color="auto"/>
          </w:divBdr>
        </w:div>
        <w:div w:id="59669793">
          <w:marLeft w:val="0"/>
          <w:marRight w:val="0"/>
          <w:marTop w:val="0"/>
          <w:marBottom w:val="0"/>
          <w:divBdr>
            <w:top w:val="none" w:sz="0" w:space="0" w:color="auto"/>
            <w:left w:val="none" w:sz="0" w:space="0" w:color="auto"/>
            <w:bottom w:val="none" w:sz="0" w:space="0" w:color="auto"/>
            <w:right w:val="none" w:sz="0" w:space="0" w:color="auto"/>
          </w:divBdr>
        </w:div>
        <w:div w:id="2023781231">
          <w:marLeft w:val="0"/>
          <w:marRight w:val="0"/>
          <w:marTop w:val="0"/>
          <w:marBottom w:val="0"/>
          <w:divBdr>
            <w:top w:val="none" w:sz="0" w:space="0" w:color="auto"/>
            <w:left w:val="none" w:sz="0" w:space="0" w:color="auto"/>
            <w:bottom w:val="none" w:sz="0" w:space="0" w:color="auto"/>
            <w:right w:val="none" w:sz="0" w:space="0" w:color="auto"/>
          </w:divBdr>
        </w:div>
        <w:div w:id="294332126">
          <w:marLeft w:val="0"/>
          <w:marRight w:val="0"/>
          <w:marTop w:val="0"/>
          <w:marBottom w:val="0"/>
          <w:divBdr>
            <w:top w:val="none" w:sz="0" w:space="0" w:color="auto"/>
            <w:left w:val="none" w:sz="0" w:space="0" w:color="auto"/>
            <w:bottom w:val="none" w:sz="0" w:space="0" w:color="auto"/>
            <w:right w:val="none" w:sz="0" w:space="0" w:color="auto"/>
          </w:divBdr>
        </w:div>
        <w:div w:id="328216977">
          <w:marLeft w:val="0"/>
          <w:marRight w:val="0"/>
          <w:marTop w:val="0"/>
          <w:marBottom w:val="0"/>
          <w:divBdr>
            <w:top w:val="none" w:sz="0" w:space="0" w:color="auto"/>
            <w:left w:val="none" w:sz="0" w:space="0" w:color="auto"/>
            <w:bottom w:val="none" w:sz="0" w:space="0" w:color="auto"/>
            <w:right w:val="none" w:sz="0" w:space="0" w:color="auto"/>
          </w:divBdr>
        </w:div>
        <w:div w:id="356472982">
          <w:marLeft w:val="0"/>
          <w:marRight w:val="0"/>
          <w:marTop w:val="0"/>
          <w:marBottom w:val="0"/>
          <w:divBdr>
            <w:top w:val="none" w:sz="0" w:space="0" w:color="auto"/>
            <w:left w:val="none" w:sz="0" w:space="0" w:color="auto"/>
            <w:bottom w:val="none" w:sz="0" w:space="0" w:color="auto"/>
            <w:right w:val="none" w:sz="0" w:space="0" w:color="auto"/>
          </w:divBdr>
        </w:div>
        <w:div w:id="506410504">
          <w:marLeft w:val="0"/>
          <w:marRight w:val="0"/>
          <w:marTop w:val="0"/>
          <w:marBottom w:val="0"/>
          <w:divBdr>
            <w:top w:val="none" w:sz="0" w:space="0" w:color="auto"/>
            <w:left w:val="none" w:sz="0" w:space="0" w:color="auto"/>
            <w:bottom w:val="none" w:sz="0" w:space="0" w:color="auto"/>
            <w:right w:val="none" w:sz="0" w:space="0" w:color="auto"/>
          </w:divBdr>
        </w:div>
        <w:div w:id="1883515251">
          <w:marLeft w:val="0"/>
          <w:marRight w:val="0"/>
          <w:marTop w:val="0"/>
          <w:marBottom w:val="0"/>
          <w:divBdr>
            <w:top w:val="none" w:sz="0" w:space="0" w:color="auto"/>
            <w:left w:val="none" w:sz="0" w:space="0" w:color="auto"/>
            <w:bottom w:val="none" w:sz="0" w:space="0" w:color="auto"/>
            <w:right w:val="none" w:sz="0" w:space="0" w:color="auto"/>
          </w:divBdr>
        </w:div>
        <w:div w:id="784421032">
          <w:marLeft w:val="0"/>
          <w:marRight w:val="0"/>
          <w:marTop w:val="0"/>
          <w:marBottom w:val="0"/>
          <w:divBdr>
            <w:top w:val="none" w:sz="0" w:space="0" w:color="auto"/>
            <w:left w:val="none" w:sz="0" w:space="0" w:color="auto"/>
            <w:bottom w:val="none" w:sz="0" w:space="0" w:color="auto"/>
            <w:right w:val="none" w:sz="0" w:space="0" w:color="auto"/>
          </w:divBdr>
        </w:div>
        <w:div w:id="1569261973">
          <w:marLeft w:val="0"/>
          <w:marRight w:val="0"/>
          <w:marTop w:val="0"/>
          <w:marBottom w:val="0"/>
          <w:divBdr>
            <w:top w:val="none" w:sz="0" w:space="0" w:color="auto"/>
            <w:left w:val="none" w:sz="0" w:space="0" w:color="auto"/>
            <w:bottom w:val="none" w:sz="0" w:space="0" w:color="auto"/>
            <w:right w:val="none" w:sz="0" w:space="0" w:color="auto"/>
          </w:divBdr>
        </w:div>
        <w:div w:id="897518911">
          <w:marLeft w:val="0"/>
          <w:marRight w:val="0"/>
          <w:marTop w:val="0"/>
          <w:marBottom w:val="0"/>
          <w:divBdr>
            <w:top w:val="none" w:sz="0" w:space="0" w:color="auto"/>
            <w:left w:val="none" w:sz="0" w:space="0" w:color="auto"/>
            <w:bottom w:val="none" w:sz="0" w:space="0" w:color="auto"/>
            <w:right w:val="none" w:sz="0" w:space="0" w:color="auto"/>
          </w:divBdr>
        </w:div>
        <w:div w:id="580721796">
          <w:marLeft w:val="0"/>
          <w:marRight w:val="0"/>
          <w:marTop w:val="0"/>
          <w:marBottom w:val="0"/>
          <w:divBdr>
            <w:top w:val="none" w:sz="0" w:space="0" w:color="auto"/>
            <w:left w:val="none" w:sz="0" w:space="0" w:color="auto"/>
            <w:bottom w:val="none" w:sz="0" w:space="0" w:color="auto"/>
            <w:right w:val="none" w:sz="0" w:space="0" w:color="auto"/>
          </w:divBdr>
        </w:div>
        <w:div w:id="1900240148">
          <w:marLeft w:val="0"/>
          <w:marRight w:val="0"/>
          <w:marTop w:val="0"/>
          <w:marBottom w:val="0"/>
          <w:divBdr>
            <w:top w:val="none" w:sz="0" w:space="0" w:color="auto"/>
            <w:left w:val="none" w:sz="0" w:space="0" w:color="auto"/>
            <w:bottom w:val="none" w:sz="0" w:space="0" w:color="auto"/>
            <w:right w:val="none" w:sz="0" w:space="0" w:color="auto"/>
          </w:divBdr>
        </w:div>
        <w:div w:id="1615134745">
          <w:marLeft w:val="0"/>
          <w:marRight w:val="0"/>
          <w:marTop w:val="0"/>
          <w:marBottom w:val="0"/>
          <w:divBdr>
            <w:top w:val="none" w:sz="0" w:space="0" w:color="auto"/>
            <w:left w:val="none" w:sz="0" w:space="0" w:color="auto"/>
            <w:bottom w:val="none" w:sz="0" w:space="0" w:color="auto"/>
            <w:right w:val="none" w:sz="0" w:space="0" w:color="auto"/>
          </w:divBdr>
        </w:div>
        <w:div w:id="1396659150">
          <w:marLeft w:val="0"/>
          <w:marRight w:val="0"/>
          <w:marTop w:val="0"/>
          <w:marBottom w:val="0"/>
          <w:divBdr>
            <w:top w:val="none" w:sz="0" w:space="0" w:color="auto"/>
            <w:left w:val="none" w:sz="0" w:space="0" w:color="auto"/>
            <w:bottom w:val="none" w:sz="0" w:space="0" w:color="auto"/>
            <w:right w:val="none" w:sz="0" w:space="0" w:color="auto"/>
          </w:divBdr>
        </w:div>
        <w:div w:id="431976339">
          <w:marLeft w:val="0"/>
          <w:marRight w:val="0"/>
          <w:marTop w:val="0"/>
          <w:marBottom w:val="0"/>
          <w:divBdr>
            <w:top w:val="none" w:sz="0" w:space="0" w:color="auto"/>
            <w:left w:val="none" w:sz="0" w:space="0" w:color="auto"/>
            <w:bottom w:val="none" w:sz="0" w:space="0" w:color="auto"/>
            <w:right w:val="none" w:sz="0" w:space="0" w:color="auto"/>
          </w:divBdr>
        </w:div>
        <w:div w:id="1993943665">
          <w:marLeft w:val="0"/>
          <w:marRight w:val="0"/>
          <w:marTop w:val="0"/>
          <w:marBottom w:val="0"/>
          <w:divBdr>
            <w:top w:val="none" w:sz="0" w:space="0" w:color="auto"/>
            <w:left w:val="none" w:sz="0" w:space="0" w:color="auto"/>
            <w:bottom w:val="none" w:sz="0" w:space="0" w:color="auto"/>
            <w:right w:val="none" w:sz="0" w:space="0" w:color="auto"/>
          </w:divBdr>
        </w:div>
        <w:div w:id="1230461916">
          <w:marLeft w:val="0"/>
          <w:marRight w:val="0"/>
          <w:marTop w:val="0"/>
          <w:marBottom w:val="0"/>
          <w:divBdr>
            <w:top w:val="none" w:sz="0" w:space="0" w:color="auto"/>
            <w:left w:val="none" w:sz="0" w:space="0" w:color="auto"/>
            <w:bottom w:val="none" w:sz="0" w:space="0" w:color="auto"/>
            <w:right w:val="none" w:sz="0" w:space="0" w:color="auto"/>
          </w:divBdr>
        </w:div>
        <w:div w:id="655456571">
          <w:marLeft w:val="0"/>
          <w:marRight w:val="0"/>
          <w:marTop w:val="0"/>
          <w:marBottom w:val="0"/>
          <w:divBdr>
            <w:top w:val="none" w:sz="0" w:space="0" w:color="auto"/>
            <w:left w:val="none" w:sz="0" w:space="0" w:color="auto"/>
            <w:bottom w:val="none" w:sz="0" w:space="0" w:color="auto"/>
            <w:right w:val="none" w:sz="0" w:space="0" w:color="auto"/>
          </w:divBdr>
        </w:div>
        <w:div w:id="2000039816">
          <w:marLeft w:val="0"/>
          <w:marRight w:val="0"/>
          <w:marTop w:val="0"/>
          <w:marBottom w:val="0"/>
          <w:divBdr>
            <w:top w:val="none" w:sz="0" w:space="0" w:color="auto"/>
            <w:left w:val="none" w:sz="0" w:space="0" w:color="auto"/>
            <w:bottom w:val="none" w:sz="0" w:space="0" w:color="auto"/>
            <w:right w:val="none" w:sz="0" w:space="0" w:color="auto"/>
          </w:divBdr>
        </w:div>
        <w:div w:id="125973265">
          <w:marLeft w:val="0"/>
          <w:marRight w:val="0"/>
          <w:marTop w:val="0"/>
          <w:marBottom w:val="0"/>
          <w:divBdr>
            <w:top w:val="none" w:sz="0" w:space="0" w:color="auto"/>
            <w:left w:val="none" w:sz="0" w:space="0" w:color="auto"/>
            <w:bottom w:val="none" w:sz="0" w:space="0" w:color="auto"/>
            <w:right w:val="none" w:sz="0" w:space="0" w:color="auto"/>
          </w:divBdr>
        </w:div>
        <w:div w:id="912619039">
          <w:marLeft w:val="0"/>
          <w:marRight w:val="0"/>
          <w:marTop w:val="0"/>
          <w:marBottom w:val="0"/>
          <w:divBdr>
            <w:top w:val="none" w:sz="0" w:space="0" w:color="auto"/>
            <w:left w:val="none" w:sz="0" w:space="0" w:color="auto"/>
            <w:bottom w:val="none" w:sz="0" w:space="0" w:color="auto"/>
            <w:right w:val="none" w:sz="0" w:space="0" w:color="auto"/>
          </w:divBdr>
        </w:div>
        <w:div w:id="585655516">
          <w:marLeft w:val="0"/>
          <w:marRight w:val="0"/>
          <w:marTop w:val="0"/>
          <w:marBottom w:val="0"/>
          <w:divBdr>
            <w:top w:val="none" w:sz="0" w:space="0" w:color="auto"/>
            <w:left w:val="none" w:sz="0" w:space="0" w:color="auto"/>
            <w:bottom w:val="none" w:sz="0" w:space="0" w:color="auto"/>
            <w:right w:val="none" w:sz="0" w:space="0" w:color="auto"/>
          </w:divBdr>
        </w:div>
        <w:div w:id="1974865813">
          <w:marLeft w:val="0"/>
          <w:marRight w:val="0"/>
          <w:marTop w:val="0"/>
          <w:marBottom w:val="0"/>
          <w:divBdr>
            <w:top w:val="none" w:sz="0" w:space="0" w:color="auto"/>
            <w:left w:val="none" w:sz="0" w:space="0" w:color="auto"/>
            <w:bottom w:val="none" w:sz="0" w:space="0" w:color="auto"/>
            <w:right w:val="none" w:sz="0" w:space="0" w:color="auto"/>
          </w:divBdr>
        </w:div>
        <w:div w:id="1656371148">
          <w:marLeft w:val="0"/>
          <w:marRight w:val="0"/>
          <w:marTop w:val="0"/>
          <w:marBottom w:val="0"/>
          <w:divBdr>
            <w:top w:val="none" w:sz="0" w:space="0" w:color="auto"/>
            <w:left w:val="none" w:sz="0" w:space="0" w:color="auto"/>
            <w:bottom w:val="none" w:sz="0" w:space="0" w:color="auto"/>
            <w:right w:val="none" w:sz="0" w:space="0" w:color="auto"/>
          </w:divBdr>
        </w:div>
        <w:div w:id="442726131">
          <w:marLeft w:val="0"/>
          <w:marRight w:val="0"/>
          <w:marTop w:val="0"/>
          <w:marBottom w:val="0"/>
          <w:divBdr>
            <w:top w:val="none" w:sz="0" w:space="0" w:color="auto"/>
            <w:left w:val="none" w:sz="0" w:space="0" w:color="auto"/>
            <w:bottom w:val="none" w:sz="0" w:space="0" w:color="auto"/>
            <w:right w:val="none" w:sz="0" w:space="0" w:color="auto"/>
          </w:divBdr>
        </w:div>
        <w:div w:id="2036732490">
          <w:marLeft w:val="0"/>
          <w:marRight w:val="0"/>
          <w:marTop w:val="0"/>
          <w:marBottom w:val="0"/>
          <w:divBdr>
            <w:top w:val="none" w:sz="0" w:space="0" w:color="auto"/>
            <w:left w:val="none" w:sz="0" w:space="0" w:color="auto"/>
            <w:bottom w:val="none" w:sz="0" w:space="0" w:color="auto"/>
            <w:right w:val="none" w:sz="0" w:space="0" w:color="auto"/>
          </w:divBdr>
        </w:div>
        <w:div w:id="951982239">
          <w:marLeft w:val="0"/>
          <w:marRight w:val="0"/>
          <w:marTop w:val="0"/>
          <w:marBottom w:val="0"/>
          <w:divBdr>
            <w:top w:val="none" w:sz="0" w:space="0" w:color="auto"/>
            <w:left w:val="none" w:sz="0" w:space="0" w:color="auto"/>
            <w:bottom w:val="none" w:sz="0" w:space="0" w:color="auto"/>
            <w:right w:val="none" w:sz="0" w:space="0" w:color="auto"/>
          </w:divBdr>
        </w:div>
        <w:div w:id="327367391">
          <w:marLeft w:val="0"/>
          <w:marRight w:val="0"/>
          <w:marTop w:val="0"/>
          <w:marBottom w:val="0"/>
          <w:divBdr>
            <w:top w:val="none" w:sz="0" w:space="0" w:color="auto"/>
            <w:left w:val="none" w:sz="0" w:space="0" w:color="auto"/>
            <w:bottom w:val="none" w:sz="0" w:space="0" w:color="auto"/>
            <w:right w:val="none" w:sz="0" w:space="0" w:color="auto"/>
          </w:divBdr>
        </w:div>
        <w:div w:id="539171722">
          <w:marLeft w:val="0"/>
          <w:marRight w:val="0"/>
          <w:marTop w:val="0"/>
          <w:marBottom w:val="0"/>
          <w:divBdr>
            <w:top w:val="none" w:sz="0" w:space="0" w:color="auto"/>
            <w:left w:val="none" w:sz="0" w:space="0" w:color="auto"/>
            <w:bottom w:val="none" w:sz="0" w:space="0" w:color="auto"/>
            <w:right w:val="none" w:sz="0" w:space="0" w:color="auto"/>
          </w:divBdr>
        </w:div>
        <w:div w:id="219757231">
          <w:marLeft w:val="0"/>
          <w:marRight w:val="0"/>
          <w:marTop w:val="0"/>
          <w:marBottom w:val="0"/>
          <w:divBdr>
            <w:top w:val="none" w:sz="0" w:space="0" w:color="auto"/>
            <w:left w:val="none" w:sz="0" w:space="0" w:color="auto"/>
            <w:bottom w:val="none" w:sz="0" w:space="0" w:color="auto"/>
            <w:right w:val="none" w:sz="0" w:space="0" w:color="auto"/>
          </w:divBdr>
        </w:div>
        <w:div w:id="1855682682">
          <w:marLeft w:val="0"/>
          <w:marRight w:val="0"/>
          <w:marTop w:val="0"/>
          <w:marBottom w:val="0"/>
          <w:divBdr>
            <w:top w:val="none" w:sz="0" w:space="0" w:color="auto"/>
            <w:left w:val="none" w:sz="0" w:space="0" w:color="auto"/>
            <w:bottom w:val="none" w:sz="0" w:space="0" w:color="auto"/>
            <w:right w:val="none" w:sz="0" w:space="0" w:color="auto"/>
          </w:divBdr>
        </w:div>
        <w:div w:id="2515218">
          <w:marLeft w:val="0"/>
          <w:marRight w:val="0"/>
          <w:marTop w:val="0"/>
          <w:marBottom w:val="0"/>
          <w:divBdr>
            <w:top w:val="none" w:sz="0" w:space="0" w:color="auto"/>
            <w:left w:val="none" w:sz="0" w:space="0" w:color="auto"/>
            <w:bottom w:val="none" w:sz="0" w:space="0" w:color="auto"/>
            <w:right w:val="none" w:sz="0" w:space="0" w:color="auto"/>
          </w:divBdr>
        </w:div>
        <w:div w:id="378020538">
          <w:marLeft w:val="0"/>
          <w:marRight w:val="0"/>
          <w:marTop w:val="0"/>
          <w:marBottom w:val="0"/>
          <w:divBdr>
            <w:top w:val="none" w:sz="0" w:space="0" w:color="auto"/>
            <w:left w:val="none" w:sz="0" w:space="0" w:color="auto"/>
            <w:bottom w:val="none" w:sz="0" w:space="0" w:color="auto"/>
            <w:right w:val="none" w:sz="0" w:space="0" w:color="auto"/>
          </w:divBdr>
        </w:div>
        <w:div w:id="1493445437">
          <w:marLeft w:val="0"/>
          <w:marRight w:val="0"/>
          <w:marTop w:val="0"/>
          <w:marBottom w:val="0"/>
          <w:divBdr>
            <w:top w:val="none" w:sz="0" w:space="0" w:color="auto"/>
            <w:left w:val="none" w:sz="0" w:space="0" w:color="auto"/>
            <w:bottom w:val="none" w:sz="0" w:space="0" w:color="auto"/>
            <w:right w:val="none" w:sz="0" w:space="0" w:color="auto"/>
          </w:divBdr>
        </w:div>
        <w:div w:id="1403867414">
          <w:marLeft w:val="0"/>
          <w:marRight w:val="0"/>
          <w:marTop w:val="0"/>
          <w:marBottom w:val="0"/>
          <w:divBdr>
            <w:top w:val="none" w:sz="0" w:space="0" w:color="auto"/>
            <w:left w:val="none" w:sz="0" w:space="0" w:color="auto"/>
            <w:bottom w:val="none" w:sz="0" w:space="0" w:color="auto"/>
            <w:right w:val="none" w:sz="0" w:space="0" w:color="auto"/>
          </w:divBdr>
        </w:div>
        <w:div w:id="1544487817">
          <w:marLeft w:val="0"/>
          <w:marRight w:val="0"/>
          <w:marTop w:val="0"/>
          <w:marBottom w:val="0"/>
          <w:divBdr>
            <w:top w:val="none" w:sz="0" w:space="0" w:color="auto"/>
            <w:left w:val="none" w:sz="0" w:space="0" w:color="auto"/>
            <w:bottom w:val="none" w:sz="0" w:space="0" w:color="auto"/>
            <w:right w:val="none" w:sz="0" w:space="0" w:color="auto"/>
          </w:divBdr>
        </w:div>
        <w:div w:id="969672219">
          <w:marLeft w:val="0"/>
          <w:marRight w:val="0"/>
          <w:marTop w:val="0"/>
          <w:marBottom w:val="0"/>
          <w:divBdr>
            <w:top w:val="none" w:sz="0" w:space="0" w:color="auto"/>
            <w:left w:val="none" w:sz="0" w:space="0" w:color="auto"/>
            <w:bottom w:val="none" w:sz="0" w:space="0" w:color="auto"/>
            <w:right w:val="none" w:sz="0" w:space="0" w:color="auto"/>
          </w:divBdr>
        </w:div>
        <w:div w:id="1408646628">
          <w:marLeft w:val="0"/>
          <w:marRight w:val="0"/>
          <w:marTop w:val="0"/>
          <w:marBottom w:val="0"/>
          <w:divBdr>
            <w:top w:val="none" w:sz="0" w:space="0" w:color="auto"/>
            <w:left w:val="none" w:sz="0" w:space="0" w:color="auto"/>
            <w:bottom w:val="none" w:sz="0" w:space="0" w:color="auto"/>
            <w:right w:val="none" w:sz="0" w:space="0" w:color="auto"/>
          </w:divBdr>
        </w:div>
        <w:div w:id="1600064829">
          <w:marLeft w:val="0"/>
          <w:marRight w:val="0"/>
          <w:marTop w:val="0"/>
          <w:marBottom w:val="0"/>
          <w:divBdr>
            <w:top w:val="none" w:sz="0" w:space="0" w:color="auto"/>
            <w:left w:val="none" w:sz="0" w:space="0" w:color="auto"/>
            <w:bottom w:val="none" w:sz="0" w:space="0" w:color="auto"/>
            <w:right w:val="none" w:sz="0" w:space="0" w:color="auto"/>
          </w:divBdr>
        </w:div>
        <w:div w:id="1797523929">
          <w:marLeft w:val="0"/>
          <w:marRight w:val="0"/>
          <w:marTop w:val="0"/>
          <w:marBottom w:val="0"/>
          <w:divBdr>
            <w:top w:val="none" w:sz="0" w:space="0" w:color="auto"/>
            <w:left w:val="none" w:sz="0" w:space="0" w:color="auto"/>
            <w:bottom w:val="none" w:sz="0" w:space="0" w:color="auto"/>
            <w:right w:val="none" w:sz="0" w:space="0" w:color="auto"/>
          </w:divBdr>
        </w:div>
        <w:div w:id="1529180564">
          <w:marLeft w:val="0"/>
          <w:marRight w:val="0"/>
          <w:marTop w:val="0"/>
          <w:marBottom w:val="0"/>
          <w:divBdr>
            <w:top w:val="none" w:sz="0" w:space="0" w:color="auto"/>
            <w:left w:val="none" w:sz="0" w:space="0" w:color="auto"/>
            <w:bottom w:val="none" w:sz="0" w:space="0" w:color="auto"/>
            <w:right w:val="none" w:sz="0" w:space="0" w:color="auto"/>
          </w:divBdr>
        </w:div>
        <w:div w:id="1642997324">
          <w:marLeft w:val="0"/>
          <w:marRight w:val="0"/>
          <w:marTop w:val="0"/>
          <w:marBottom w:val="0"/>
          <w:divBdr>
            <w:top w:val="none" w:sz="0" w:space="0" w:color="auto"/>
            <w:left w:val="none" w:sz="0" w:space="0" w:color="auto"/>
            <w:bottom w:val="none" w:sz="0" w:space="0" w:color="auto"/>
            <w:right w:val="none" w:sz="0" w:space="0" w:color="auto"/>
          </w:divBdr>
        </w:div>
        <w:div w:id="1248609302">
          <w:marLeft w:val="0"/>
          <w:marRight w:val="0"/>
          <w:marTop w:val="0"/>
          <w:marBottom w:val="0"/>
          <w:divBdr>
            <w:top w:val="none" w:sz="0" w:space="0" w:color="auto"/>
            <w:left w:val="none" w:sz="0" w:space="0" w:color="auto"/>
            <w:bottom w:val="none" w:sz="0" w:space="0" w:color="auto"/>
            <w:right w:val="none" w:sz="0" w:space="0" w:color="auto"/>
          </w:divBdr>
        </w:div>
        <w:div w:id="397289211">
          <w:marLeft w:val="0"/>
          <w:marRight w:val="0"/>
          <w:marTop w:val="0"/>
          <w:marBottom w:val="0"/>
          <w:divBdr>
            <w:top w:val="none" w:sz="0" w:space="0" w:color="auto"/>
            <w:left w:val="none" w:sz="0" w:space="0" w:color="auto"/>
            <w:bottom w:val="none" w:sz="0" w:space="0" w:color="auto"/>
            <w:right w:val="none" w:sz="0" w:space="0" w:color="auto"/>
          </w:divBdr>
        </w:div>
        <w:div w:id="1919170160">
          <w:marLeft w:val="0"/>
          <w:marRight w:val="0"/>
          <w:marTop w:val="0"/>
          <w:marBottom w:val="0"/>
          <w:divBdr>
            <w:top w:val="none" w:sz="0" w:space="0" w:color="auto"/>
            <w:left w:val="none" w:sz="0" w:space="0" w:color="auto"/>
            <w:bottom w:val="none" w:sz="0" w:space="0" w:color="auto"/>
            <w:right w:val="none" w:sz="0" w:space="0" w:color="auto"/>
          </w:divBdr>
        </w:div>
        <w:div w:id="130170420">
          <w:marLeft w:val="0"/>
          <w:marRight w:val="0"/>
          <w:marTop w:val="0"/>
          <w:marBottom w:val="0"/>
          <w:divBdr>
            <w:top w:val="none" w:sz="0" w:space="0" w:color="auto"/>
            <w:left w:val="none" w:sz="0" w:space="0" w:color="auto"/>
            <w:bottom w:val="none" w:sz="0" w:space="0" w:color="auto"/>
            <w:right w:val="none" w:sz="0" w:space="0" w:color="auto"/>
          </w:divBdr>
        </w:div>
        <w:div w:id="1874421845">
          <w:marLeft w:val="0"/>
          <w:marRight w:val="0"/>
          <w:marTop w:val="0"/>
          <w:marBottom w:val="0"/>
          <w:divBdr>
            <w:top w:val="none" w:sz="0" w:space="0" w:color="auto"/>
            <w:left w:val="none" w:sz="0" w:space="0" w:color="auto"/>
            <w:bottom w:val="none" w:sz="0" w:space="0" w:color="auto"/>
            <w:right w:val="none" w:sz="0" w:space="0" w:color="auto"/>
          </w:divBdr>
        </w:div>
        <w:div w:id="646130355">
          <w:marLeft w:val="0"/>
          <w:marRight w:val="0"/>
          <w:marTop w:val="0"/>
          <w:marBottom w:val="0"/>
          <w:divBdr>
            <w:top w:val="none" w:sz="0" w:space="0" w:color="auto"/>
            <w:left w:val="none" w:sz="0" w:space="0" w:color="auto"/>
            <w:bottom w:val="none" w:sz="0" w:space="0" w:color="auto"/>
            <w:right w:val="none" w:sz="0" w:space="0" w:color="auto"/>
          </w:divBdr>
        </w:div>
        <w:div w:id="721909107">
          <w:marLeft w:val="0"/>
          <w:marRight w:val="0"/>
          <w:marTop w:val="0"/>
          <w:marBottom w:val="0"/>
          <w:divBdr>
            <w:top w:val="none" w:sz="0" w:space="0" w:color="auto"/>
            <w:left w:val="none" w:sz="0" w:space="0" w:color="auto"/>
            <w:bottom w:val="none" w:sz="0" w:space="0" w:color="auto"/>
            <w:right w:val="none" w:sz="0" w:space="0" w:color="auto"/>
          </w:divBdr>
        </w:div>
        <w:div w:id="1452086870">
          <w:marLeft w:val="0"/>
          <w:marRight w:val="0"/>
          <w:marTop w:val="0"/>
          <w:marBottom w:val="0"/>
          <w:divBdr>
            <w:top w:val="none" w:sz="0" w:space="0" w:color="auto"/>
            <w:left w:val="none" w:sz="0" w:space="0" w:color="auto"/>
            <w:bottom w:val="none" w:sz="0" w:space="0" w:color="auto"/>
            <w:right w:val="none" w:sz="0" w:space="0" w:color="auto"/>
          </w:divBdr>
        </w:div>
        <w:div w:id="1603298903">
          <w:marLeft w:val="0"/>
          <w:marRight w:val="0"/>
          <w:marTop w:val="0"/>
          <w:marBottom w:val="0"/>
          <w:divBdr>
            <w:top w:val="none" w:sz="0" w:space="0" w:color="auto"/>
            <w:left w:val="none" w:sz="0" w:space="0" w:color="auto"/>
            <w:bottom w:val="none" w:sz="0" w:space="0" w:color="auto"/>
            <w:right w:val="none" w:sz="0" w:space="0" w:color="auto"/>
          </w:divBdr>
        </w:div>
        <w:div w:id="1232695724">
          <w:marLeft w:val="0"/>
          <w:marRight w:val="0"/>
          <w:marTop w:val="0"/>
          <w:marBottom w:val="0"/>
          <w:divBdr>
            <w:top w:val="none" w:sz="0" w:space="0" w:color="auto"/>
            <w:left w:val="none" w:sz="0" w:space="0" w:color="auto"/>
            <w:bottom w:val="none" w:sz="0" w:space="0" w:color="auto"/>
            <w:right w:val="none" w:sz="0" w:space="0" w:color="auto"/>
          </w:divBdr>
        </w:div>
        <w:div w:id="2050563537">
          <w:marLeft w:val="0"/>
          <w:marRight w:val="0"/>
          <w:marTop w:val="0"/>
          <w:marBottom w:val="0"/>
          <w:divBdr>
            <w:top w:val="none" w:sz="0" w:space="0" w:color="auto"/>
            <w:left w:val="none" w:sz="0" w:space="0" w:color="auto"/>
            <w:bottom w:val="none" w:sz="0" w:space="0" w:color="auto"/>
            <w:right w:val="none" w:sz="0" w:space="0" w:color="auto"/>
          </w:divBdr>
        </w:div>
        <w:div w:id="1881552514">
          <w:marLeft w:val="0"/>
          <w:marRight w:val="0"/>
          <w:marTop w:val="0"/>
          <w:marBottom w:val="0"/>
          <w:divBdr>
            <w:top w:val="none" w:sz="0" w:space="0" w:color="auto"/>
            <w:left w:val="none" w:sz="0" w:space="0" w:color="auto"/>
            <w:bottom w:val="none" w:sz="0" w:space="0" w:color="auto"/>
            <w:right w:val="none" w:sz="0" w:space="0" w:color="auto"/>
          </w:divBdr>
        </w:div>
        <w:div w:id="686567950">
          <w:marLeft w:val="0"/>
          <w:marRight w:val="0"/>
          <w:marTop w:val="0"/>
          <w:marBottom w:val="0"/>
          <w:divBdr>
            <w:top w:val="none" w:sz="0" w:space="0" w:color="auto"/>
            <w:left w:val="none" w:sz="0" w:space="0" w:color="auto"/>
            <w:bottom w:val="none" w:sz="0" w:space="0" w:color="auto"/>
            <w:right w:val="none" w:sz="0" w:space="0" w:color="auto"/>
          </w:divBdr>
        </w:div>
      </w:divsChild>
    </w:div>
    <w:div w:id="1515651597">
      <w:bodyDiv w:val="1"/>
      <w:marLeft w:val="0"/>
      <w:marRight w:val="0"/>
      <w:marTop w:val="0"/>
      <w:marBottom w:val="0"/>
      <w:divBdr>
        <w:top w:val="none" w:sz="0" w:space="0" w:color="auto"/>
        <w:left w:val="none" w:sz="0" w:space="0" w:color="auto"/>
        <w:bottom w:val="none" w:sz="0" w:space="0" w:color="auto"/>
        <w:right w:val="none" w:sz="0" w:space="0" w:color="auto"/>
      </w:divBdr>
      <w:divsChild>
        <w:div w:id="1283926384">
          <w:marLeft w:val="0"/>
          <w:marRight w:val="0"/>
          <w:marTop w:val="360"/>
          <w:marBottom w:val="0"/>
          <w:divBdr>
            <w:top w:val="none" w:sz="0" w:space="0" w:color="auto"/>
            <w:left w:val="none" w:sz="0" w:space="0" w:color="auto"/>
            <w:bottom w:val="none" w:sz="0" w:space="0" w:color="auto"/>
            <w:right w:val="none" w:sz="0" w:space="0" w:color="auto"/>
          </w:divBdr>
        </w:div>
        <w:div w:id="1324242754">
          <w:marLeft w:val="0"/>
          <w:marRight w:val="0"/>
          <w:marTop w:val="360"/>
          <w:marBottom w:val="0"/>
          <w:divBdr>
            <w:top w:val="none" w:sz="0" w:space="0" w:color="auto"/>
            <w:left w:val="none" w:sz="0" w:space="0" w:color="auto"/>
            <w:bottom w:val="none" w:sz="0" w:space="0" w:color="auto"/>
            <w:right w:val="none" w:sz="0" w:space="0" w:color="auto"/>
          </w:divBdr>
        </w:div>
        <w:div w:id="740561452">
          <w:marLeft w:val="0"/>
          <w:marRight w:val="0"/>
          <w:marTop w:val="360"/>
          <w:marBottom w:val="0"/>
          <w:divBdr>
            <w:top w:val="none" w:sz="0" w:space="0" w:color="auto"/>
            <w:left w:val="none" w:sz="0" w:space="0" w:color="auto"/>
            <w:bottom w:val="none" w:sz="0" w:space="0" w:color="auto"/>
            <w:right w:val="none" w:sz="0" w:space="0" w:color="auto"/>
          </w:divBdr>
        </w:div>
        <w:div w:id="496847891">
          <w:marLeft w:val="0"/>
          <w:marRight w:val="0"/>
          <w:marTop w:val="360"/>
          <w:marBottom w:val="0"/>
          <w:divBdr>
            <w:top w:val="none" w:sz="0" w:space="0" w:color="auto"/>
            <w:left w:val="none" w:sz="0" w:space="0" w:color="auto"/>
            <w:bottom w:val="none" w:sz="0" w:space="0" w:color="auto"/>
            <w:right w:val="none" w:sz="0" w:space="0" w:color="auto"/>
          </w:divBdr>
        </w:div>
        <w:div w:id="129323623">
          <w:marLeft w:val="0"/>
          <w:marRight w:val="0"/>
          <w:marTop w:val="360"/>
          <w:marBottom w:val="0"/>
          <w:divBdr>
            <w:top w:val="none" w:sz="0" w:space="0" w:color="auto"/>
            <w:left w:val="none" w:sz="0" w:space="0" w:color="auto"/>
            <w:bottom w:val="none" w:sz="0" w:space="0" w:color="auto"/>
            <w:right w:val="none" w:sz="0" w:space="0" w:color="auto"/>
          </w:divBdr>
        </w:div>
        <w:div w:id="1495758323">
          <w:marLeft w:val="0"/>
          <w:marRight w:val="0"/>
          <w:marTop w:val="360"/>
          <w:marBottom w:val="0"/>
          <w:divBdr>
            <w:top w:val="none" w:sz="0" w:space="0" w:color="auto"/>
            <w:left w:val="none" w:sz="0" w:space="0" w:color="auto"/>
            <w:bottom w:val="none" w:sz="0" w:space="0" w:color="auto"/>
            <w:right w:val="none" w:sz="0" w:space="0" w:color="auto"/>
          </w:divBdr>
        </w:div>
        <w:div w:id="323049911">
          <w:marLeft w:val="0"/>
          <w:marRight w:val="0"/>
          <w:marTop w:val="360"/>
          <w:marBottom w:val="0"/>
          <w:divBdr>
            <w:top w:val="none" w:sz="0" w:space="0" w:color="auto"/>
            <w:left w:val="none" w:sz="0" w:space="0" w:color="auto"/>
            <w:bottom w:val="none" w:sz="0" w:space="0" w:color="auto"/>
            <w:right w:val="none" w:sz="0" w:space="0" w:color="auto"/>
          </w:divBdr>
        </w:div>
        <w:div w:id="1631280895">
          <w:marLeft w:val="0"/>
          <w:marRight w:val="0"/>
          <w:marTop w:val="360"/>
          <w:marBottom w:val="0"/>
          <w:divBdr>
            <w:top w:val="none" w:sz="0" w:space="0" w:color="auto"/>
            <w:left w:val="none" w:sz="0" w:space="0" w:color="auto"/>
            <w:bottom w:val="none" w:sz="0" w:space="0" w:color="auto"/>
            <w:right w:val="none" w:sz="0" w:space="0" w:color="auto"/>
          </w:divBdr>
        </w:div>
        <w:div w:id="7216703">
          <w:marLeft w:val="0"/>
          <w:marRight w:val="0"/>
          <w:marTop w:val="360"/>
          <w:marBottom w:val="0"/>
          <w:divBdr>
            <w:top w:val="none" w:sz="0" w:space="0" w:color="auto"/>
            <w:left w:val="none" w:sz="0" w:space="0" w:color="auto"/>
            <w:bottom w:val="none" w:sz="0" w:space="0" w:color="auto"/>
            <w:right w:val="none" w:sz="0" w:space="0" w:color="auto"/>
          </w:divBdr>
        </w:div>
      </w:divsChild>
    </w:div>
    <w:div w:id="1567497007">
      <w:bodyDiv w:val="1"/>
      <w:marLeft w:val="0"/>
      <w:marRight w:val="0"/>
      <w:marTop w:val="0"/>
      <w:marBottom w:val="0"/>
      <w:divBdr>
        <w:top w:val="none" w:sz="0" w:space="0" w:color="auto"/>
        <w:left w:val="none" w:sz="0" w:space="0" w:color="auto"/>
        <w:bottom w:val="none" w:sz="0" w:space="0" w:color="auto"/>
        <w:right w:val="none" w:sz="0" w:space="0" w:color="auto"/>
      </w:divBdr>
    </w:div>
    <w:div w:id="1602228052">
      <w:bodyDiv w:val="1"/>
      <w:marLeft w:val="0"/>
      <w:marRight w:val="0"/>
      <w:marTop w:val="0"/>
      <w:marBottom w:val="0"/>
      <w:divBdr>
        <w:top w:val="none" w:sz="0" w:space="0" w:color="auto"/>
        <w:left w:val="none" w:sz="0" w:space="0" w:color="auto"/>
        <w:bottom w:val="none" w:sz="0" w:space="0" w:color="auto"/>
        <w:right w:val="none" w:sz="0" w:space="0" w:color="auto"/>
      </w:divBdr>
      <w:divsChild>
        <w:div w:id="817957604">
          <w:marLeft w:val="0"/>
          <w:marRight w:val="0"/>
          <w:marTop w:val="360"/>
          <w:marBottom w:val="0"/>
          <w:divBdr>
            <w:top w:val="none" w:sz="0" w:space="0" w:color="auto"/>
            <w:left w:val="none" w:sz="0" w:space="0" w:color="auto"/>
            <w:bottom w:val="none" w:sz="0" w:space="0" w:color="auto"/>
            <w:right w:val="none" w:sz="0" w:space="0" w:color="auto"/>
          </w:divBdr>
        </w:div>
        <w:div w:id="1307709857">
          <w:marLeft w:val="0"/>
          <w:marRight w:val="0"/>
          <w:marTop w:val="360"/>
          <w:marBottom w:val="0"/>
          <w:divBdr>
            <w:top w:val="none" w:sz="0" w:space="0" w:color="auto"/>
            <w:left w:val="none" w:sz="0" w:space="0" w:color="auto"/>
            <w:bottom w:val="none" w:sz="0" w:space="0" w:color="auto"/>
            <w:right w:val="none" w:sz="0" w:space="0" w:color="auto"/>
          </w:divBdr>
        </w:div>
        <w:div w:id="1449082203">
          <w:marLeft w:val="0"/>
          <w:marRight w:val="0"/>
          <w:marTop w:val="360"/>
          <w:marBottom w:val="0"/>
          <w:divBdr>
            <w:top w:val="none" w:sz="0" w:space="0" w:color="auto"/>
            <w:left w:val="none" w:sz="0" w:space="0" w:color="auto"/>
            <w:bottom w:val="none" w:sz="0" w:space="0" w:color="auto"/>
            <w:right w:val="none" w:sz="0" w:space="0" w:color="auto"/>
          </w:divBdr>
        </w:div>
      </w:divsChild>
    </w:div>
    <w:div w:id="1628657352">
      <w:bodyDiv w:val="1"/>
      <w:marLeft w:val="0"/>
      <w:marRight w:val="0"/>
      <w:marTop w:val="0"/>
      <w:marBottom w:val="0"/>
      <w:divBdr>
        <w:top w:val="none" w:sz="0" w:space="0" w:color="auto"/>
        <w:left w:val="none" w:sz="0" w:space="0" w:color="auto"/>
        <w:bottom w:val="none" w:sz="0" w:space="0" w:color="auto"/>
        <w:right w:val="none" w:sz="0" w:space="0" w:color="auto"/>
      </w:divBdr>
    </w:div>
    <w:div w:id="1676882749">
      <w:bodyDiv w:val="1"/>
      <w:marLeft w:val="0"/>
      <w:marRight w:val="0"/>
      <w:marTop w:val="0"/>
      <w:marBottom w:val="0"/>
      <w:divBdr>
        <w:top w:val="none" w:sz="0" w:space="0" w:color="auto"/>
        <w:left w:val="none" w:sz="0" w:space="0" w:color="auto"/>
        <w:bottom w:val="none" w:sz="0" w:space="0" w:color="auto"/>
        <w:right w:val="none" w:sz="0" w:space="0" w:color="auto"/>
      </w:divBdr>
    </w:div>
    <w:div w:id="1703940259">
      <w:bodyDiv w:val="1"/>
      <w:marLeft w:val="0"/>
      <w:marRight w:val="0"/>
      <w:marTop w:val="0"/>
      <w:marBottom w:val="0"/>
      <w:divBdr>
        <w:top w:val="none" w:sz="0" w:space="0" w:color="auto"/>
        <w:left w:val="none" w:sz="0" w:space="0" w:color="auto"/>
        <w:bottom w:val="none" w:sz="0" w:space="0" w:color="auto"/>
        <w:right w:val="none" w:sz="0" w:space="0" w:color="auto"/>
      </w:divBdr>
    </w:div>
    <w:div w:id="1729374088">
      <w:bodyDiv w:val="1"/>
      <w:marLeft w:val="0"/>
      <w:marRight w:val="0"/>
      <w:marTop w:val="0"/>
      <w:marBottom w:val="0"/>
      <w:divBdr>
        <w:top w:val="none" w:sz="0" w:space="0" w:color="auto"/>
        <w:left w:val="none" w:sz="0" w:space="0" w:color="auto"/>
        <w:bottom w:val="none" w:sz="0" w:space="0" w:color="auto"/>
        <w:right w:val="none" w:sz="0" w:space="0" w:color="auto"/>
      </w:divBdr>
      <w:divsChild>
        <w:div w:id="2059088129">
          <w:marLeft w:val="0"/>
          <w:marRight w:val="0"/>
          <w:marTop w:val="360"/>
          <w:marBottom w:val="0"/>
          <w:divBdr>
            <w:top w:val="none" w:sz="0" w:space="0" w:color="auto"/>
            <w:left w:val="none" w:sz="0" w:space="0" w:color="auto"/>
            <w:bottom w:val="none" w:sz="0" w:space="0" w:color="auto"/>
            <w:right w:val="none" w:sz="0" w:space="0" w:color="auto"/>
          </w:divBdr>
        </w:div>
        <w:div w:id="322272680">
          <w:marLeft w:val="0"/>
          <w:marRight w:val="0"/>
          <w:marTop w:val="360"/>
          <w:marBottom w:val="0"/>
          <w:divBdr>
            <w:top w:val="none" w:sz="0" w:space="0" w:color="auto"/>
            <w:left w:val="none" w:sz="0" w:space="0" w:color="auto"/>
            <w:bottom w:val="none" w:sz="0" w:space="0" w:color="auto"/>
            <w:right w:val="none" w:sz="0" w:space="0" w:color="auto"/>
          </w:divBdr>
        </w:div>
        <w:div w:id="1049258945">
          <w:marLeft w:val="0"/>
          <w:marRight w:val="0"/>
          <w:marTop w:val="360"/>
          <w:marBottom w:val="0"/>
          <w:divBdr>
            <w:top w:val="none" w:sz="0" w:space="0" w:color="auto"/>
            <w:left w:val="none" w:sz="0" w:space="0" w:color="auto"/>
            <w:bottom w:val="none" w:sz="0" w:space="0" w:color="auto"/>
            <w:right w:val="none" w:sz="0" w:space="0" w:color="auto"/>
          </w:divBdr>
        </w:div>
      </w:divsChild>
    </w:div>
    <w:div w:id="1763909631">
      <w:bodyDiv w:val="1"/>
      <w:marLeft w:val="0"/>
      <w:marRight w:val="0"/>
      <w:marTop w:val="0"/>
      <w:marBottom w:val="0"/>
      <w:divBdr>
        <w:top w:val="none" w:sz="0" w:space="0" w:color="auto"/>
        <w:left w:val="none" w:sz="0" w:space="0" w:color="auto"/>
        <w:bottom w:val="none" w:sz="0" w:space="0" w:color="auto"/>
        <w:right w:val="none" w:sz="0" w:space="0" w:color="auto"/>
      </w:divBdr>
    </w:div>
    <w:div w:id="1839418091">
      <w:bodyDiv w:val="1"/>
      <w:marLeft w:val="0"/>
      <w:marRight w:val="0"/>
      <w:marTop w:val="0"/>
      <w:marBottom w:val="0"/>
      <w:divBdr>
        <w:top w:val="none" w:sz="0" w:space="0" w:color="auto"/>
        <w:left w:val="none" w:sz="0" w:space="0" w:color="auto"/>
        <w:bottom w:val="none" w:sz="0" w:space="0" w:color="auto"/>
        <w:right w:val="none" w:sz="0" w:space="0" w:color="auto"/>
      </w:divBdr>
    </w:div>
    <w:div w:id="2025862642">
      <w:bodyDiv w:val="1"/>
      <w:marLeft w:val="0"/>
      <w:marRight w:val="0"/>
      <w:marTop w:val="0"/>
      <w:marBottom w:val="0"/>
      <w:divBdr>
        <w:top w:val="none" w:sz="0" w:space="0" w:color="auto"/>
        <w:left w:val="none" w:sz="0" w:space="0" w:color="auto"/>
        <w:bottom w:val="none" w:sz="0" w:space="0" w:color="auto"/>
        <w:right w:val="none" w:sz="0" w:space="0" w:color="auto"/>
      </w:divBdr>
      <w:divsChild>
        <w:div w:id="399181156">
          <w:marLeft w:val="0"/>
          <w:marRight w:val="0"/>
          <w:marTop w:val="360"/>
          <w:marBottom w:val="0"/>
          <w:divBdr>
            <w:top w:val="none" w:sz="0" w:space="0" w:color="auto"/>
            <w:left w:val="none" w:sz="0" w:space="0" w:color="auto"/>
            <w:bottom w:val="none" w:sz="0" w:space="0" w:color="auto"/>
            <w:right w:val="none" w:sz="0" w:space="0" w:color="auto"/>
          </w:divBdr>
        </w:div>
        <w:div w:id="1656765656">
          <w:marLeft w:val="-75"/>
          <w:marRight w:val="0"/>
          <w:marTop w:val="480"/>
          <w:marBottom w:val="360"/>
          <w:divBdr>
            <w:top w:val="none" w:sz="0" w:space="0" w:color="auto"/>
            <w:left w:val="none" w:sz="0" w:space="0" w:color="auto"/>
            <w:bottom w:val="none" w:sz="0" w:space="0" w:color="auto"/>
            <w:right w:val="none" w:sz="0" w:space="0" w:color="auto"/>
          </w:divBdr>
        </w:div>
        <w:div w:id="1199006091">
          <w:marLeft w:val="0"/>
          <w:marRight w:val="0"/>
          <w:marTop w:val="360"/>
          <w:marBottom w:val="0"/>
          <w:divBdr>
            <w:top w:val="none" w:sz="0" w:space="0" w:color="auto"/>
            <w:left w:val="none" w:sz="0" w:space="0" w:color="auto"/>
            <w:bottom w:val="none" w:sz="0" w:space="0" w:color="auto"/>
            <w:right w:val="none" w:sz="0" w:space="0" w:color="auto"/>
          </w:divBdr>
        </w:div>
        <w:div w:id="969894165">
          <w:marLeft w:val="0"/>
          <w:marRight w:val="0"/>
          <w:marTop w:val="360"/>
          <w:marBottom w:val="0"/>
          <w:divBdr>
            <w:top w:val="none" w:sz="0" w:space="0" w:color="auto"/>
            <w:left w:val="none" w:sz="0" w:space="0" w:color="auto"/>
            <w:bottom w:val="none" w:sz="0" w:space="0" w:color="auto"/>
            <w:right w:val="none" w:sz="0" w:space="0" w:color="auto"/>
          </w:divBdr>
        </w:div>
        <w:div w:id="19480177">
          <w:marLeft w:val="0"/>
          <w:marRight w:val="0"/>
          <w:marTop w:val="360"/>
          <w:marBottom w:val="0"/>
          <w:divBdr>
            <w:top w:val="none" w:sz="0" w:space="0" w:color="auto"/>
            <w:left w:val="none" w:sz="0" w:space="0" w:color="auto"/>
            <w:bottom w:val="none" w:sz="0" w:space="0" w:color="auto"/>
            <w:right w:val="none" w:sz="0" w:space="0" w:color="auto"/>
          </w:divBdr>
        </w:div>
        <w:div w:id="417335354">
          <w:marLeft w:val="0"/>
          <w:marRight w:val="0"/>
          <w:marTop w:val="360"/>
          <w:marBottom w:val="0"/>
          <w:divBdr>
            <w:top w:val="none" w:sz="0" w:space="0" w:color="auto"/>
            <w:left w:val="none" w:sz="0" w:space="0" w:color="auto"/>
            <w:bottom w:val="none" w:sz="0" w:space="0" w:color="auto"/>
            <w:right w:val="none" w:sz="0" w:space="0" w:color="auto"/>
          </w:divBdr>
        </w:div>
        <w:div w:id="688725376">
          <w:marLeft w:val="-75"/>
          <w:marRight w:val="0"/>
          <w:marTop w:val="480"/>
          <w:marBottom w:val="360"/>
          <w:divBdr>
            <w:top w:val="none" w:sz="0" w:space="0" w:color="auto"/>
            <w:left w:val="none" w:sz="0" w:space="0" w:color="auto"/>
            <w:bottom w:val="none" w:sz="0" w:space="0" w:color="auto"/>
            <w:right w:val="none" w:sz="0" w:space="0" w:color="auto"/>
          </w:divBdr>
        </w:div>
        <w:div w:id="1086536024">
          <w:marLeft w:val="0"/>
          <w:marRight w:val="0"/>
          <w:marTop w:val="360"/>
          <w:marBottom w:val="0"/>
          <w:divBdr>
            <w:top w:val="none" w:sz="0" w:space="0" w:color="auto"/>
            <w:left w:val="none" w:sz="0" w:space="0" w:color="auto"/>
            <w:bottom w:val="none" w:sz="0" w:space="0" w:color="auto"/>
            <w:right w:val="none" w:sz="0" w:space="0" w:color="auto"/>
          </w:divBdr>
        </w:div>
        <w:div w:id="151874126">
          <w:marLeft w:val="0"/>
          <w:marRight w:val="0"/>
          <w:marTop w:val="360"/>
          <w:marBottom w:val="0"/>
          <w:divBdr>
            <w:top w:val="none" w:sz="0" w:space="0" w:color="auto"/>
            <w:left w:val="none" w:sz="0" w:space="0" w:color="auto"/>
            <w:bottom w:val="none" w:sz="0" w:space="0" w:color="auto"/>
            <w:right w:val="none" w:sz="0" w:space="0" w:color="auto"/>
          </w:divBdr>
        </w:div>
        <w:div w:id="1251935301">
          <w:marLeft w:val="0"/>
          <w:marRight w:val="0"/>
          <w:marTop w:val="360"/>
          <w:marBottom w:val="0"/>
          <w:divBdr>
            <w:top w:val="none" w:sz="0" w:space="0" w:color="auto"/>
            <w:left w:val="none" w:sz="0" w:space="0" w:color="auto"/>
            <w:bottom w:val="none" w:sz="0" w:space="0" w:color="auto"/>
            <w:right w:val="none" w:sz="0" w:space="0" w:color="auto"/>
          </w:divBdr>
        </w:div>
        <w:div w:id="1666544497">
          <w:marLeft w:val="0"/>
          <w:marRight w:val="0"/>
          <w:marTop w:val="360"/>
          <w:marBottom w:val="0"/>
          <w:divBdr>
            <w:top w:val="none" w:sz="0" w:space="0" w:color="auto"/>
            <w:left w:val="none" w:sz="0" w:space="0" w:color="auto"/>
            <w:bottom w:val="none" w:sz="0" w:space="0" w:color="auto"/>
            <w:right w:val="none" w:sz="0" w:space="0" w:color="auto"/>
          </w:divBdr>
        </w:div>
        <w:div w:id="1347636199">
          <w:marLeft w:val="0"/>
          <w:marRight w:val="0"/>
          <w:marTop w:val="360"/>
          <w:marBottom w:val="0"/>
          <w:divBdr>
            <w:top w:val="none" w:sz="0" w:space="0" w:color="auto"/>
            <w:left w:val="none" w:sz="0" w:space="0" w:color="auto"/>
            <w:bottom w:val="none" w:sz="0" w:space="0" w:color="auto"/>
            <w:right w:val="none" w:sz="0" w:space="0" w:color="auto"/>
          </w:divBdr>
        </w:div>
      </w:divsChild>
    </w:div>
    <w:div w:id="2029940435">
      <w:bodyDiv w:val="1"/>
      <w:marLeft w:val="0"/>
      <w:marRight w:val="0"/>
      <w:marTop w:val="0"/>
      <w:marBottom w:val="0"/>
      <w:divBdr>
        <w:top w:val="none" w:sz="0" w:space="0" w:color="auto"/>
        <w:left w:val="none" w:sz="0" w:space="0" w:color="auto"/>
        <w:bottom w:val="none" w:sz="0" w:space="0" w:color="auto"/>
        <w:right w:val="none" w:sz="0" w:space="0" w:color="auto"/>
      </w:divBdr>
    </w:div>
    <w:div w:id="2092576468">
      <w:bodyDiv w:val="1"/>
      <w:marLeft w:val="0"/>
      <w:marRight w:val="0"/>
      <w:marTop w:val="0"/>
      <w:marBottom w:val="0"/>
      <w:divBdr>
        <w:top w:val="none" w:sz="0" w:space="0" w:color="auto"/>
        <w:left w:val="none" w:sz="0" w:space="0" w:color="auto"/>
        <w:bottom w:val="none" w:sz="0" w:space="0" w:color="auto"/>
        <w:right w:val="none" w:sz="0" w:space="0" w:color="auto"/>
      </w:divBdr>
      <w:divsChild>
        <w:div w:id="361712390">
          <w:marLeft w:val="0"/>
          <w:marRight w:val="0"/>
          <w:marTop w:val="360"/>
          <w:marBottom w:val="0"/>
          <w:divBdr>
            <w:top w:val="none" w:sz="0" w:space="0" w:color="auto"/>
            <w:left w:val="none" w:sz="0" w:space="0" w:color="auto"/>
            <w:bottom w:val="none" w:sz="0" w:space="0" w:color="auto"/>
            <w:right w:val="none" w:sz="0" w:space="0" w:color="auto"/>
          </w:divBdr>
        </w:div>
        <w:div w:id="1148983335">
          <w:marLeft w:val="0"/>
          <w:marRight w:val="0"/>
          <w:marTop w:val="360"/>
          <w:marBottom w:val="0"/>
          <w:divBdr>
            <w:top w:val="none" w:sz="0" w:space="0" w:color="auto"/>
            <w:left w:val="none" w:sz="0" w:space="0" w:color="auto"/>
            <w:bottom w:val="none" w:sz="0" w:space="0" w:color="auto"/>
            <w:right w:val="none" w:sz="0" w:space="0" w:color="auto"/>
          </w:divBdr>
        </w:div>
        <w:div w:id="588002835">
          <w:marLeft w:val="0"/>
          <w:marRight w:val="0"/>
          <w:marTop w:val="360"/>
          <w:marBottom w:val="0"/>
          <w:divBdr>
            <w:top w:val="none" w:sz="0" w:space="0" w:color="auto"/>
            <w:left w:val="none" w:sz="0" w:space="0" w:color="auto"/>
            <w:bottom w:val="none" w:sz="0" w:space="0" w:color="auto"/>
            <w:right w:val="none" w:sz="0" w:space="0" w:color="auto"/>
          </w:divBdr>
        </w:div>
        <w:div w:id="433332810">
          <w:marLeft w:val="0"/>
          <w:marRight w:val="0"/>
          <w:marTop w:val="360"/>
          <w:marBottom w:val="0"/>
          <w:divBdr>
            <w:top w:val="none" w:sz="0" w:space="0" w:color="auto"/>
            <w:left w:val="none" w:sz="0" w:space="0" w:color="auto"/>
            <w:bottom w:val="none" w:sz="0" w:space="0" w:color="auto"/>
            <w:right w:val="none" w:sz="0" w:space="0" w:color="auto"/>
          </w:divBdr>
        </w:div>
        <w:div w:id="2088109153">
          <w:marLeft w:val="0"/>
          <w:marRight w:val="0"/>
          <w:marTop w:val="360"/>
          <w:marBottom w:val="0"/>
          <w:divBdr>
            <w:top w:val="none" w:sz="0" w:space="0" w:color="auto"/>
            <w:left w:val="none" w:sz="0" w:space="0" w:color="auto"/>
            <w:bottom w:val="none" w:sz="0" w:space="0" w:color="auto"/>
            <w:right w:val="none" w:sz="0" w:space="0" w:color="auto"/>
          </w:divBdr>
        </w:div>
        <w:div w:id="127556501">
          <w:marLeft w:val="0"/>
          <w:marRight w:val="0"/>
          <w:marTop w:val="360"/>
          <w:marBottom w:val="0"/>
          <w:divBdr>
            <w:top w:val="none" w:sz="0" w:space="0" w:color="auto"/>
            <w:left w:val="none" w:sz="0" w:space="0" w:color="auto"/>
            <w:bottom w:val="none" w:sz="0" w:space="0" w:color="auto"/>
            <w:right w:val="none" w:sz="0" w:space="0" w:color="auto"/>
          </w:divBdr>
        </w:div>
        <w:div w:id="325859322">
          <w:marLeft w:val="0"/>
          <w:marRight w:val="0"/>
          <w:marTop w:val="360"/>
          <w:marBottom w:val="0"/>
          <w:divBdr>
            <w:top w:val="none" w:sz="0" w:space="0" w:color="auto"/>
            <w:left w:val="none" w:sz="0" w:space="0" w:color="auto"/>
            <w:bottom w:val="none" w:sz="0" w:space="0" w:color="auto"/>
            <w:right w:val="none" w:sz="0" w:space="0" w:color="auto"/>
          </w:divBdr>
        </w:div>
        <w:div w:id="279840107">
          <w:marLeft w:val="0"/>
          <w:marRight w:val="0"/>
          <w:marTop w:val="360"/>
          <w:marBottom w:val="0"/>
          <w:divBdr>
            <w:top w:val="none" w:sz="0" w:space="0" w:color="auto"/>
            <w:left w:val="none" w:sz="0" w:space="0" w:color="auto"/>
            <w:bottom w:val="none" w:sz="0" w:space="0" w:color="auto"/>
            <w:right w:val="none" w:sz="0" w:space="0" w:color="auto"/>
          </w:divBdr>
        </w:div>
        <w:div w:id="1926457621">
          <w:marLeft w:val="0"/>
          <w:marRight w:val="0"/>
          <w:marTop w:val="36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glossaryDocument" Target="glossary/document.xml"/><Relationship Id="rId4" Type="http://schemas.openxmlformats.org/officeDocument/2006/relationships/settings" Target="settings.xml"/><Relationship Id="rId9"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2974D28E23A64B51840EA49B9E5D08E6"/>
        <w:category>
          <w:name w:val="General"/>
          <w:gallery w:val="placeholder"/>
        </w:category>
        <w:types>
          <w:type w:val="bbPlcHdr"/>
        </w:types>
        <w:behaviors>
          <w:behavior w:val="content"/>
        </w:behaviors>
        <w:guid w:val="{08861D35-530C-42C4-9607-32784F0D5E1E}"/>
      </w:docPartPr>
      <w:docPartBody>
        <w:p w:rsidR="001B44FC" w:rsidRDefault="00CD0988" w:rsidP="00CD0988">
          <w:pPr>
            <w:pStyle w:val="2974D28E23A64B51840EA49B9E5D08E6"/>
          </w:pPr>
          <w:r>
            <w:t>[Include all figures in their own section, following references (and footnotes and tables, if applicable).  Include a numbered caption for each figure.  Use the Table/Figure style for easy spacing between figure and captio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10006FF" w:usb1="4000FCFF" w:usb2="00000009"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PMingLiU">
    <w:altName w:val="新細明體"/>
    <w:panose1 w:val="02020500000000000000"/>
    <w:charset w:val="88"/>
    <w:family w:val="roman"/>
    <w:pitch w:val="variable"/>
    <w:sig w:usb0="A00002FF" w:usb1="28CFFCFA" w:usb2="00000016" w:usb3="00000000" w:csb0="001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formatting="0"/>
  <w:defaultTabStop w:val="720"/>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D0988"/>
    <w:rsid w:val="00025E18"/>
    <w:rsid w:val="00042EB3"/>
    <w:rsid w:val="0007761A"/>
    <w:rsid w:val="000931D1"/>
    <w:rsid w:val="000B08E3"/>
    <w:rsid w:val="000B3F2F"/>
    <w:rsid w:val="000C4142"/>
    <w:rsid w:val="00110A8E"/>
    <w:rsid w:val="00126874"/>
    <w:rsid w:val="0014141B"/>
    <w:rsid w:val="001475EC"/>
    <w:rsid w:val="001570FC"/>
    <w:rsid w:val="00175960"/>
    <w:rsid w:val="00186D06"/>
    <w:rsid w:val="001B44FC"/>
    <w:rsid w:val="00202E4E"/>
    <w:rsid w:val="00207BA9"/>
    <w:rsid w:val="002215FE"/>
    <w:rsid w:val="00222131"/>
    <w:rsid w:val="00294CEE"/>
    <w:rsid w:val="002C0295"/>
    <w:rsid w:val="003745AB"/>
    <w:rsid w:val="00376682"/>
    <w:rsid w:val="003D1E5D"/>
    <w:rsid w:val="003F7362"/>
    <w:rsid w:val="00454F22"/>
    <w:rsid w:val="004C36EA"/>
    <w:rsid w:val="00524E33"/>
    <w:rsid w:val="00564DFF"/>
    <w:rsid w:val="00571EA8"/>
    <w:rsid w:val="005C7043"/>
    <w:rsid w:val="005F4247"/>
    <w:rsid w:val="0060322F"/>
    <w:rsid w:val="00605550"/>
    <w:rsid w:val="00607CC0"/>
    <w:rsid w:val="00692FC4"/>
    <w:rsid w:val="006F0C8E"/>
    <w:rsid w:val="007552D0"/>
    <w:rsid w:val="00785BC6"/>
    <w:rsid w:val="00792A22"/>
    <w:rsid w:val="007D487F"/>
    <w:rsid w:val="0082503F"/>
    <w:rsid w:val="00876EF0"/>
    <w:rsid w:val="008A1B30"/>
    <w:rsid w:val="008B64F7"/>
    <w:rsid w:val="008D226E"/>
    <w:rsid w:val="008D3D19"/>
    <w:rsid w:val="008E28E3"/>
    <w:rsid w:val="008E44A8"/>
    <w:rsid w:val="008F1671"/>
    <w:rsid w:val="0094201A"/>
    <w:rsid w:val="0098331F"/>
    <w:rsid w:val="00987A06"/>
    <w:rsid w:val="009B18C8"/>
    <w:rsid w:val="009B333F"/>
    <w:rsid w:val="00A207A5"/>
    <w:rsid w:val="00A23261"/>
    <w:rsid w:val="00A436DC"/>
    <w:rsid w:val="00A54B11"/>
    <w:rsid w:val="00A667CC"/>
    <w:rsid w:val="00A95E1A"/>
    <w:rsid w:val="00AD5E7F"/>
    <w:rsid w:val="00AE5955"/>
    <w:rsid w:val="00AF3967"/>
    <w:rsid w:val="00B519B6"/>
    <w:rsid w:val="00B7149C"/>
    <w:rsid w:val="00B837F2"/>
    <w:rsid w:val="00BB60BB"/>
    <w:rsid w:val="00CC498D"/>
    <w:rsid w:val="00CD0988"/>
    <w:rsid w:val="00D0002A"/>
    <w:rsid w:val="00D40E9A"/>
    <w:rsid w:val="00D83C39"/>
    <w:rsid w:val="00D85F51"/>
    <w:rsid w:val="00D94E6B"/>
    <w:rsid w:val="00D95E7D"/>
    <w:rsid w:val="00E2448E"/>
    <w:rsid w:val="00E2747B"/>
    <w:rsid w:val="00E77EFE"/>
    <w:rsid w:val="00F42CF1"/>
    <w:rsid w:val="00F46463"/>
    <w:rsid w:val="00F81BA3"/>
    <w:rsid w:val="00F83298"/>
    <w:rsid w:val="00FB5417"/>
    <w:rsid w:val="00FD3699"/>
  </w:rsids>
  <m:mathPr>
    <m:mathFont m:val="Cambria Math"/>
    <m:brkBin m:val="before"/>
    <m:brkBinSub m:val="--"/>
    <m:smallFrac m:val="0"/>
    <m:dispDef/>
    <m:lMargin m:val="0"/>
    <m:rMargin m:val="0"/>
    <m:defJc m:val="centerGroup"/>
    <m:wrapIndent m:val="1440"/>
    <m:intLim m:val="subSup"/>
    <m:naryLim m:val="undOvr"/>
  </m:mathPr>
  <w:themeFontLang w:val="en-IN" w:eastAsia="zh-TW"/>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2974D28E23A64B51840EA49B9E5D08E6">
    <w:name w:val="2974D28E23A64B51840EA49B9E5D08E6"/>
    <w:rsid w:val="00CD0988"/>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8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97F8C311-D199-455C-8A93-F8C08519669A}">
  <we:reference id="wa104382081" version="1.7.0.0" store="en-001" storeType="OMEX"/>
  <we:alternateReferences>
    <we:reference id="wa104382081" version="1.7.0.0" store="en-001" storeType="OMEX"/>
  </we:alternateReferences>
  <we:properties>
    <we:property name="MENDELEY_CITATIONS" value="[]"/>
    <we:property name="MENDELEY_CITATIONS_STYLE" value="&quot;https://www.zotero.org/styles/apa&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4A343A-1DA2-2B4A-93DC-CF4F8D4C0A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1</Pages>
  <Words>31303</Words>
  <Characters>178428</Characters>
  <Application>Microsoft Office Word</Application>
  <DocSecurity>0</DocSecurity>
  <Lines>1486</Lines>
  <Paragraphs>4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9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1-29T09:32:00Z</dcterms:created>
  <dcterms:modified xsi:type="dcterms:W3CDTF">2022-02-24T1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1656161-86a3-30d1-84eb-477deba692fe</vt:lpwstr>
  </property>
  <property fmtid="{D5CDD505-2E9C-101B-9397-08002B2CF9AE}" pid="4" name="Mendeley Citation Style_1">
    <vt:lpwstr>http://www.zotero.org/styles/apa</vt:lpwstr>
  </property>
</Properties>
</file>